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2E20B" w14:textId="77777777" w:rsidR="00C81EF1" w:rsidRPr="00B461D3" w:rsidRDefault="00C81EF1" w:rsidP="00BD389E">
      <w:pPr>
        <w:spacing w:after="0" w:line="240" w:lineRule="auto"/>
        <w:contextualSpacing/>
        <w:jc w:val="center"/>
        <w:rPr>
          <w:rFonts w:ascii="Times New Roman" w:hAnsi="Times New Roman"/>
          <w:bCs/>
          <w:i/>
          <w:iCs/>
          <w:sz w:val="24"/>
          <w:szCs w:val="24"/>
        </w:rPr>
      </w:pPr>
      <w:commentRangeStart w:id="0"/>
      <w:commentRangeStart w:id="1"/>
      <w:r w:rsidRPr="00B461D3">
        <w:rPr>
          <w:rFonts w:ascii="Times New Roman" w:hAnsi="Times New Roman"/>
          <w:sz w:val="24"/>
          <w:szCs w:val="24"/>
        </w:rPr>
        <w:t>THE</w:t>
      </w:r>
      <w:commentRangeEnd w:id="0"/>
      <w:r w:rsidR="00127092" w:rsidRPr="00B461D3">
        <w:rPr>
          <w:rStyle w:val="CommentReference"/>
          <w:rFonts w:ascii="Times New Roman" w:hAnsi="Times New Roman"/>
        </w:rPr>
        <w:commentReference w:id="0"/>
      </w:r>
      <w:commentRangeEnd w:id="1"/>
      <w:r w:rsidR="002816E9" w:rsidRPr="00B461D3">
        <w:rPr>
          <w:rStyle w:val="CommentReference"/>
          <w:rFonts w:ascii="Times New Roman" w:hAnsi="Times New Roman"/>
        </w:rPr>
        <w:commentReference w:id="1"/>
      </w:r>
      <w:r w:rsidRPr="00B461D3">
        <w:rPr>
          <w:rFonts w:ascii="Times New Roman" w:hAnsi="Times New Roman"/>
          <w:sz w:val="24"/>
          <w:szCs w:val="24"/>
        </w:rPr>
        <w:t xml:space="preserve"> UNIVERSITY OF SOUTH </w:t>
      </w:r>
      <w:commentRangeStart w:id="2"/>
      <w:r w:rsidRPr="00B461D3">
        <w:rPr>
          <w:rFonts w:ascii="Times New Roman" w:hAnsi="Times New Roman"/>
          <w:sz w:val="24"/>
          <w:szCs w:val="24"/>
        </w:rPr>
        <w:t>ALABAMA</w:t>
      </w:r>
      <w:commentRangeEnd w:id="2"/>
      <w:r w:rsidR="00273FF6" w:rsidRPr="00B461D3">
        <w:rPr>
          <w:rStyle w:val="CommentReference"/>
          <w:rFonts w:ascii="Times New Roman" w:hAnsi="Times New Roman"/>
        </w:rPr>
        <w:commentReference w:id="2"/>
      </w:r>
    </w:p>
    <w:p w14:paraId="3B166191" w14:textId="677E28E2" w:rsidR="00C81EF1" w:rsidRPr="00B461D3" w:rsidRDefault="002961E3" w:rsidP="00BD389E">
      <w:pPr>
        <w:spacing w:after="0" w:line="240" w:lineRule="auto"/>
        <w:contextualSpacing/>
        <w:jc w:val="center"/>
        <w:rPr>
          <w:rFonts w:ascii="Times New Roman" w:hAnsi="Times New Roman"/>
          <w:sz w:val="24"/>
          <w:szCs w:val="24"/>
        </w:rPr>
      </w:pPr>
      <w:r>
        <w:rPr>
          <w:rFonts w:ascii="Times New Roman" w:hAnsi="Times New Roman"/>
          <w:sz w:val="24"/>
          <w:szCs w:val="24"/>
        </w:rPr>
        <w:t>School of Computing</w:t>
      </w:r>
    </w:p>
    <w:p w14:paraId="64A9B98A" w14:textId="77777777" w:rsidR="00C81EF1" w:rsidRPr="00B461D3" w:rsidRDefault="00C81EF1" w:rsidP="00BD389E">
      <w:pPr>
        <w:spacing w:after="0" w:line="240" w:lineRule="auto"/>
        <w:contextualSpacing/>
        <w:rPr>
          <w:rFonts w:ascii="Times New Roman" w:hAnsi="Times New Roman"/>
          <w:sz w:val="24"/>
          <w:szCs w:val="24"/>
        </w:rPr>
      </w:pPr>
    </w:p>
    <w:p w14:paraId="5E3FBE65" w14:textId="77777777" w:rsidR="00C81EF1" w:rsidRPr="00B461D3" w:rsidRDefault="00C81EF1" w:rsidP="00BD389E">
      <w:pPr>
        <w:spacing w:after="0" w:line="240" w:lineRule="auto"/>
        <w:contextualSpacing/>
        <w:rPr>
          <w:rFonts w:ascii="Times New Roman" w:hAnsi="Times New Roman"/>
          <w:sz w:val="24"/>
          <w:szCs w:val="24"/>
        </w:rPr>
      </w:pPr>
    </w:p>
    <w:p w14:paraId="4E780BAC" w14:textId="5B7B0B93" w:rsidR="00C81EF1" w:rsidRPr="00B461D3" w:rsidRDefault="00BA6F19" w:rsidP="00BD389E">
      <w:pPr>
        <w:pStyle w:val="Heading1"/>
        <w:contextualSpacing/>
      </w:pPr>
      <w:bookmarkStart w:id="3" w:name="_Toc158311863"/>
      <w:bookmarkStart w:id="4" w:name="_Hlk144867804"/>
      <w:r w:rsidRPr="00B461D3">
        <w:t>Multi-Script Handwriting Identification using Stroke Decomposition</w:t>
      </w:r>
      <w:bookmarkEnd w:id="3"/>
      <w:r w:rsidR="005D6487" w:rsidRPr="00B461D3">
        <w:t xml:space="preserve"> </w:t>
      </w:r>
    </w:p>
    <w:bookmarkEnd w:id="4"/>
    <w:p w14:paraId="6E649D4C" w14:textId="77777777" w:rsidR="00C81EF1" w:rsidRPr="00B461D3" w:rsidRDefault="00C81EF1" w:rsidP="00BD389E">
      <w:pPr>
        <w:spacing w:after="0" w:line="240" w:lineRule="auto"/>
        <w:contextualSpacing/>
        <w:jc w:val="center"/>
        <w:rPr>
          <w:rFonts w:ascii="Times New Roman" w:hAnsi="Times New Roman"/>
          <w:sz w:val="24"/>
          <w:szCs w:val="24"/>
        </w:rPr>
      </w:pPr>
    </w:p>
    <w:p w14:paraId="24F36851"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BY</w:t>
      </w:r>
    </w:p>
    <w:p w14:paraId="28F5C112" w14:textId="77777777" w:rsidR="00C81EF1" w:rsidRPr="00B461D3" w:rsidRDefault="00C81EF1" w:rsidP="00BD389E">
      <w:pPr>
        <w:spacing w:after="0" w:line="240" w:lineRule="auto"/>
        <w:contextualSpacing/>
        <w:rPr>
          <w:rFonts w:ascii="Times New Roman" w:hAnsi="Times New Roman"/>
          <w:sz w:val="24"/>
          <w:szCs w:val="24"/>
        </w:rPr>
      </w:pPr>
    </w:p>
    <w:p w14:paraId="76FC9A9D" w14:textId="71C19AE0" w:rsidR="00C81EF1" w:rsidRPr="00B461D3" w:rsidRDefault="00BA6F19"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Joshua Jude Thomas</w:t>
      </w:r>
      <w:commentRangeStart w:id="5"/>
      <w:commentRangeEnd w:id="5"/>
      <w:r w:rsidR="005D6487" w:rsidRPr="00B461D3">
        <w:rPr>
          <w:rStyle w:val="CommentReference"/>
          <w:rFonts w:ascii="Times New Roman" w:hAnsi="Times New Roman"/>
        </w:rPr>
        <w:commentReference w:id="5"/>
      </w:r>
      <w:r w:rsidR="00530628" w:rsidRPr="00B461D3">
        <w:rPr>
          <w:rFonts w:ascii="Times New Roman" w:hAnsi="Times New Roman"/>
          <w:sz w:val="24"/>
          <w:szCs w:val="24"/>
        </w:rPr>
        <w:t xml:space="preserve"> </w:t>
      </w:r>
    </w:p>
    <w:p w14:paraId="53C47963" w14:textId="77777777" w:rsidR="00C81EF1" w:rsidRPr="00B461D3" w:rsidRDefault="00C81EF1" w:rsidP="00BD389E">
      <w:pPr>
        <w:spacing w:after="0" w:line="240" w:lineRule="auto"/>
        <w:contextualSpacing/>
        <w:jc w:val="center"/>
        <w:rPr>
          <w:rFonts w:ascii="Times New Roman" w:hAnsi="Times New Roman"/>
          <w:sz w:val="24"/>
          <w:szCs w:val="24"/>
        </w:rPr>
      </w:pPr>
    </w:p>
    <w:p w14:paraId="3371AAA6" w14:textId="77777777" w:rsidR="00C81EF1" w:rsidRPr="00B461D3" w:rsidRDefault="00C81EF1" w:rsidP="00BD389E">
      <w:pPr>
        <w:spacing w:after="0" w:line="240" w:lineRule="auto"/>
        <w:contextualSpacing/>
        <w:jc w:val="center"/>
        <w:rPr>
          <w:rFonts w:ascii="Times New Roman" w:hAnsi="Times New Roman"/>
          <w:sz w:val="24"/>
          <w:szCs w:val="24"/>
        </w:rPr>
      </w:pPr>
    </w:p>
    <w:p w14:paraId="2AAC7A6C" w14:textId="388C8229"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 xml:space="preserve">A </w:t>
      </w:r>
      <w:r w:rsidR="00BA6F19" w:rsidRPr="00B461D3">
        <w:rPr>
          <w:rFonts w:ascii="Times New Roman" w:hAnsi="Times New Roman"/>
          <w:sz w:val="24"/>
          <w:szCs w:val="24"/>
        </w:rPr>
        <w:t>Thesis Proposal</w:t>
      </w:r>
      <w:commentRangeStart w:id="6"/>
      <w:commentRangeEnd w:id="6"/>
      <w:r w:rsidR="005D6487" w:rsidRPr="00B461D3">
        <w:rPr>
          <w:rStyle w:val="CommentReference"/>
          <w:rFonts w:ascii="Times New Roman" w:hAnsi="Times New Roman"/>
        </w:rPr>
        <w:commentReference w:id="6"/>
      </w:r>
    </w:p>
    <w:p w14:paraId="35E14C17" w14:textId="77777777" w:rsidR="00C81EF1" w:rsidRPr="00B461D3" w:rsidRDefault="00C81EF1" w:rsidP="00BD389E">
      <w:pPr>
        <w:spacing w:after="0" w:line="240" w:lineRule="auto"/>
        <w:contextualSpacing/>
        <w:rPr>
          <w:rFonts w:ascii="Times New Roman" w:hAnsi="Times New Roman"/>
          <w:sz w:val="24"/>
          <w:szCs w:val="24"/>
        </w:rPr>
      </w:pPr>
    </w:p>
    <w:p w14:paraId="1F30D371" w14:textId="77777777" w:rsidR="00C81EF1" w:rsidRPr="00B461D3" w:rsidRDefault="00C81EF1" w:rsidP="00BD389E">
      <w:pPr>
        <w:spacing w:after="0" w:line="240" w:lineRule="auto"/>
        <w:contextualSpacing/>
        <w:rPr>
          <w:rFonts w:ascii="Times New Roman" w:hAnsi="Times New Roman"/>
          <w:sz w:val="24"/>
          <w:szCs w:val="24"/>
        </w:rPr>
      </w:pPr>
    </w:p>
    <w:p w14:paraId="2F2C5BA9"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Submitted to the Graduate Faculty of the</w:t>
      </w:r>
    </w:p>
    <w:p w14:paraId="53C5326B"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University of South Alabama</w:t>
      </w:r>
    </w:p>
    <w:p w14:paraId="4F2C0C69"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in partial fulfillment of the</w:t>
      </w:r>
    </w:p>
    <w:p w14:paraId="67E4F44E"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requirements for the degree of</w:t>
      </w:r>
    </w:p>
    <w:p w14:paraId="557D3E35" w14:textId="77777777" w:rsidR="00C81EF1" w:rsidRPr="00B461D3" w:rsidRDefault="00C81EF1" w:rsidP="00BD389E">
      <w:pPr>
        <w:spacing w:after="0" w:line="240" w:lineRule="auto"/>
        <w:contextualSpacing/>
        <w:rPr>
          <w:rFonts w:ascii="Times New Roman" w:hAnsi="Times New Roman"/>
          <w:sz w:val="24"/>
          <w:szCs w:val="24"/>
        </w:rPr>
      </w:pPr>
    </w:p>
    <w:p w14:paraId="40C86A58" w14:textId="230BEBD4" w:rsidR="00C81EF1" w:rsidRPr="00B461D3" w:rsidRDefault="00C81EF1" w:rsidP="00BD389E">
      <w:pPr>
        <w:spacing w:after="0" w:line="240" w:lineRule="auto"/>
        <w:contextualSpacing/>
        <w:jc w:val="center"/>
        <w:rPr>
          <w:rFonts w:ascii="Times New Roman" w:hAnsi="Times New Roman"/>
          <w:sz w:val="24"/>
          <w:szCs w:val="24"/>
        </w:rPr>
      </w:pPr>
      <w:commentRangeStart w:id="7"/>
      <w:r w:rsidRPr="00B461D3">
        <w:rPr>
          <w:rFonts w:ascii="Times New Roman" w:hAnsi="Times New Roman"/>
          <w:sz w:val="24"/>
          <w:szCs w:val="24"/>
        </w:rPr>
        <w:t>Master</w:t>
      </w:r>
      <w:commentRangeEnd w:id="7"/>
      <w:r w:rsidR="004053C0" w:rsidRPr="00B461D3">
        <w:rPr>
          <w:rStyle w:val="CommentReference"/>
          <w:rFonts w:ascii="Times New Roman" w:hAnsi="Times New Roman"/>
        </w:rPr>
        <w:commentReference w:id="7"/>
      </w:r>
      <w:r w:rsidRPr="00B461D3">
        <w:rPr>
          <w:rFonts w:ascii="Times New Roman" w:hAnsi="Times New Roman"/>
          <w:sz w:val="24"/>
          <w:szCs w:val="24"/>
        </w:rPr>
        <w:t xml:space="preserve"> of Science</w:t>
      </w:r>
      <w:r w:rsidR="00F47AA0">
        <w:rPr>
          <w:rFonts w:ascii="Times New Roman" w:hAnsi="Times New Roman"/>
          <w:sz w:val="24"/>
          <w:szCs w:val="24"/>
        </w:rPr>
        <w:t xml:space="preserve"> in Computer Science</w:t>
      </w:r>
    </w:p>
    <w:p w14:paraId="63A48BCE" w14:textId="77777777" w:rsidR="00C81EF1" w:rsidRPr="00B461D3" w:rsidRDefault="00C81EF1" w:rsidP="00BD389E">
      <w:pPr>
        <w:spacing w:after="0" w:line="240" w:lineRule="auto"/>
        <w:contextualSpacing/>
        <w:rPr>
          <w:rFonts w:ascii="Times New Roman" w:hAnsi="Times New Roman"/>
          <w:sz w:val="24"/>
          <w:szCs w:val="24"/>
        </w:rPr>
      </w:pPr>
    </w:p>
    <w:p w14:paraId="3A9455DF"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in</w:t>
      </w:r>
    </w:p>
    <w:p w14:paraId="67AF2566" w14:textId="77777777" w:rsidR="00C81EF1" w:rsidRPr="00B461D3" w:rsidRDefault="00C81EF1" w:rsidP="00BD389E">
      <w:pPr>
        <w:spacing w:after="0" w:line="240" w:lineRule="auto"/>
        <w:contextualSpacing/>
        <w:rPr>
          <w:rFonts w:ascii="Times New Roman" w:hAnsi="Times New Roman"/>
          <w:sz w:val="24"/>
          <w:szCs w:val="24"/>
        </w:rPr>
      </w:pPr>
    </w:p>
    <w:p w14:paraId="453AAEA5" w14:textId="4C7F6BE0" w:rsidR="00C81EF1" w:rsidRPr="00B461D3" w:rsidRDefault="00530628" w:rsidP="00BD389E">
      <w:pPr>
        <w:spacing w:after="0" w:line="240" w:lineRule="auto"/>
        <w:contextualSpacing/>
        <w:jc w:val="center"/>
        <w:rPr>
          <w:rFonts w:ascii="Times New Roman" w:hAnsi="Times New Roman"/>
          <w:color w:val="808080"/>
          <w:sz w:val="24"/>
          <w:szCs w:val="24"/>
        </w:rPr>
      </w:pPr>
      <w:r w:rsidRPr="00B461D3">
        <w:rPr>
          <w:rFonts w:ascii="Times New Roman" w:hAnsi="Times New Roman"/>
          <w:sz w:val="24"/>
          <w:szCs w:val="24"/>
        </w:rPr>
        <w:t>Electrical and Computer Engineering</w:t>
      </w:r>
      <w:commentRangeStart w:id="8"/>
      <w:commentRangeEnd w:id="8"/>
      <w:r w:rsidR="005D6487" w:rsidRPr="00B461D3">
        <w:rPr>
          <w:rStyle w:val="CommentReference"/>
          <w:rFonts w:ascii="Times New Roman" w:hAnsi="Times New Roman"/>
        </w:rPr>
        <w:commentReference w:id="8"/>
      </w:r>
    </w:p>
    <w:p w14:paraId="774ABBB1" w14:textId="77777777" w:rsidR="00C81EF1" w:rsidRPr="00B461D3" w:rsidRDefault="00C81EF1" w:rsidP="00BD389E">
      <w:pPr>
        <w:spacing w:after="0" w:line="240" w:lineRule="auto"/>
        <w:contextualSpacing/>
        <w:jc w:val="center"/>
        <w:rPr>
          <w:rFonts w:ascii="Times New Roman" w:hAnsi="Times New Roman"/>
          <w:sz w:val="24"/>
          <w:szCs w:val="24"/>
        </w:rPr>
      </w:pPr>
    </w:p>
    <w:p w14:paraId="090F67A5" w14:textId="75052D32" w:rsidR="00C81EF1" w:rsidRPr="00B461D3" w:rsidRDefault="00B749FD" w:rsidP="00BD389E">
      <w:pPr>
        <w:spacing w:after="0" w:line="240" w:lineRule="auto"/>
        <w:contextualSpacing/>
        <w:jc w:val="center"/>
        <w:rPr>
          <w:rFonts w:ascii="Times New Roman" w:hAnsi="Times New Roman"/>
          <w:sz w:val="24"/>
          <w:szCs w:val="24"/>
        </w:rPr>
      </w:pPr>
      <w:r>
        <w:rPr>
          <w:rFonts w:ascii="Times New Roman" w:hAnsi="Times New Roman"/>
          <w:sz w:val="24"/>
          <w:szCs w:val="24"/>
        </w:rPr>
        <w:t>May 2024</w:t>
      </w:r>
    </w:p>
    <w:p w14:paraId="2F07DF9D" w14:textId="77777777" w:rsidR="00C81EF1" w:rsidRPr="00B461D3" w:rsidRDefault="00C81EF1" w:rsidP="00BD389E">
      <w:pPr>
        <w:spacing w:after="0" w:line="240" w:lineRule="auto"/>
        <w:contextualSpacing/>
        <w:jc w:val="center"/>
        <w:rPr>
          <w:rFonts w:ascii="Times New Roman" w:hAnsi="Times New Roman"/>
          <w:sz w:val="24"/>
          <w:szCs w:val="24"/>
        </w:rPr>
      </w:pPr>
    </w:p>
    <w:p w14:paraId="5C1A4620" w14:textId="2154E19A" w:rsidR="00C81EF1" w:rsidRPr="00B461D3" w:rsidRDefault="00C81EF1" w:rsidP="00BD389E">
      <w:pPr>
        <w:tabs>
          <w:tab w:val="right" w:pos="8640"/>
        </w:tabs>
        <w:spacing w:after="0" w:line="240" w:lineRule="auto"/>
        <w:contextualSpacing/>
        <w:rPr>
          <w:rFonts w:ascii="Times New Roman" w:hAnsi="Times New Roman"/>
          <w:sz w:val="24"/>
          <w:szCs w:val="24"/>
        </w:rPr>
      </w:pPr>
      <w:r w:rsidRPr="00B461D3">
        <w:rPr>
          <w:rFonts w:ascii="Times New Roman" w:hAnsi="Times New Roman"/>
          <w:sz w:val="24"/>
          <w:szCs w:val="24"/>
        </w:rPr>
        <w:t>Approved:</w:t>
      </w:r>
      <w:r w:rsidRPr="00B461D3">
        <w:rPr>
          <w:rFonts w:ascii="Times New Roman" w:hAnsi="Times New Roman"/>
          <w:sz w:val="24"/>
          <w:szCs w:val="24"/>
        </w:rPr>
        <w:tab/>
        <w:t>Date:</w:t>
      </w:r>
    </w:p>
    <w:p w14:paraId="77012D63" w14:textId="77777777" w:rsidR="00A446A9" w:rsidRPr="00B461D3" w:rsidRDefault="00A446A9" w:rsidP="00BD389E">
      <w:pPr>
        <w:tabs>
          <w:tab w:val="right" w:pos="8640"/>
        </w:tabs>
        <w:spacing w:after="0" w:line="240" w:lineRule="auto"/>
        <w:contextualSpacing/>
        <w:rPr>
          <w:rFonts w:ascii="Times New Roman" w:hAnsi="Times New Roman"/>
          <w:sz w:val="24"/>
          <w:szCs w:val="24"/>
        </w:rPr>
      </w:pPr>
    </w:p>
    <w:p w14:paraId="03372129" w14:textId="77777777" w:rsidR="00A446A9"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________________________________________________________________________Chair of Thesis Committee: Dr. </w:t>
      </w:r>
      <w:commentRangeStart w:id="9"/>
      <w:r w:rsidR="00123974" w:rsidRPr="00B461D3">
        <w:rPr>
          <w:rFonts w:ascii="Times New Roman" w:hAnsi="Times New Roman"/>
          <w:sz w:val="24"/>
          <w:szCs w:val="24"/>
        </w:rPr>
        <w:t>First Name, Middle Initial, Last Name</w:t>
      </w:r>
      <w:commentRangeEnd w:id="9"/>
      <w:r w:rsidR="002D0063" w:rsidRPr="00B461D3">
        <w:rPr>
          <w:rStyle w:val="CommentReference"/>
          <w:rFonts w:ascii="Times New Roman" w:hAnsi="Times New Roman"/>
        </w:rPr>
        <w:commentReference w:id="9"/>
      </w:r>
    </w:p>
    <w:p w14:paraId="74FFCE79" w14:textId="5702C2A5" w:rsidR="00C81EF1" w:rsidRPr="00B461D3" w:rsidRDefault="00C81EF1" w:rsidP="00BD389E">
      <w:pPr>
        <w:tabs>
          <w:tab w:val="right" w:pos="8640"/>
        </w:tabs>
        <w:spacing w:after="0" w:line="240" w:lineRule="auto"/>
        <w:contextualSpacing/>
        <w:jc w:val="both"/>
        <w:rPr>
          <w:rFonts w:ascii="Times New Roman" w:hAnsi="Times New Roman"/>
          <w:sz w:val="24"/>
          <w:szCs w:val="24"/>
        </w:rPr>
      </w:pPr>
    </w:p>
    <w:p w14:paraId="14A0FB16" w14:textId="77777777" w:rsidR="00C81EF1" w:rsidRPr="00B461D3" w:rsidRDefault="00C81EF1" w:rsidP="00BD389E">
      <w:pPr>
        <w:tabs>
          <w:tab w:val="right" w:pos="8640"/>
        </w:tabs>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7ECD4099" w14:textId="77777777"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Committee Member: Dr. </w:t>
      </w:r>
      <w:r w:rsidR="00123974" w:rsidRPr="00B461D3">
        <w:rPr>
          <w:rFonts w:ascii="Times New Roman" w:hAnsi="Times New Roman"/>
          <w:sz w:val="24"/>
          <w:szCs w:val="24"/>
        </w:rPr>
        <w:t>First Name, Middle Initial, Last Name</w:t>
      </w:r>
    </w:p>
    <w:p w14:paraId="233423F9" w14:textId="77777777" w:rsidR="00A446A9" w:rsidRPr="00B461D3" w:rsidRDefault="00A446A9" w:rsidP="00BD389E">
      <w:pPr>
        <w:spacing w:after="0" w:line="240" w:lineRule="auto"/>
        <w:contextualSpacing/>
        <w:rPr>
          <w:rFonts w:ascii="Times New Roman" w:hAnsi="Times New Roman"/>
          <w:sz w:val="24"/>
          <w:szCs w:val="24"/>
        </w:rPr>
      </w:pPr>
    </w:p>
    <w:p w14:paraId="2254BAA3"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2788B504" w14:textId="77777777"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Committee Member: Dr. </w:t>
      </w:r>
      <w:r w:rsidR="00123974" w:rsidRPr="00B461D3">
        <w:rPr>
          <w:rFonts w:ascii="Times New Roman" w:hAnsi="Times New Roman"/>
          <w:sz w:val="24"/>
          <w:szCs w:val="24"/>
        </w:rPr>
        <w:t>First Name, Middle Initial, Last Name</w:t>
      </w:r>
    </w:p>
    <w:p w14:paraId="42951DF7" w14:textId="77777777" w:rsidR="00A446A9" w:rsidRPr="00B461D3" w:rsidRDefault="00A446A9" w:rsidP="00BD389E">
      <w:pPr>
        <w:spacing w:after="0" w:line="240" w:lineRule="auto"/>
        <w:contextualSpacing/>
        <w:rPr>
          <w:rFonts w:ascii="Times New Roman" w:hAnsi="Times New Roman"/>
          <w:sz w:val="24"/>
          <w:szCs w:val="24"/>
        </w:rPr>
      </w:pPr>
    </w:p>
    <w:p w14:paraId="6DAB5974"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6193B757" w14:textId="17AAF476"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Chair of Department:</w:t>
      </w:r>
      <w:r w:rsidR="00A01540" w:rsidRPr="00B461D3">
        <w:rPr>
          <w:rFonts w:ascii="Times New Roman" w:hAnsi="Times New Roman"/>
          <w:sz w:val="24"/>
          <w:szCs w:val="24"/>
        </w:rPr>
        <w:t xml:space="preserve"> </w:t>
      </w:r>
      <w:r w:rsidRPr="00B461D3">
        <w:rPr>
          <w:rFonts w:ascii="Times New Roman" w:hAnsi="Times New Roman"/>
          <w:sz w:val="24"/>
          <w:szCs w:val="24"/>
        </w:rPr>
        <w:t xml:space="preserve">Dr. </w:t>
      </w:r>
      <w:r w:rsidR="00123974" w:rsidRPr="00B461D3">
        <w:rPr>
          <w:rFonts w:ascii="Times New Roman" w:hAnsi="Times New Roman"/>
          <w:sz w:val="24"/>
          <w:szCs w:val="24"/>
        </w:rPr>
        <w:t>First Name, Middle Initial, Last Name</w:t>
      </w:r>
    </w:p>
    <w:p w14:paraId="7AED7CB6" w14:textId="77777777" w:rsidR="00A446A9" w:rsidRPr="00B461D3" w:rsidRDefault="00A446A9" w:rsidP="00BD389E">
      <w:pPr>
        <w:spacing w:after="0" w:line="240" w:lineRule="auto"/>
        <w:contextualSpacing/>
        <w:rPr>
          <w:rFonts w:ascii="Times New Roman" w:hAnsi="Times New Roman"/>
          <w:sz w:val="24"/>
          <w:szCs w:val="24"/>
        </w:rPr>
      </w:pPr>
    </w:p>
    <w:p w14:paraId="03D658D8"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511AFA5C" w14:textId="4F214880"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Director of Graduate Studies:</w:t>
      </w:r>
      <w:r w:rsidR="00A01540" w:rsidRPr="00B461D3">
        <w:rPr>
          <w:rFonts w:ascii="Times New Roman" w:hAnsi="Times New Roman"/>
          <w:sz w:val="24"/>
          <w:szCs w:val="24"/>
        </w:rPr>
        <w:t xml:space="preserve"> </w:t>
      </w:r>
      <w:r w:rsidRPr="00B461D3">
        <w:rPr>
          <w:rFonts w:ascii="Times New Roman" w:hAnsi="Times New Roman"/>
          <w:sz w:val="24"/>
          <w:szCs w:val="24"/>
        </w:rPr>
        <w:t xml:space="preserve">Dr. </w:t>
      </w:r>
      <w:r w:rsidR="00123974" w:rsidRPr="00B461D3">
        <w:rPr>
          <w:rFonts w:ascii="Times New Roman" w:hAnsi="Times New Roman"/>
          <w:sz w:val="24"/>
          <w:szCs w:val="24"/>
        </w:rPr>
        <w:t>First Name, Middle Initial, Last Name</w:t>
      </w:r>
    </w:p>
    <w:p w14:paraId="1303757D" w14:textId="579BE67D" w:rsidR="00A446A9" w:rsidRPr="00B461D3" w:rsidRDefault="00A446A9" w:rsidP="00BD389E">
      <w:pPr>
        <w:spacing w:after="0" w:line="240" w:lineRule="auto"/>
        <w:contextualSpacing/>
        <w:rPr>
          <w:rFonts w:ascii="Times New Roman" w:hAnsi="Times New Roman"/>
          <w:sz w:val="24"/>
          <w:szCs w:val="24"/>
        </w:rPr>
      </w:pPr>
    </w:p>
    <w:p w14:paraId="5DD0C65F" w14:textId="63A4A402" w:rsidR="00E73125"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 Dean of the Gradua</w:t>
      </w:r>
      <w:r w:rsidR="008D0D84" w:rsidRPr="00B461D3">
        <w:rPr>
          <w:rFonts w:ascii="Times New Roman" w:hAnsi="Times New Roman"/>
          <w:sz w:val="24"/>
          <w:szCs w:val="24"/>
        </w:rPr>
        <w:t xml:space="preserve">te School: </w:t>
      </w:r>
      <w:commentRangeStart w:id="10"/>
      <w:r w:rsidR="008D0D84" w:rsidRPr="00B461D3">
        <w:rPr>
          <w:rFonts w:ascii="Times New Roman" w:hAnsi="Times New Roman"/>
          <w:sz w:val="24"/>
          <w:szCs w:val="24"/>
        </w:rPr>
        <w:t xml:space="preserve">Dr. </w:t>
      </w:r>
      <w:commentRangeEnd w:id="10"/>
      <w:r w:rsidR="001342B9" w:rsidRPr="00B461D3">
        <w:rPr>
          <w:rStyle w:val="CommentReference"/>
          <w:rFonts w:ascii="Times New Roman" w:hAnsi="Times New Roman"/>
        </w:rPr>
        <w:commentReference w:id="10"/>
      </w:r>
      <w:r w:rsidR="003479F2" w:rsidRPr="00B461D3">
        <w:rPr>
          <w:rFonts w:ascii="Times New Roman" w:hAnsi="Times New Roman"/>
          <w:sz w:val="24"/>
          <w:szCs w:val="24"/>
        </w:rPr>
        <w:t>J. Harold Pardue</w:t>
      </w:r>
    </w:p>
    <w:p w14:paraId="70B17A10" w14:textId="7EA4DE2A" w:rsidR="00530628" w:rsidRPr="00B461D3" w:rsidRDefault="00530628" w:rsidP="00BD389E">
      <w:pPr>
        <w:spacing w:after="0" w:line="240" w:lineRule="auto"/>
        <w:contextualSpacing/>
        <w:rPr>
          <w:rFonts w:ascii="Times New Roman" w:hAnsi="Times New Roman"/>
          <w:sz w:val="24"/>
          <w:szCs w:val="24"/>
        </w:rPr>
        <w:sectPr w:rsidR="00530628" w:rsidRPr="00B461D3" w:rsidSect="006429A8">
          <w:headerReference w:type="even" r:id="rId11"/>
          <w:footerReference w:type="even" r:id="rId12"/>
          <w:footerReference w:type="default" r:id="rId13"/>
          <w:footerReference w:type="first" r:id="rId14"/>
          <w:pgSz w:w="12240" w:h="15840"/>
          <w:pgMar w:top="1440" w:right="1440" w:bottom="1440" w:left="2160" w:header="720" w:footer="720" w:gutter="0"/>
          <w:pgNumType w:fmt="lowerRoman" w:start="1"/>
          <w:cols w:space="720"/>
          <w:titlePg/>
          <w:docGrid w:linePitch="360"/>
        </w:sectPr>
      </w:pPr>
    </w:p>
    <w:p w14:paraId="635171B2" w14:textId="2DB2A612" w:rsidR="002C1F4D" w:rsidRPr="00B461D3" w:rsidRDefault="002C1F4D" w:rsidP="00BD389E">
      <w:pPr>
        <w:keepNext/>
        <w:spacing w:after="0" w:line="240" w:lineRule="exact"/>
        <w:contextualSpacing/>
        <w:jc w:val="center"/>
        <w:rPr>
          <w:rFonts w:ascii="Times New Roman" w:hAnsi="Times New Roman"/>
          <w:sz w:val="24"/>
          <w:szCs w:val="24"/>
        </w:rPr>
      </w:pPr>
    </w:p>
    <w:p w14:paraId="3999BFA1" w14:textId="15CA0928" w:rsidR="002C1F4D" w:rsidRPr="00B461D3" w:rsidRDefault="002C1F4D" w:rsidP="00BD389E">
      <w:pPr>
        <w:keepNext/>
        <w:spacing w:after="0" w:line="240" w:lineRule="exact"/>
        <w:contextualSpacing/>
        <w:jc w:val="center"/>
        <w:rPr>
          <w:rFonts w:ascii="Times New Roman" w:hAnsi="Times New Roman"/>
          <w:sz w:val="24"/>
          <w:szCs w:val="24"/>
        </w:rPr>
      </w:pPr>
    </w:p>
    <w:p w14:paraId="02CDFEE1" w14:textId="369440F3" w:rsidR="002C1F4D" w:rsidRPr="00B461D3" w:rsidRDefault="002C1F4D" w:rsidP="00BD389E">
      <w:pPr>
        <w:keepNext/>
        <w:spacing w:after="0" w:line="240" w:lineRule="exact"/>
        <w:contextualSpacing/>
        <w:jc w:val="center"/>
        <w:rPr>
          <w:rFonts w:ascii="Times New Roman" w:hAnsi="Times New Roman"/>
          <w:sz w:val="24"/>
          <w:szCs w:val="24"/>
        </w:rPr>
      </w:pPr>
    </w:p>
    <w:p w14:paraId="708C6FBC" w14:textId="729925EE" w:rsidR="002C1F4D" w:rsidRPr="00B461D3" w:rsidRDefault="002C1F4D" w:rsidP="00BD389E">
      <w:pPr>
        <w:keepNext/>
        <w:spacing w:after="0" w:line="240" w:lineRule="exact"/>
        <w:contextualSpacing/>
        <w:jc w:val="center"/>
        <w:rPr>
          <w:rFonts w:ascii="Times New Roman" w:hAnsi="Times New Roman"/>
          <w:sz w:val="24"/>
          <w:szCs w:val="24"/>
        </w:rPr>
      </w:pPr>
    </w:p>
    <w:p w14:paraId="78511D75" w14:textId="49DE85A2" w:rsidR="002C1F4D" w:rsidRPr="00B461D3" w:rsidRDefault="002C1F4D" w:rsidP="00BD389E">
      <w:pPr>
        <w:keepNext/>
        <w:spacing w:after="0" w:line="240" w:lineRule="exact"/>
        <w:contextualSpacing/>
        <w:jc w:val="center"/>
        <w:rPr>
          <w:rFonts w:ascii="Times New Roman" w:hAnsi="Times New Roman"/>
          <w:sz w:val="24"/>
          <w:szCs w:val="24"/>
        </w:rPr>
      </w:pPr>
    </w:p>
    <w:p w14:paraId="78B9616E" w14:textId="472FE0A6" w:rsidR="002C1F4D" w:rsidRPr="00B461D3" w:rsidRDefault="002C1F4D" w:rsidP="00BD389E">
      <w:pPr>
        <w:keepNext/>
        <w:spacing w:after="0" w:line="240" w:lineRule="exact"/>
        <w:contextualSpacing/>
        <w:jc w:val="center"/>
        <w:rPr>
          <w:rFonts w:ascii="Times New Roman" w:hAnsi="Times New Roman"/>
          <w:sz w:val="24"/>
          <w:szCs w:val="24"/>
        </w:rPr>
      </w:pPr>
    </w:p>
    <w:p w14:paraId="12CA113B" w14:textId="77777777" w:rsidR="002C1F4D" w:rsidRPr="00B461D3" w:rsidRDefault="002C1F4D" w:rsidP="00BD389E">
      <w:pPr>
        <w:keepNext/>
        <w:spacing w:after="0" w:line="240" w:lineRule="auto"/>
        <w:contextualSpacing/>
        <w:jc w:val="center"/>
        <w:rPr>
          <w:rFonts w:ascii="Times New Roman" w:hAnsi="Times New Roman"/>
          <w:sz w:val="24"/>
          <w:szCs w:val="24"/>
        </w:rPr>
      </w:pPr>
    </w:p>
    <w:p w14:paraId="3CF8CE84" w14:textId="77777777" w:rsidR="00E14C4A" w:rsidRPr="00B461D3" w:rsidRDefault="00E14C4A" w:rsidP="00BD389E">
      <w:pPr>
        <w:keepNext/>
        <w:autoSpaceDE w:val="0"/>
        <w:autoSpaceDN w:val="0"/>
        <w:adjustRightInd w:val="0"/>
        <w:spacing w:after="0" w:line="240" w:lineRule="auto"/>
        <w:contextualSpacing/>
        <w:jc w:val="center"/>
        <w:rPr>
          <w:rFonts w:ascii="Times New Roman" w:hAnsi="Times New Roman"/>
          <w:sz w:val="24"/>
          <w:szCs w:val="24"/>
        </w:rPr>
      </w:pPr>
    </w:p>
    <w:p w14:paraId="30178581" w14:textId="77777777" w:rsidR="00E14C4A" w:rsidRPr="00B461D3" w:rsidRDefault="00E14C4A" w:rsidP="00BD389E">
      <w:pPr>
        <w:keepNext/>
        <w:autoSpaceDE w:val="0"/>
        <w:autoSpaceDN w:val="0"/>
        <w:adjustRightInd w:val="0"/>
        <w:spacing w:after="0" w:line="240" w:lineRule="auto"/>
        <w:contextualSpacing/>
        <w:jc w:val="center"/>
        <w:rPr>
          <w:rFonts w:ascii="Times New Roman" w:hAnsi="Times New Roman"/>
          <w:sz w:val="24"/>
          <w:szCs w:val="24"/>
        </w:rPr>
      </w:pPr>
    </w:p>
    <w:p w14:paraId="116980C1" w14:textId="51F0704F" w:rsidR="00B73224" w:rsidRPr="00B461D3" w:rsidRDefault="00BA6F19" w:rsidP="00BD389E">
      <w:pPr>
        <w:pStyle w:val="Heading1"/>
        <w:contextualSpacing/>
      </w:pPr>
      <w:bookmarkStart w:id="11" w:name="_Toc158311864"/>
      <w:r w:rsidRPr="00B461D3">
        <w:t>Multi-Script Handwriting Identification using Stroke Decomposition</w:t>
      </w:r>
      <w:bookmarkEnd w:id="11"/>
    </w:p>
    <w:p w14:paraId="177D2C4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8177FA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889BCF4"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5722C3D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BBF0768" w14:textId="77777777" w:rsidR="00F02977" w:rsidRPr="00B461D3" w:rsidRDefault="00F02977" w:rsidP="00BD389E">
      <w:pPr>
        <w:autoSpaceDE w:val="0"/>
        <w:autoSpaceDN w:val="0"/>
        <w:adjustRightInd w:val="0"/>
        <w:spacing w:after="0" w:line="240" w:lineRule="auto"/>
        <w:contextualSpacing/>
        <w:jc w:val="center"/>
        <w:rPr>
          <w:rFonts w:ascii="Times New Roman" w:hAnsi="Times New Roman"/>
          <w:sz w:val="24"/>
          <w:szCs w:val="24"/>
        </w:rPr>
      </w:pPr>
    </w:p>
    <w:p w14:paraId="1A8C22DC" w14:textId="3E5CDF50"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A Thesis</w:t>
      </w:r>
    </w:p>
    <w:p w14:paraId="0D2211FD"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F18D5FF"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Submitted to the Graduate Faculty of the</w:t>
      </w:r>
    </w:p>
    <w:p w14:paraId="26D69598"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University of South Alabama</w:t>
      </w:r>
    </w:p>
    <w:p w14:paraId="1135A8B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in partial fulfillment of the</w:t>
      </w:r>
    </w:p>
    <w:p w14:paraId="5296F6D5"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requirements for the degree of</w:t>
      </w:r>
    </w:p>
    <w:p w14:paraId="04882E9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770D95B"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F4F6B39"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commentRangeStart w:id="12"/>
      <w:r w:rsidRPr="00B461D3">
        <w:rPr>
          <w:rFonts w:ascii="Times New Roman" w:hAnsi="Times New Roman"/>
          <w:sz w:val="24"/>
          <w:szCs w:val="24"/>
        </w:rPr>
        <w:t>Master of Science</w:t>
      </w:r>
      <w:commentRangeEnd w:id="12"/>
      <w:r w:rsidR="004053C0" w:rsidRPr="00B461D3">
        <w:rPr>
          <w:rStyle w:val="CommentReference"/>
          <w:rFonts w:ascii="Times New Roman" w:hAnsi="Times New Roman"/>
        </w:rPr>
        <w:commentReference w:id="12"/>
      </w:r>
    </w:p>
    <w:p w14:paraId="64D14A96"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4C275760"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in</w:t>
      </w:r>
    </w:p>
    <w:p w14:paraId="1C4FD385"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D726065" w14:textId="4B90842A" w:rsidR="00B73224" w:rsidRPr="00B461D3" w:rsidRDefault="00E17BDE" w:rsidP="00BD389E">
      <w:pPr>
        <w:autoSpaceDE w:val="0"/>
        <w:autoSpaceDN w:val="0"/>
        <w:adjustRightInd w:val="0"/>
        <w:spacing w:after="0" w:line="240" w:lineRule="auto"/>
        <w:contextualSpacing/>
        <w:jc w:val="center"/>
        <w:rPr>
          <w:rFonts w:ascii="Times New Roman" w:hAnsi="Times New Roman"/>
          <w:sz w:val="24"/>
          <w:szCs w:val="24"/>
        </w:rPr>
      </w:pPr>
      <w:r>
        <w:rPr>
          <w:rFonts w:ascii="Times New Roman" w:hAnsi="Times New Roman"/>
          <w:sz w:val="24"/>
          <w:szCs w:val="24"/>
        </w:rPr>
        <w:t>Computer Science</w:t>
      </w:r>
      <w:commentRangeStart w:id="13"/>
      <w:commentRangeEnd w:id="13"/>
      <w:r w:rsidR="00905A4D" w:rsidRPr="00B461D3">
        <w:rPr>
          <w:rStyle w:val="CommentReference"/>
          <w:rFonts w:ascii="Times New Roman" w:hAnsi="Times New Roman"/>
        </w:rPr>
        <w:commentReference w:id="13"/>
      </w:r>
    </w:p>
    <w:p w14:paraId="67E8DCAE"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B66DED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47EEF6F"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4B46AB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486FA056"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by</w:t>
      </w:r>
    </w:p>
    <w:p w14:paraId="7D66EEC3" w14:textId="73BAE501" w:rsidR="00B73224" w:rsidRPr="00B461D3" w:rsidRDefault="0027631A" w:rsidP="00BD389E">
      <w:pPr>
        <w:autoSpaceDE w:val="0"/>
        <w:autoSpaceDN w:val="0"/>
        <w:adjustRightInd w:val="0"/>
        <w:spacing w:after="0" w:line="240" w:lineRule="auto"/>
        <w:contextualSpacing/>
        <w:jc w:val="center"/>
        <w:rPr>
          <w:rFonts w:ascii="Times New Roman" w:hAnsi="Times New Roman"/>
          <w:color w:val="000000"/>
          <w:sz w:val="24"/>
          <w:szCs w:val="24"/>
        </w:rPr>
      </w:pPr>
      <w:commentRangeStart w:id="14"/>
      <w:commentRangeEnd w:id="14"/>
      <w:r w:rsidRPr="00B461D3">
        <w:rPr>
          <w:rStyle w:val="CommentReference"/>
          <w:rFonts w:ascii="Times New Roman" w:hAnsi="Times New Roman"/>
        </w:rPr>
        <w:commentReference w:id="14"/>
      </w:r>
      <w:r w:rsidR="00BA6F19" w:rsidRPr="00B461D3">
        <w:rPr>
          <w:rFonts w:ascii="Times New Roman" w:hAnsi="Times New Roman"/>
          <w:sz w:val="24"/>
          <w:szCs w:val="24"/>
        </w:rPr>
        <w:t>Joshua Jude Thomas</w:t>
      </w:r>
    </w:p>
    <w:p w14:paraId="70E2A1C7" w14:textId="32AB7D6F" w:rsidR="00B73224" w:rsidRPr="00B461D3" w:rsidRDefault="00B73224" w:rsidP="00BD389E">
      <w:pPr>
        <w:autoSpaceDE w:val="0"/>
        <w:autoSpaceDN w:val="0"/>
        <w:adjustRightInd w:val="0"/>
        <w:spacing w:after="0" w:line="240" w:lineRule="auto"/>
        <w:contextualSpacing/>
        <w:jc w:val="center"/>
        <w:rPr>
          <w:rFonts w:ascii="Times New Roman" w:hAnsi="Times New Roman"/>
          <w:color w:val="000000"/>
          <w:sz w:val="24"/>
          <w:szCs w:val="24"/>
        </w:rPr>
      </w:pPr>
      <w:commentRangeStart w:id="15"/>
      <w:r w:rsidRPr="00B461D3">
        <w:rPr>
          <w:rFonts w:ascii="Times New Roman" w:hAnsi="Times New Roman"/>
          <w:color w:val="000000"/>
          <w:sz w:val="24"/>
          <w:szCs w:val="24"/>
        </w:rPr>
        <w:t>B</w:t>
      </w:r>
      <w:r w:rsidR="00626027" w:rsidRPr="00B461D3">
        <w:rPr>
          <w:rFonts w:ascii="Times New Roman" w:hAnsi="Times New Roman"/>
          <w:color w:val="000000"/>
          <w:sz w:val="24"/>
          <w:szCs w:val="24"/>
        </w:rPr>
        <w:t>.</w:t>
      </w:r>
      <w:r w:rsidRPr="00B461D3">
        <w:rPr>
          <w:rFonts w:ascii="Times New Roman" w:hAnsi="Times New Roman"/>
          <w:color w:val="000000"/>
          <w:sz w:val="24"/>
          <w:szCs w:val="24"/>
        </w:rPr>
        <w:t xml:space="preserve">S., </w:t>
      </w:r>
      <w:r w:rsidR="00905A4D" w:rsidRPr="00B461D3">
        <w:rPr>
          <w:rFonts w:ascii="Times New Roman" w:hAnsi="Times New Roman"/>
          <w:color w:val="000000"/>
          <w:sz w:val="24"/>
          <w:szCs w:val="24"/>
        </w:rPr>
        <w:t>University of South Alabama, 20</w:t>
      </w:r>
      <w:r w:rsidR="00BA6F19" w:rsidRPr="00B461D3">
        <w:rPr>
          <w:rFonts w:ascii="Times New Roman" w:hAnsi="Times New Roman"/>
          <w:color w:val="000000"/>
          <w:sz w:val="24"/>
          <w:szCs w:val="24"/>
        </w:rPr>
        <w:t>21</w:t>
      </w:r>
      <w:commentRangeEnd w:id="15"/>
      <w:r w:rsidR="00AF62C6" w:rsidRPr="00B461D3">
        <w:rPr>
          <w:rStyle w:val="CommentReference"/>
          <w:rFonts w:ascii="Times New Roman" w:hAnsi="Times New Roman"/>
        </w:rPr>
        <w:commentReference w:id="15"/>
      </w:r>
    </w:p>
    <w:p w14:paraId="0410FF72" w14:textId="2744A8D4" w:rsidR="00F50C56" w:rsidRPr="00B461D3" w:rsidRDefault="00F50C56" w:rsidP="00BD389E">
      <w:pPr>
        <w:autoSpaceDE w:val="0"/>
        <w:autoSpaceDN w:val="0"/>
        <w:adjustRightInd w:val="0"/>
        <w:spacing w:after="0" w:line="240" w:lineRule="auto"/>
        <w:contextualSpacing/>
        <w:jc w:val="center"/>
        <w:rPr>
          <w:rFonts w:ascii="Times New Roman" w:hAnsi="Times New Roman"/>
          <w:color w:val="000000"/>
          <w:sz w:val="24"/>
          <w:szCs w:val="24"/>
        </w:rPr>
      </w:pPr>
      <w:r w:rsidRPr="00B461D3">
        <w:rPr>
          <w:rFonts w:ascii="Times New Roman" w:hAnsi="Times New Roman"/>
          <w:color w:val="000000"/>
          <w:sz w:val="24"/>
          <w:szCs w:val="24"/>
        </w:rPr>
        <w:t>A.S., Coastal Alabama Community College, 2017</w:t>
      </w:r>
    </w:p>
    <w:p w14:paraId="416541B5" w14:textId="2469F4C1" w:rsidR="00B73224" w:rsidRPr="00B461D3" w:rsidRDefault="00F50C56" w:rsidP="00BD389E">
      <w:pPr>
        <w:autoSpaceDE w:val="0"/>
        <w:autoSpaceDN w:val="0"/>
        <w:adjustRightInd w:val="0"/>
        <w:spacing w:after="0" w:line="240" w:lineRule="auto"/>
        <w:contextualSpacing/>
        <w:jc w:val="center"/>
        <w:rPr>
          <w:rFonts w:ascii="Times New Roman" w:hAnsi="Times New Roman"/>
          <w:color w:val="000000"/>
          <w:sz w:val="24"/>
          <w:szCs w:val="24"/>
        </w:rPr>
      </w:pPr>
      <w:r w:rsidRPr="00B461D3">
        <w:rPr>
          <w:rFonts w:ascii="Times New Roman" w:hAnsi="Times New Roman"/>
          <w:color w:val="000000"/>
          <w:sz w:val="24"/>
          <w:szCs w:val="24"/>
        </w:rPr>
        <w:t>April 2023</w:t>
      </w:r>
      <w:commentRangeStart w:id="16"/>
      <w:commentRangeStart w:id="17"/>
      <w:commentRangeEnd w:id="16"/>
      <w:r w:rsidR="00DB5616" w:rsidRPr="00B461D3">
        <w:rPr>
          <w:rStyle w:val="CommentReference"/>
          <w:rFonts w:ascii="Times New Roman" w:hAnsi="Times New Roman"/>
        </w:rPr>
        <w:commentReference w:id="16"/>
      </w:r>
      <w:commentRangeEnd w:id="17"/>
      <w:r w:rsidR="00B1356B" w:rsidRPr="00B461D3">
        <w:rPr>
          <w:rStyle w:val="CommentReference"/>
          <w:rFonts w:ascii="Times New Roman" w:hAnsi="Times New Roman"/>
        </w:rPr>
        <w:commentReference w:id="17"/>
      </w:r>
    </w:p>
    <w:p w14:paraId="5B71EF11" w14:textId="77777777" w:rsidR="00F4413D" w:rsidRPr="00B461D3" w:rsidRDefault="00F4413D" w:rsidP="00BD389E">
      <w:pPr>
        <w:autoSpaceDE w:val="0"/>
        <w:autoSpaceDN w:val="0"/>
        <w:adjustRightInd w:val="0"/>
        <w:spacing w:after="0" w:line="240" w:lineRule="auto"/>
        <w:contextualSpacing/>
        <w:jc w:val="center"/>
        <w:rPr>
          <w:rFonts w:ascii="Times New Roman" w:hAnsi="Times New Roman"/>
          <w:color w:val="000000"/>
          <w:sz w:val="24"/>
          <w:szCs w:val="24"/>
        </w:rPr>
      </w:pPr>
    </w:p>
    <w:p w14:paraId="55633425" w14:textId="7558020F" w:rsidR="003E600A" w:rsidRPr="00B461D3" w:rsidRDefault="00284604" w:rsidP="00F50C56">
      <w:pPr>
        <w:spacing w:after="0" w:line="240" w:lineRule="auto"/>
        <w:contextualSpacing/>
        <w:rPr>
          <w:rFonts w:ascii="Times New Roman" w:hAnsi="Times New Roman"/>
          <w:b/>
          <w:color w:val="000000"/>
          <w:sz w:val="24"/>
          <w:szCs w:val="24"/>
        </w:rPr>
      </w:pPr>
      <w:r w:rsidRPr="00B461D3">
        <w:rPr>
          <w:rFonts w:ascii="Times New Roman" w:hAnsi="Times New Roman"/>
          <w:b/>
          <w:color w:val="000000"/>
          <w:sz w:val="24"/>
          <w:szCs w:val="24"/>
        </w:rPr>
        <w:br w:type="page"/>
      </w:r>
    </w:p>
    <w:p w14:paraId="5CAE9934" w14:textId="22F7C0B8" w:rsidR="00BD7D0B" w:rsidRDefault="0027290E" w:rsidP="00BD7D0B">
      <w:pPr>
        <w:spacing w:after="0" w:line="240" w:lineRule="auto"/>
        <w:contextualSpacing/>
        <w:jc w:val="center"/>
        <w:rPr>
          <w:rFonts w:ascii="Times New Roman" w:hAnsi="Times New Roman"/>
          <w:b/>
          <w:color w:val="000000"/>
          <w:sz w:val="24"/>
          <w:szCs w:val="24"/>
        </w:rPr>
      </w:pPr>
      <w:commentRangeStart w:id="18"/>
      <w:commentRangeEnd w:id="18"/>
      <w:r w:rsidRPr="00B461D3">
        <w:rPr>
          <w:rStyle w:val="CommentReference"/>
          <w:rFonts w:ascii="Times New Roman" w:hAnsi="Times New Roman"/>
        </w:rPr>
        <w:lastRenderedPageBreak/>
        <w:commentReference w:id="18"/>
      </w:r>
    </w:p>
    <w:p w14:paraId="27766AE9" w14:textId="77777777" w:rsidR="00BD7D0B" w:rsidRDefault="00BD7D0B" w:rsidP="00BD7D0B">
      <w:pPr>
        <w:spacing w:after="0" w:line="240" w:lineRule="auto"/>
        <w:contextualSpacing/>
        <w:jc w:val="center"/>
        <w:rPr>
          <w:rFonts w:ascii="Times New Roman" w:hAnsi="Times New Roman"/>
          <w:b/>
          <w:color w:val="000000"/>
          <w:sz w:val="24"/>
          <w:szCs w:val="24"/>
        </w:rPr>
      </w:pPr>
    </w:p>
    <w:p w14:paraId="10821816" w14:textId="77777777" w:rsidR="00BD7D0B" w:rsidRDefault="00BD7D0B" w:rsidP="00BD7D0B">
      <w:pPr>
        <w:spacing w:after="0" w:line="240" w:lineRule="auto"/>
        <w:contextualSpacing/>
        <w:jc w:val="center"/>
        <w:rPr>
          <w:rFonts w:ascii="Times New Roman" w:hAnsi="Times New Roman"/>
          <w:b/>
          <w:color w:val="000000"/>
          <w:sz w:val="24"/>
          <w:szCs w:val="24"/>
        </w:rPr>
      </w:pPr>
    </w:p>
    <w:p w14:paraId="386356C0" w14:textId="4A331BCE" w:rsidR="00BD7D0B" w:rsidRDefault="00BD7D0B" w:rsidP="00BD7D0B">
      <w:pPr>
        <w:spacing w:after="0" w:line="240" w:lineRule="auto"/>
        <w:contextualSpacing/>
        <w:jc w:val="center"/>
        <w:rPr>
          <w:rFonts w:ascii="Times New Roman" w:hAnsi="Times New Roman"/>
          <w:b/>
          <w:color w:val="000000"/>
          <w:sz w:val="24"/>
          <w:szCs w:val="24"/>
        </w:rPr>
      </w:pPr>
      <w:r>
        <w:rPr>
          <w:rFonts w:ascii="Times New Roman" w:hAnsi="Times New Roman"/>
          <w:b/>
          <w:color w:val="000000"/>
          <w:sz w:val="24"/>
          <w:szCs w:val="24"/>
        </w:rPr>
        <w:t>LIST OF ABBREVIATIONS</w:t>
      </w:r>
    </w:p>
    <w:p w14:paraId="2B0356F0" w14:textId="77777777" w:rsidR="00BD7D0B" w:rsidRDefault="00BD7D0B" w:rsidP="00BD7D0B">
      <w:pPr>
        <w:spacing w:after="0" w:line="480" w:lineRule="auto"/>
        <w:contextualSpacing/>
        <w:jc w:val="center"/>
        <w:rPr>
          <w:rFonts w:ascii="Times New Roman" w:hAnsi="Times New Roman"/>
          <w:b/>
          <w:color w:val="000000"/>
          <w:sz w:val="24"/>
          <w:szCs w:val="24"/>
        </w:rPr>
      </w:pPr>
    </w:p>
    <w:p w14:paraId="20FAB092" w14:textId="0DE41FC1" w:rsidR="00BD7D0B" w:rsidRDefault="00BD7D0B"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SVM</w:t>
      </w:r>
      <w:r>
        <w:rPr>
          <w:rFonts w:ascii="Times New Roman" w:hAnsi="Times New Roman"/>
          <w:bCs/>
          <w:color w:val="000000"/>
          <w:sz w:val="24"/>
          <w:szCs w:val="24"/>
        </w:rPr>
        <w:tab/>
        <w:t>Support Vector Machine</w:t>
      </w:r>
    </w:p>
    <w:p w14:paraId="1DD54A42" w14:textId="1275AD81" w:rsidR="00BD7D0B" w:rsidRDefault="00BD7D0B"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LLR</w:t>
      </w:r>
      <w:r>
        <w:rPr>
          <w:rFonts w:ascii="Times New Roman" w:hAnsi="Times New Roman"/>
          <w:bCs/>
          <w:color w:val="000000"/>
          <w:sz w:val="24"/>
          <w:szCs w:val="24"/>
        </w:rPr>
        <w:tab/>
        <w:t>Log Likelihood Ratio</w:t>
      </w:r>
    </w:p>
    <w:p w14:paraId="2CADEE61" w14:textId="270330C4" w:rsidR="00BD7D0B" w:rsidRDefault="00BD7D0B"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CNN</w:t>
      </w:r>
      <w:r>
        <w:rPr>
          <w:rFonts w:ascii="Times New Roman" w:hAnsi="Times New Roman"/>
          <w:bCs/>
          <w:color w:val="000000"/>
          <w:sz w:val="24"/>
          <w:szCs w:val="24"/>
        </w:rPr>
        <w:tab/>
        <w:t>Convolutional Neural Network</w:t>
      </w:r>
    </w:p>
    <w:p w14:paraId="0695C1A9" w14:textId="4B1C9E81" w:rsidR="00F052A7" w:rsidRDefault="00F052A7"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HIM</w:t>
      </w:r>
      <w:r>
        <w:rPr>
          <w:rFonts w:ascii="Times New Roman" w:hAnsi="Times New Roman"/>
          <w:bCs/>
          <w:color w:val="000000"/>
          <w:sz w:val="24"/>
          <w:szCs w:val="24"/>
        </w:rPr>
        <w:tab/>
        <w:t>Handwriting Identification Model</w:t>
      </w:r>
    </w:p>
    <w:p w14:paraId="37240213" w14:textId="4FEDFE58" w:rsidR="00F052A7" w:rsidRDefault="00F052A7"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HVM</w:t>
      </w:r>
      <w:r>
        <w:rPr>
          <w:rFonts w:ascii="Times New Roman" w:hAnsi="Times New Roman"/>
          <w:bCs/>
          <w:color w:val="000000"/>
          <w:sz w:val="24"/>
          <w:szCs w:val="24"/>
        </w:rPr>
        <w:tab/>
        <w:t>Handwriting Verification Model</w:t>
      </w:r>
    </w:p>
    <w:p w14:paraId="244686D6" w14:textId="5B0AB6D0" w:rsidR="00BD7D0B" w:rsidRDefault="198D624F" w:rsidP="198D624F">
      <w:pPr>
        <w:tabs>
          <w:tab w:val="left" w:pos="1260"/>
        </w:tabs>
        <w:spacing w:after="0" w:line="480" w:lineRule="auto"/>
        <w:contextualSpacing/>
        <w:rPr>
          <w:rFonts w:ascii="Times New Roman" w:hAnsi="Times New Roman"/>
          <w:color w:val="000000"/>
          <w:sz w:val="24"/>
          <w:szCs w:val="24"/>
        </w:rPr>
      </w:pPr>
      <w:r w:rsidRPr="198D624F">
        <w:rPr>
          <w:rFonts w:ascii="Times New Roman" w:hAnsi="Times New Roman"/>
          <w:color w:val="000000" w:themeColor="text1"/>
          <w:sz w:val="24"/>
          <w:szCs w:val="24"/>
        </w:rPr>
        <w:t>SD</w:t>
      </w:r>
      <w:r w:rsidR="00BD7D0B">
        <w:tab/>
      </w:r>
      <w:r w:rsidRPr="198D624F">
        <w:rPr>
          <w:rFonts w:ascii="Times New Roman" w:hAnsi="Times New Roman"/>
          <w:color w:val="000000" w:themeColor="text1"/>
          <w:sz w:val="24"/>
          <w:szCs w:val="24"/>
        </w:rPr>
        <w:t>Stroke Decomposition</w:t>
      </w:r>
    </w:p>
    <w:p w14:paraId="661FE920" w14:textId="43AD6F41" w:rsidR="00E421C1" w:rsidRPr="0001745D" w:rsidRDefault="00E421C1" w:rsidP="0001745D">
      <w:pPr>
        <w:spacing w:after="0" w:line="240" w:lineRule="auto"/>
        <w:rPr>
          <w:rFonts w:ascii="Times New Roman" w:hAnsi="Times New Roman"/>
          <w:b/>
          <w:color w:val="000000"/>
          <w:sz w:val="24"/>
          <w:szCs w:val="24"/>
        </w:rPr>
      </w:pPr>
      <w:r>
        <w:rPr>
          <w:b/>
        </w:rPr>
        <w:br w:type="page"/>
      </w:r>
    </w:p>
    <w:p w14:paraId="4EFAE5A7" w14:textId="77777777" w:rsidR="006E7417" w:rsidRPr="00B461D3" w:rsidRDefault="006E7417" w:rsidP="0001745D">
      <w:pPr>
        <w:keepNext/>
        <w:autoSpaceDE w:val="0"/>
        <w:autoSpaceDN w:val="0"/>
        <w:adjustRightInd w:val="0"/>
        <w:spacing w:after="0" w:line="480" w:lineRule="auto"/>
        <w:contextualSpacing/>
        <w:rPr>
          <w:rFonts w:ascii="Times New Roman" w:hAnsi="Times New Roman"/>
          <w:sz w:val="24"/>
          <w:szCs w:val="24"/>
        </w:rPr>
      </w:pPr>
    </w:p>
    <w:p w14:paraId="08D48878"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5C8429E0"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3138530E" w14:textId="77777777" w:rsidR="00B73224" w:rsidRPr="00B461D3" w:rsidRDefault="00C81609" w:rsidP="005A5F67">
      <w:pPr>
        <w:pStyle w:val="Heading1"/>
        <w:spacing w:line="480" w:lineRule="auto"/>
        <w:contextualSpacing/>
      </w:pPr>
      <w:bookmarkStart w:id="19" w:name="_Toc158311867"/>
      <w:r w:rsidRPr="00B461D3">
        <w:t>ABSTR</w:t>
      </w:r>
      <w:r w:rsidR="00B73224" w:rsidRPr="00B461D3">
        <w:t>ACT</w:t>
      </w:r>
      <w:bookmarkEnd w:id="19"/>
    </w:p>
    <w:p w14:paraId="58D720E4" w14:textId="77777777" w:rsidR="002038D2" w:rsidRPr="00B461D3" w:rsidRDefault="002038D2" w:rsidP="005A5F67">
      <w:pPr>
        <w:autoSpaceDE w:val="0"/>
        <w:autoSpaceDN w:val="0"/>
        <w:adjustRightInd w:val="0"/>
        <w:spacing w:after="0" w:line="480" w:lineRule="auto"/>
        <w:contextualSpacing/>
        <w:jc w:val="center"/>
        <w:rPr>
          <w:rFonts w:ascii="Times New Roman" w:hAnsi="Times New Roman"/>
          <w:color w:val="000000"/>
          <w:sz w:val="24"/>
          <w:szCs w:val="24"/>
        </w:rPr>
      </w:pPr>
    </w:p>
    <w:p w14:paraId="0D3FC378" w14:textId="1215B92A" w:rsidR="00154DC2" w:rsidRPr="00B461D3" w:rsidRDefault="00F50C56" w:rsidP="00BD389E">
      <w:pPr>
        <w:autoSpaceDE w:val="0"/>
        <w:autoSpaceDN w:val="0"/>
        <w:adjustRightInd w:val="0"/>
        <w:spacing w:after="0" w:line="240" w:lineRule="auto"/>
        <w:contextualSpacing/>
        <w:rPr>
          <w:rFonts w:ascii="Times New Roman" w:hAnsi="Times New Roman"/>
          <w:color w:val="000000"/>
          <w:sz w:val="24"/>
          <w:szCs w:val="24"/>
        </w:rPr>
      </w:pPr>
      <w:r w:rsidRPr="00B461D3">
        <w:rPr>
          <w:rFonts w:ascii="Times New Roman" w:hAnsi="Times New Roman"/>
          <w:sz w:val="24"/>
          <w:szCs w:val="24"/>
        </w:rPr>
        <w:t>Joshua Jude Thomas</w:t>
      </w:r>
      <w:r w:rsidR="009530A3" w:rsidRPr="00B461D3">
        <w:rPr>
          <w:rFonts w:ascii="Times New Roman" w:hAnsi="Times New Roman"/>
          <w:color w:val="000000"/>
          <w:sz w:val="24"/>
          <w:szCs w:val="24"/>
        </w:rPr>
        <w:t xml:space="preserve">, </w:t>
      </w:r>
      <w:commentRangeStart w:id="20"/>
      <w:r w:rsidR="009530A3" w:rsidRPr="00B461D3">
        <w:rPr>
          <w:rFonts w:ascii="Times New Roman" w:hAnsi="Times New Roman"/>
          <w:color w:val="000000"/>
          <w:sz w:val="24"/>
          <w:szCs w:val="24"/>
        </w:rPr>
        <w:t>M</w:t>
      </w:r>
      <w:r w:rsidR="00B73224" w:rsidRPr="00B461D3">
        <w:rPr>
          <w:rFonts w:ascii="Times New Roman" w:hAnsi="Times New Roman"/>
          <w:color w:val="000000"/>
          <w:sz w:val="24"/>
          <w:szCs w:val="24"/>
        </w:rPr>
        <w:t>. S</w:t>
      </w:r>
      <w:commentRangeEnd w:id="20"/>
      <w:r w:rsidR="00BE2F7E" w:rsidRPr="00B461D3">
        <w:rPr>
          <w:rStyle w:val="CommentReference"/>
          <w:rFonts w:ascii="Times New Roman" w:hAnsi="Times New Roman"/>
        </w:rPr>
        <w:commentReference w:id="20"/>
      </w:r>
      <w:r w:rsidR="00B73224" w:rsidRPr="00B461D3">
        <w:rPr>
          <w:rFonts w:ascii="Times New Roman" w:hAnsi="Times New Roman"/>
          <w:color w:val="000000"/>
          <w:sz w:val="24"/>
          <w:szCs w:val="24"/>
        </w:rPr>
        <w:t xml:space="preserve">., University of South Alabama, </w:t>
      </w:r>
      <w:r w:rsidRPr="00B461D3">
        <w:rPr>
          <w:rFonts w:ascii="Times New Roman" w:hAnsi="Times New Roman"/>
          <w:color w:val="000000"/>
          <w:sz w:val="24"/>
          <w:szCs w:val="24"/>
        </w:rPr>
        <w:t>April 2023</w:t>
      </w:r>
      <w:commentRangeStart w:id="21"/>
      <w:commentRangeEnd w:id="21"/>
      <w:r w:rsidR="00BE2F7E" w:rsidRPr="00B461D3">
        <w:rPr>
          <w:rStyle w:val="CommentReference"/>
          <w:rFonts w:ascii="Times New Roman" w:hAnsi="Times New Roman"/>
        </w:rPr>
        <w:commentReference w:id="21"/>
      </w:r>
      <w:r w:rsidR="0023430F" w:rsidRPr="00B461D3">
        <w:rPr>
          <w:rFonts w:ascii="Times New Roman" w:hAnsi="Times New Roman"/>
          <w:color w:val="000000"/>
          <w:sz w:val="24"/>
          <w:szCs w:val="24"/>
        </w:rPr>
        <w:t xml:space="preserve">. </w:t>
      </w:r>
      <w:r w:rsidRPr="00B461D3">
        <w:rPr>
          <w:rFonts w:ascii="Times New Roman" w:hAnsi="Times New Roman"/>
          <w:color w:val="000000"/>
          <w:sz w:val="24"/>
          <w:szCs w:val="24"/>
        </w:rPr>
        <w:t>Multi-Script Handwriting Identification using Handwritten Stroke Decomposition</w:t>
      </w:r>
      <w:r w:rsidR="00B73224" w:rsidRPr="00B461D3">
        <w:rPr>
          <w:rFonts w:ascii="Times New Roman" w:hAnsi="Times New Roman"/>
          <w:color w:val="000000"/>
          <w:sz w:val="24"/>
          <w:szCs w:val="24"/>
        </w:rPr>
        <w:t xml:space="preserve"> Chair of Committee:</w:t>
      </w:r>
      <w:r w:rsidR="00154DC2" w:rsidRPr="00B461D3">
        <w:rPr>
          <w:rFonts w:ascii="Times New Roman" w:hAnsi="Times New Roman"/>
          <w:color w:val="000000"/>
          <w:sz w:val="24"/>
          <w:szCs w:val="24"/>
        </w:rPr>
        <w:t xml:space="preserve"> Ryan Benton,</w:t>
      </w:r>
      <w:r w:rsidR="00B73224" w:rsidRPr="00B461D3">
        <w:rPr>
          <w:rFonts w:ascii="Times New Roman" w:hAnsi="Times New Roman"/>
          <w:color w:val="000000"/>
          <w:sz w:val="24"/>
          <w:szCs w:val="24"/>
        </w:rPr>
        <w:t xml:space="preserve"> </w:t>
      </w:r>
      <w:commentRangeStart w:id="22"/>
      <w:r w:rsidR="00B73224" w:rsidRPr="00B461D3">
        <w:rPr>
          <w:rFonts w:ascii="Times New Roman" w:hAnsi="Times New Roman"/>
          <w:color w:val="000000"/>
          <w:sz w:val="24"/>
          <w:szCs w:val="24"/>
        </w:rPr>
        <w:t>Ph.D.</w:t>
      </w:r>
      <w:commentRangeEnd w:id="22"/>
      <w:r w:rsidR="004B1ED6" w:rsidRPr="00B461D3">
        <w:rPr>
          <w:rStyle w:val="CommentReference"/>
          <w:rFonts w:ascii="Times New Roman" w:hAnsi="Times New Roman"/>
        </w:rPr>
        <w:commentReference w:id="22"/>
      </w:r>
      <w:r w:rsidR="00B73224" w:rsidRPr="00B461D3">
        <w:rPr>
          <w:rFonts w:ascii="Times New Roman" w:hAnsi="Times New Roman"/>
          <w:color w:val="000000"/>
          <w:sz w:val="24"/>
          <w:szCs w:val="24"/>
        </w:rPr>
        <w:t xml:space="preserve"> </w:t>
      </w:r>
    </w:p>
    <w:p w14:paraId="2465215A" w14:textId="7FFB424A" w:rsidR="00CE3D3B" w:rsidRPr="00B461D3" w:rsidRDefault="00CE3D3B" w:rsidP="00900BAD">
      <w:pPr>
        <w:tabs>
          <w:tab w:val="left" w:pos="1080"/>
          <w:tab w:val="right" w:leader="dot" w:pos="8640"/>
        </w:tabs>
        <w:spacing w:after="0" w:line="240" w:lineRule="auto"/>
        <w:contextualSpacing/>
        <w:rPr>
          <w:rFonts w:ascii="Times New Roman" w:hAnsi="Times New Roman"/>
          <w:sz w:val="24"/>
          <w:szCs w:val="24"/>
        </w:rPr>
      </w:pPr>
    </w:p>
    <w:p w14:paraId="09777061" w14:textId="1E1C267E" w:rsidR="009D29A9" w:rsidRPr="001202F3" w:rsidRDefault="00A86D50" w:rsidP="008510BC">
      <w:pPr>
        <w:keepNext/>
        <w:autoSpaceDE w:val="0"/>
        <w:autoSpaceDN w:val="0"/>
        <w:adjustRightInd w:val="0"/>
        <w:spacing w:after="0" w:line="480" w:lineRule="auto"/>
        <w:contextualSpacing/>
        <w:rPr>
          <w:rFonts w:ascii="Times New Roman" w:hAnsi="Times New Roman"/>
          <w:sz w:val="24"/>
          <w:szCs w:val="24"/>
        </w:rPr>
      </w:pPr>
      <w:commentRangeStart w:id="23"/>
      <w:commentRangeEnd w:id="23"/>
      <w:r>
        <w:rPr>
          <w:rStyle w:val="CommentReference"/>
        </w:rPr>
        <w:commentReference w:id="23"/>
      </w:r>
      <w:r w:rsidR="008510BC">
        <w:tab/>
      </w:r>
      <w:r w:rsidR="008510BC" w:rsidRPr="00B461D3">
        <w:rPr>
          <w:rFonts w:ascii="Times New Roman" w:hAnsi="Times New Roman"/>
          <w:sz w:val="24"/>
          <w:szCs w:val="24"/>
        </w:rPr>
        <w:t xml:space="preserve">This study will implement and test the </w:t>
      </w:r>
      <w:r w:rsidR="008A529A" w:rsidRPr="00B461D3">
        <w:rPr>
          <w:rFonts w:ascii="Times New Roman" w:hAnsi="Times New Roman"/>
          <w:sz w:val="24"/>
          <w:szCs w:val="24"/>
        </w:rPr>
        <w:t>eff</w:t>
      </w:r>
      <w:r w:rsidR="008A529A">
        <w:rPr>
          <w:rFonts w:ascii="Times New Roman" w:hAnsi="Times New Roman"/>
          <w:sz w:val="24"/>
          <w:szCs w:val="24"/>
        </w:rPr>
        <w:t>ectiveness</w:t>
      </w:r>
      <w:r w:rsidR="009D29A9" w:rsidRPr="00B461D3">
        <w:rPr>
          <w:rFonts w:ascii="Times New Roman" w:hAnsi="Times New Roman"/>
          <w:sz w:val="24"/>
          <w:szCs w:val="24"/>
        </w:rPr>
        <w:t xml:space="preserve"> of</w:t>
      </w:r>
      <w:r w:rsidR="008510BC" w:rsidRPr="00B461D3">
        <w:rPr>
          <w:rFonts w:ascii="Times New Roman" w:hAnsi="Times New Roman"/>
          <w:sz w:val="24"/>
          <w:szCs w:val="24"/>
        </w:rPr>
        <w:t xml:space="preserve"> adding a preprocessing step</w:t>
      </w:r>
      <w:r w:rsidR="001202F3">
        <w:rPr>
          <w:rFonts w:ascii="Times New Roman" w:hAnsi="Times New Roman"/>
          <w:sz w:val="24"/>
          <w:szCs w:val="24"/>
        </w:rPr>
        <w:t xml:space="preserve">, named </w:t>
      </w:r>
      <w:r w:rsidR="001202F3">
        <w:rPr>
          <w:rFonts w:ascii="Times New Roman" w:hAnsi="Times New Roman"/>
          <w:b/>
          <w:bCs/>
          <w:sz w:val="24"/>
          <w:szCs w:val="24"/>
        </w:rPr>
        <w:t>Stroke Decomposition</w:t>
      </w:r>
      <w:r w:rsidR="001202F3">
        <w:rPr>
          <w:rFonts w:ascii="Times New Roman" w:hAnsi="Times New Roman"/>
          <w:sz w:val="24"/>
          <w:szCs w:val="24"/>
        </w:rPr>
        <w:t>,</w:t>
      </w:r>
      <w:r w:rsidR="008510BC" w:rsidRPr="00B461D3">
        <w:rPr>
          <w:rFonts w:ascii="Times New Roman" w:hAnsi="Times New Roman"/>
          <w:sz w:val="24"/>
          <w:szCs w:val="24"/>
        </w:rPr>
        <w:t xml:space="preserve"> to </w:t>
      </w:r>
      <w:r w:rsidR="008A529A">
        <w:rPr>
          <w:rFonts w:ascii="Times New Roman" w:hAnsi="Times New Roman"/>
          <w:sz w:val="24"/>
          <w:szCs w:val="24"/>
        </w:rPr>
        <w:t>a</w:t>
      </w:r>
      <w:r w:rsidR="008510BC" w:rsidRPr="00B461D3">
        <w:rPr>
          <w:rFonts w:ascii="Times New Roman" w:hAnsi="Times New Roman"/>
          <w:sz w:val="24"/>
          <w:szCs w:val="24"/>
        </w:rPr>
        <w:t xml:space="preserve"> typical Handwriting Identification </w:t>
      </w:r>
      <w:r w:rsidR="001202F3">
        <w:rPr>
          <w:rFonts w:ascii="Times New Roman" w:hAnsi="Times New Roman"/>
          <w:sz w:val="24"/>
          <w:szCs w:val="24"/>
        </w:rPr>
        <w:t>model</w:t>
      </w:r>
      <w:r w:rsidR="008510BC" w:rsidRPr="00B461D3">
        <w:rPr>
          <w:rFonts w:ascii="Times New Roman" w:hAnsi="Times New Roman"/>
          <w:sz w:val="24"/>
          <w:szCs w:val="24"/>
        </w:rPr>
        <w:t xml:space="preserve">. </w:t>
      </w:r>
      <w:r w:rsidR="001202F3">
        <w:rPr>
          <w:rFonts w:ascii="Times New Roman" w:hAnsi="Times New Roman"/>
          <w:sz w:val="24"/>
          <w:szCs w:val="24"/>
        </w:rPr>
        <w:t xml:space="preserve">Stroke Decomposition </w:t>
      </w:r>
      <w:r w:rsidR="009D29A9" w:rsidRPr="00B461D3">
        <w:rPr>
          <w:rFonts w:ascii="Times New Roman" w:hAnsi="Times New Roman"/>
          <w:sz w:val="24"/>
          <w:szCs w:val="24"/>
        </w:rPr>
        <w:t xml:space="preserve">works by approximating the different writing strokes that make up </w:t>
      </w:r>
      <w:r w:rsidR="00715032">
        <w:rPr>
          <w:rFonts w:ascii="Times New Roman" w:hAnsi="Times New Roman"/>
          <w:sz w:val="24"/>
          <w:szCs w:val="24"/>
        </w:rPr>
        <w:t>the characters</w:t>
      </w:r>
      <w:r w:rsidR="009D29A9" w:rsidRPr="00B461D3">
        <w:rPr>
          <w:rFonts w:ascii="Times New Roman" w:hAnsi="Times New Roman"/>
          <w:sz w:val="24"/>
          <w:szCs w:val="24"/>
        </w:rPr>
        <w:t xml:space="preserve"> </w:t>
      </w:r>
      <w:r w:rsidR="00715032">
        <w:rPr>
          <w:rFonts w:ascii="Times New Roman" w:hAnsi="Times New Roman"/>
          <w:sz w:val="24"/>
          <w:szCs w:val="24"/>
        </w:rPr>
        <w:t>in a</w:t>
      </w:r>
      <w:r w:rsidR="009D29A9" w:rsidRPr="00B461D3">
        <w:rPr>
          <w:rFonts w:ascii="Times New Roman" w:hAnsi="Times New Roman"/>
          <w:sz w:val="24"/>
          <w:szCs w:val="24"/>
        </w:rPr>
        <w:t xml:space="preserve"> handwritten </w:t>
      </w:r>
      <w:r w:rsidR="00715032">
        <w:rPr>
          <w:rFonts w:ascii="Times New Roman" w:hAnsi="Times New Roman"/>
          <w:sz w:val="24"/>
          <w:szCs w:val="24"/>
        </w:rPr>
        <w:t>document</w:t>
      </w:r>
      <w:r w:rsidR="001202F3">
        <w:rPr>
          <w:rFonts w:ascii="Times New Roman" w:hAnsi="Times New Roman"/>
          <w:sz w:val="24"/>
          <w:szCs w:val="24"/>
        </w:rPr>
        <w:t xml:space="preserve">; The idea </w:t>
      </w:r>
      <w:r w:rsidR="05AED47C" w:rsidRPr="05AED47C">
        <w:rPr>
          <w:rFonts w:ascii="Times New Roman" w:hAnsi="Times New Roman"/>
          <w:sz w:val="24"/>
          <w:szCs w:val="24"/>
        </w:rPr>
        <w:t xml:space="preserve">being </w:t>
      </w:r>
      <w:r w:rsidR="001202F3">
        <w:rPr>
          <w:rFonts w:ascii="Times New Roman" w:hAnsi="Times New Roman"/>
          <w:sz w:val="24"/>
          <w:szCs w:val="24"/>
        </w:rPr>
        <w:t>that the characters of different writing scripts (English, Arabic, Mandarin, etc.) have common strokes which can be extracted and used in the handwriting identification process</w:t>
      </w:r>
      <w:r w:rsidR="009D29A9" w:rsidRPr="00B461D3">
        <w:rPr>
          <w:rFonts w:ascii="Times New Roman" w:hAnsi="Times New Roman"/>
          <w:sz w:val="24"/>
          <w:szCs w:val="24"/>
        </w:rPr>
        <w:t xml:space="preserve">. </w:t>
      </w:r>
      <w:r w:rsidR="05AED47C" w:rsidRPr="05AED47C">
        <w:rPr>
          <w:rFonts w:ascii="Times New Roman" w:hAnsi="Times New Roman"/>
          <w:sz w:val="24"/>
          <w:szCs w:val="24"/>
        </w:rPr>
        <w:t xml:space="preserve">The problem domain of this study is </w:t>
      </w:r>
      <w:r w:rsidR="009D29A9" w:rsidRPr="00B461D3">
        <w:rPr>
          <w:rFonts w:ascii="Times New Roman" w:hAnsi="Times New Roman"/>
          <w:b/>
          <w:bCs/>
          <w:sz w:val="24"/>
          <w:szCs w:val="24"/>
        </w:rPr>
        <w:t>Multi-Script Writer Identification</w:t>
      </w:r>
      <w:r w:rsidR="009D29A9" w:rsidRPr="00B461D3">
        <w:rPr>
          <w:rFonts w:ascii="Times New Roman" w:hAnsi="Times New Roman"/>
          <w:sz w:val="24"/>
          <w:szCs w:val="24"/>
        </w:rPr>
        <w:t xml:space="preserve"> </w:t>
      </w:r>
      <w:r w:rsidR="001202F3">
        <w:rPr>
          <w:rFonts w:ascii="Times New Roman" w:hAnsi="Times New Roman"/>
          <w:sz w:val="24"/>
          <w:szCs w:val="24"/>
        </w:rPr>
        <w:t>problem</w:t>
      </w:r>
      <w:r w:rsidR="009D29A9" w:rsidRPr="00B461D3">
        <w:rPr>
          <w:rFonts w:ascii="Times New Roman" w:hAnsi="Times New Roman"/>
          <w:sz w:val="24"/>
          <w:szCs w:val="24"/>
        </w:rPr>
        <w:t xml:space="preserve">, which tries to </w:t>
      </w:r>
      <w:r w:rsidR="001202F3">
        <w:rPr>
          <w:rFonts w:ascii="Times New Roman" w:hAnsi="Times New Roman"/>
          <w:sz w:val="24"/>
          <w:szCs w:val="24"/>
        </w:rPr>
        <w:t>identify the writer of a questioned document in a setting where a writer can possibly write in multiple writing scripts</w:t>
      </w:r>
      <w:r w:rsidR="05AED47C" w:rsidRPr="05AED47C">
        <w:rPr>
          <w:rFonts w:ascii="Times New Roman" w:hAnsi="Times New Roman"/>
          <w:sz w:val="24"/>
          <w:szCs w:val="24"/>
        </w:rPr>
        <w:t xml:space="preserve"> or languages.</w:t>
      </w:r>
      <w:r w:rsidR="001202F3">
        <w:rPr>
          <w:rFonts w:ascii="Times New Roman" w:hAnsi="Times New Roman"/>
          <w:sz w:val="24"/>
          <w:szCs w:val="24"/>
        </w:rPr>
        <w:t xml:space="preserve"> </w:t>
      </w:r>
      <w:commentRangeStart w:id="24"/>
      <w:r w:rsidR="001202F3">
        <w:rPr>
          <w:rFonts w:ascii="Times New Roman" w:hAnsi="Times New Roman"/>
          <w:sz w:val="24"/>
          <w:szCs w:val="24"/>
        </w:rPr>
        <w:t xml:space="preserve">The Stroke Decomposition step will be added to two different handwriting identification models (using the </w:t>
      </w:r>
      <w:r w:rsidR="001202F3">
        <w:rPr>
          <w:rFonts w:ascii="Times New Roman" w:hAnsi="Times New Roman"/>
          <w:b/>
          <w:bCs/>
          <w:sz w:val="24"/>
          <w:szCs w:val="24"/>
        </w:rPr>
        <w:t>Handwriting Identification Model</w:t>
      </w:r>
      <w:r w:rsidR="001202F3">
        <w:rPr>
          <w:rFonts w:ascii="Times New Roman" w:hAnsi="Times New Roman"/>
          <w:sz w:val="24"/>
          <w:szCs w:val="24"/>
        </w:rPr>
        <w:t xml:space="preserve"> (HIM) and the </w:t>
      </w:r>
      <w:r w:rsidR="001202F3">
        <w:rPr>
          <w:rFonts w:ascii="Times New Roman" w:hAnsi="Times New Roman"/>
          <w:b/>
          <w:bCs/>
          <w:sz w:val="24"/>
          <w:szCs w:val="24"/>
        </w:rPr>
        <w:t>Handwriting Verification Model</w:t>
      </w:r>
      <w:r w:rsidR="001202F3">
        <w:rPr>
          <w:rFonts w:ascii="Times New Roman" w:hAnsi="Times New Roman"/>
          <w:sz w:val="24"/>
          <w:szCs w:val="24"/>
        </w:rPr>
        <w:t xml:space="preserve"> (HVM))</w:t>
      </w:r>
      <w:r w:rsidR="00F052A7">
        <w:rPr>
          <w:rFonts w:ascii="Times New Roman" w:hAnsi="Times New Roman"/>
          <w:sz w:val="24"/>
          <w:szCs w:val="24"/>
        </w:rPr>
        <w:t xml:space="preserve"> </w:t>
      </w:r>
      <w:commentRangeEnd w:id="24"/>
      <w:r w:rsidR="00FA30FC">
        <w:rPr>
          <w:rStyle w:val="CommentReference"/>
        </w:rPr>
        <w:commentReference w:id="24"/>
      </w:r>
      <w:r w:rsidR="00F052A7">
        <w:rPr>
          <w:rFonts w:ascii="Times New Roman" w:hAnsi="Times New Roman"/>
          <w:sz w:val="24"/>
          <w:szCs w:val="24"/>
        </w:rPr>
        <w:t>and the performance will be measured on various multi-script and single-script handwriting datasets.</w:t>
      </w:r>
    </w:p>
    <w:p w14:paraId="2DCA7EDE" w14:textId="77777777" w:rsidR="009D29A9" w:rsidRPr="00B461D3" w:rsidRDefault="009D29A9" w:rsidP="008510BC">
      <w:pPr>
        <w:keepNext/>
        <w:autoSpaceDE w:val="0"/>
        <w:autoSpaceDN w:val="0"/>
        <w:adjustRightInd w:val="0"/>
        <w:spacing w:after="0" w:line="480" w:lineRule="auto"/>
        <w:contextualSpacing/>
        <w:rPr>
          <w:rFonts w:ascii="Times New Roman" w:hAnsi="Times New Roman"/>
          <w:b/>
          <w:bCs/>
          <w:sz w:val="24"/>
          <w:szCs w:val="24"/>
        </w:rPr>
      </w:pPr>
    </w:p>
    <w:p w14:paraId="4A574AA3" w14:textId="77777777" w:rsidR="00B06D13" w:rsidRDefault="008510BC" w:rsidP="008510BC">
      <w:pPr>
        <w:keepNext/>
        <w:autoSpaceDE w:val="0"/>
        <w:autoSpaceDN w:val="0"/>
        <w:adjustRightInd w:val="0"/>
        <w:spacing w:after="0" w:line="480" w:lineRule="auto"/>
        <w:contextualSpacing/>
        <w:rPr>
          <w:rFonts w:ascii="Times New Roman" w:hAnsi="Times New Roman"/>
          <w:sz w:val="24"/>
          <w:szCs w:val="24"/>
        </w:rPr>
        <w:sectPr w:rsidR="00B06D13" w:rsidSect="00993635">
          <w:footerReference w:type="default" r:id="rId16"/>
          <w:pgSz w:w="12240" w:h="15840"/>
          <w:pgMar w:top="1440" w:right="1440" w:bottom="1800" w:left="2160" w:header="720" w:footer="720" w:gutter="0"/>
          <w:pgNumType w:fmt="lowerRoman" w:start="1"/>
          <w:cols w:space="720"/>
          <w:titlePg/>
          <w:docGrid w:linePitch="360"/>
        </w:sectPr>
      </w:pPr>
      <w:r w:rsidRPr="00B461D3">
        <w:rPr>
          <w:rFonts w:ascii="Times New Roman" w:hAnsi="Times New Roman"/>
          <w:sz w:val="24"/>
          <w:szCs w:val="24"/>
        </w:rPr>
        <w:br w:type="page"/>
      </w:r>
    </w:p>
    <w:p w14:paraId="51E0D724" w14:textId="461EFC86" w:rsidR="008510BC" w:rsidRPr="00B461D3" w:rsidRDefault="008510BC" w:rsidP="008510BC">
      <w:pPr>
        <w:keepNext/>
        <w:autoSpaceDE w:val="0"/>
        <w:autoSpaceDN w:val="0"/>
        <w:adjustRightInd w:val="0"/>
        <w:spacing w:after="0" w:line="480" w:lineRule="auto"/>
        <w:contextualSpacing/>
        <w:rPr>
          <w:rFonts w:ascii="Times New Roman" w:hAnsi="Times New Roman"/>
          <w:sz w:val="24"/>
          <w:szCs w:val="24"/>
        </w:rPr>
      </w:pPr>
    </w:p>
    <w:p w14:paraId="626F4BDC" w14:textId="77777777" w:rsidR="008F12F1" w:rsidRPr="00B461D3" w:rsidRDefault="008F12F1" w:rsidP="00F52BBF">
      <w:pPr>
        <w:keepNext/>
        <w:autoSpaceDE w:val="0"/>
        <w:autoSpaceDN w:val="0"/>
        <w:adjustRightInd w:val="0"/>
        <w:spacing w:after="0" w:line="480" w:lineRule="auto"/>
        <w:contextualSpacing/>
        <w:jc w:val="center"/>
        <w:rPr>
          <w:rFonts w:ascii="Times New Roman" w:hAnsi="Times New Roman"/>
          <w:sz w:val="24"/>
          <w:szCs w:val="24"/>
        </w:rPr>
      </w:pPr>
    </w:p>
    <w:p w14:paraId="6F5E01E9" w14:textId="77777777" w:rsidR="00E615F7" w:rsidRPr="00B461D3" w:rsidRDefault="00E615F7" w:rsidP="00F52BBF">
      <w:pPr>
        <w:keepNext/>
        <w:autoSpaceDE w:val="0"/>
        <w:autoSpaceDN w:val="0"/>
        <w:adjustRightInd w:val="0"/>
        <w:spacing w:after="0" w:line="480" w:lineRule="auto"/>
        <w:contextualSpacing/>
        <w:jc w:val="center"/>
        <w:rPr>
          <w:rFonts w:ascii="Times New Roman" w:hAnsi="Times New Roman"/>
          <w:sz w:val="24"/>
          <w:szCs w:val="24"/>
        </w:rPr>
      </w:pPr>
    </w:p>
    <w:p w14:paraId="309A2387" w14:textId="77777777" w:rsidR="00E615F7" w:rsidRPr="00B461D3" w:rsidRDefault="00E615F7" w:rsidP="00F52BBF">
      <w:pPr>
        <w:keepNext/>
        <w:autoSpaceDE w:val="0"/>
        <w:autoSpaceDN w:val="0"/>
        <w:adjustRightInd w:val="0"/>
        <w:spacing w:after="0" w:line="480" w:lineRule="auto"/>
        <w:contextualSpacing/>
        <w:jc w:val="center"/>
        <w:rPr>
          <w:rFonts w:ascii="Times New Roman" w:hAnsi="Times New Roman"/>
          <w:sz w:val="24"/>
          <w:szCs w:val="24"/>
        </w:rPr>
      </w:pPr>
    </w:p>
    <w:p w14:paraId="07ED1195" w14:textId="396CCA03" w:rsidR="00B73224" w:rsidRPr="00B461D3" w:rsidRDefault="00B73224" w:rsidP="00D9694A">
      <w:pPr>
        <w:pStyle w:val="Heading1"/>
        <w:spacing w:line="480" w:lineRule="auto"/>
        <w:contextualSpacing/>
      </w:pPr>
      <w:bookmarkStart w:id="25" w:name="_Toc158311868"/>
      <w:r w:rsidRPr="00B461D3">
        <w:t>CHAPTER</w:t>
      </w:r>
      <w:r w:rsidR="00A01540" w:rsidRPr="00B461D3">
        <w:t xml:space="preserve"> </w:t>
      </w:r>
      <w:commentRangeStart w:id="26"/>
      <w:r w:rsidRPr="00B461D3">
        <w:t>I</w:t>
      </w:r>
      <w:commentRangeEnd w:id="26"/>
      <w:r w:rsidR="00DA6B0F" w:rsidRPr="00B461D3">
        <w:rPr>
          <w:rStyle w:val="CommentReference"/>
          <w:sz w:val="24"/>
          <w:szCs w:val="24"/>
        </w:rPr>
        <w:commentReference w:id="26"/>
      </w:r>
      <w:bookmarkEnd w:id="25"/>
    </w:p>
    <w:p w14:paraId="2CC82F96" w14:textId="14D90508" w:rsidR="00B73224" w:rsidRDefault="00F052A7" w:rsidP="005A5F67">
      <w:pPr>
        <w:autoSpaceDE w:val="0"/>
        <w:autoSpaceDN w:val="0"/>
        <w:adjustRightInd w:val="0"/>
        <w:spacing w:after="0" w:line="480" w:lineRule="auto"/>
        <w:contextualSpacing/>
        <w:jc w:val="center"/>
        <w:rPr>
          <w:rFonts w:ascii="Times New Roman" w:hAnsi="Times New Roman"/>
          <w:b/>
          <w:sz w:val="24"/>
          <w:szCs w:val="24"/>
        </w:rPr>
      </w:pPr>
      <w:r>
        <w:rPr>
          <w:rFonts w:ascii="Times New Roman" w:hAnsi="Times New Roman"/>
          <w:b/>
          <w:sz w:val="24"/>
          <w:szCs w:val="24"/>
        </w:rPr>
        <w:t>Introduction</w:t>
      </w:r>
    </w:p>
    <w:p w14:paraId="53BAC13E" w14:textId="77777777" w:rsidR="00F052A7" w:rsidRPr="00B461D3" w:rsidRDefault="00F052A7" w:rsidP="005A5F67">
      <w:pPr>
        <w:autoSpaceDE w:val="0"/>
        <w:autoSpaceDN w:val="0"/>
        <w:adjustRightInd w:val="0"/>
        <w:spacing w:after="0" w:line="480" w:lineRule="auto"/>
        <w:contextualSpacing/>
        <w:jc w:val="center"/>
        <w:rPr>
          <w:rFonts w:ascii="Times New Roman" w:hAnsi="Times New Roman"/>
          <w:b/>
          <w:sz w:val="24"/>
          <w:szCs w:val="24"/>
        </w:rPr>
      </w:pPr>
    </w:p>
    <w:p w14:paraId="308C1706" w14:textId="752CB2AA" w:rsidR="009C371F" w:rsidRDefault="008510BC" w:rsidP="009C371F">
      <w:pPr>
        <w:spacing w:after="0" w:line="480" w:lineRule="auto"/>
        <w:ind w:firstLine="720"/>
        <w:contextualSpacing/>
        <w:rPr>
          <w:rFonts w:ascii="Times New Roman" w:hAnsi="Times New Roman"/>
          <w:sz w:val="24"/>
          <w:szCs w:val="24"/>
        </w:rPr>
      </w:pPr>
      <w:r w:rsidRPr="00B461D3">
        <w:rPr>
          <w:rFonts w:ascii="Times New Roman" w:hAnsi="Times New Roman"/>
          <w:b/>
          <w:bCs/>
          <w:sz w:val="24"/>
          <w:szCs w:val="24"/>
        </w:rPr>
        <w:t>Handwriting Identification</w:t>
      </w:r>
      <w:r w:rsidRPr="00B461D3">
        <w:rPr>
          <w:rFonts w:ascii="Times New Roman" w:hAnsi="Times New Roman"/>
          <w:sz w:val="24"/>
          <w:szCs w:val="24"/>
        </w:rPr>
        <w:t xml:space="preserve"> is the process of </w:t>
      </w:r>
      <w:r w:rsidR="009775D5" w:rsidRPr="00B461D3">
        <w:rPr>
          <w:rFonts w:ascii="Times New Roman" w:hAnsi="Times New Roman"/>
          <w:sz w:val="24"/>
          <w:szCs w:val="24"/>
        </w:rPr>
        <w:t>classifying</w:t>
      </w:r>
      <w:r w:rsidRPr="00B461D3">
        <w:rPr>
          <w:rFonts w:ascii="Times New Roman" w:hAnsi="Times New Roman"/>
          <w:sz w:val="24"/>
          <w:szCs w:val="24"/>
        </w:rPr>
        <w:t xml:space="preserve"> </w:t>
      </w:r>
      <w:r w:rsidR="009775D5" w:rsidRPr="00B461D3">
        <w:rPr>
          <w:rFonts w:ascii="Times New Roman" w:hAnsi="Times New Roman"/>
          <w:sz w:val="24"/>
          <w:szCs w:val="24"/>
        </w:rPr>
        <w:t>the writer of a</w:t>
      </w:r>
      <w:r w:rsidRPr="00B461D3">
        <w:rPr>
          <w:rFonts w:ascii="Times New Roman" w:hAnsi="Times New Roman"/>
          <w:sz w:val="24"/>
          <w:szCs w:val="24"/>
        </w:rPr>
        <w:t xml:space="preserve"> </w:t>
      </w:r>
      <w:r w:rsidR="009775D5" w:rsidRPr="00B461D3">
        <w:rPr>
          <w:rFonts w:ascii="Times New Roman" w:hAnsi="Times New Roman"/>
          <w:sz w:val="24"/>
          <w:szCs w:val="24"/>
        </w:rPr>
        <w:t>handwritten</w:t>
      </w:r>
      <w:r w:rsidRPr="00B461D3">
        <w:rPr>
          <w:rFonts w:ascii="Times New Roman" w:hAnsi="Times New Roman"/>
          <w:sz w:val="24"/>
          <w:szCs w:val="24"/>
        </w:rPr>
        <w:t xml:space="preserve"> Questioned Document based on handwriting habit</w:t>
      </w:r>
      <w:r w:rsidR="003471DE" w:rsidRPr="00B461D3">
        <w:rPr>
          <w:rFonts w:ascii="Times New Roman" w:hAnsi="Times New Roman"/>
          <w:sz w:val="24"/>
          <w:szCs w:val="24"/>
        </w:rPr>
        <w:t>s</w:t>
      </w:r>
      <w:r w:rsidR="00715032">
        <w:rPr>
          <w:rFonts w:ascii="Times New Roman" w:hAnsi="Times New Roman"/>
          <w:sz w:val="24"/>
          <w:szCs w:val="24"/>
        </w:rPr>
        <w:t xml:space="preserve"> contained in that document</w:t>
      </w:r>
      <w:r w:rsidRPr="00B461D3">
        <w:rPr>
          <w:rFonts w:ascii="Times New Roman" w:hAnsi="Times New Roman"/>
          <w:sz w:val="24"/>
          <w:szCs w:val="24"/>
        </w:rPr>
        <w:t xml:space="preserve">. </w:t>
      </w:r>
      <w:commentRangeStart w:id="27"/>
      <w:r w:rsidR="00CE6CCD" w:rsidRPr="00B461D3">
        <w:rPr>
          <w:rFonts w:ascii="Times New Roman" w:hAnsi="Times New Roman"/>
          <w:sz w:val="24"/>
          <w:szCs w:val="24"/>
        </w:rPr>
        <w:t>Handwriting Identification predates computational processing by a fair bit</w:t>
      </w:r>
      <w:r w:rsidR="00C96E84">
        <w:rPr>
          <w:rFonts w:ascii="Times New Roman" w:hAnsi="Times New Roman"/>
          <w:sz w:val="24"/>
          <w:szCs w:val="24"/>
        </w:rPr>
        <w:t xml:space="preserve"> and is considered fair evi</w:t>
      </w:r>
      <w:r w:rsidR="00FA30FC">
        <w:rPr>
          <w:rFonts w:ascii="Times New Roman" w:hAnsi="Times New Roman"/>
          <w:sz w:val="24"/>
          <w:szCs w:val="24"/>
        </w:rPr>
        <w:t>dence in civil and criminal court {citation needed}.</w:t>
      </w:r>
      <w:r w:rsidR="006124CC">
        <w:rPr>
          <w:rFonts w:ascii="Times New Roman" w:hAnsi="Times New Roman"/>
          <w:sz w:val="24"/>
          <w:szCs w:val="24"/>
        </w:rPr>
        <w:t xml:space="preserve"> </w:t>
      </w:r>
      <w:commentRangeEnd w:id="27"/>
      <w:r w:rsidR="00FA30FC">
        <w:rPr>
          <w:rStyle w:val="CommentReference"/>
        </w:rPr>
        <w:commentReference w:id="27"/>
      </w:r>
      <w:r w:rsidR="00CE6CCD" w:rsidRPr="00B461D3">
        <w:rPr>
          <w:rFonts w:ascii="Times New Roman" w:hAnsi="Times New Roman"/>
          <w:sz w:val="24"/>
          <w:szCs w:val="24"/>
        </w:rPr>
        <w:t xml:space="preserve">According </w:t>
      </w:r>
      <w:r w:rsidR="003446E0" w:rsidRPr="00B461D3">
        <w:rPr>
          <w:rFonts w:ascii="Times New Roman" w:hAnsi="Times New Roman"/>
          <w:sz w:val="24"/>
          <w:szCs w:val="24"/>
        </w:rPr>
        <w:t>Harralson and Miller</w:t>
      </w:r>
      <w:r w:rsidR="00CE6CCD" w:rsidRPr="00B461D3">
        <w:rPr>
          <w:rFonts w:ascii="Times New Roman" w:hAnsi="Times New Roman"/>
          <w:sz w:val="24"/>
          <w:szCs w:val="24"/>
        </w:rPr>
        <w:t xml:space="preserve"> in</w:t>
      </w:r>
      <w:r w:rsidR="003446E0" w:rsidRPr="00B461D3">
        <w:rPr>
          <w:rFonts w:ascii="Times New Roman" w:hAnsi="Times New Roman"/>
          <w:sz w:val="24"/>
          <w:szCs w:val="24"/>
        </w:rPr>
        <w:t xml:space="preserve"> </w:t>
      </w:r>
      <w:r w:rsidR="003446E0" w:rsidRPr="00B461D3">
        <w:rPr>
          <w:rFonts w:ascii="Times New Roman" w:hAnsi="Times New Roman"/>
          <w:i/>
          <w:iCs/>
          <w:sz w:val="24"/>
          <w:szCs w:val="24"/>
        </w:rPr>
        <w:t>Huber and Headrick’s Handwriting Identification: Facts and Fundamentals</w:t>
      </w:r>
      <w:r w:rsidR="0083268B">
        <w:rPr>
          <w:rFonts w:ascii="Times New Roman" w:hAnsi="Times New Roman"/>
          <w:sz w:val="24"/>
          <w:szCs w:val="24"/>
        </w:rPr>
        <w:t>,</w:t>
      </w:r>
      <w:r w:rsidRPr="00B461D3">
        <w:rPr>
          <w:rFonts w:ascii="Times New Roman" w:hAnsi="Times New Roman"/>
          <w:sz w:val="24"/>
          <w:szCs w:val="24"/>
        </w:rPr>
        <w:t xml:space="preserve"> </w:t>
      </w:r>
      <w:r w:rsidR="003446E0" w:rsidRPr="00B461D3">
        <w:rPr>
          <w:rFonts w:ascii="Times New Roman" w:hAnsi="Times New Roman"/>
          <w:sz w:val="24"/>
          <w:szCs w:val="24"/>
        </w:rPr>
        <w:t xml:space="preserve">forensics experts </w:t>
      </w:r>
      <w:r w:rsidR="0083268B">
        <w:rPr>
          <w:rFonts w:ascii="Times New Roman" w:hAnsi="Times New Roman"/>
          <w:sz w:val="24"/>
          <w:szCs w:val="24"/>
        </w:rPr>
        <w:t>commonly compare</w:t>
      </w:r>
      <w:r w:rsidR="003446E0" w:rsidRPr="00B461D3">
        <w:rPr>
          <w:rFonts w:ascii="Times New Roman" w:hAnsi="Times New Roman"/>
          <w:sz w:val="24"/>
          <w:szCs w:val="24"/>
        </w:rPr>
        <w:t xml:space="preserve"> twenty one “discriminating elements of handwriting” that deal with properties such as word size, word placement, margin sizes, abbreviation choices, </w:t>
      </w:r>
      <w:r w:rsidR="003F7B2F" w:rsidRPr="00B461D3">
        <w:rPr>
          <w:rFonts w:ascii="Times New Roman" w:hAnsi="Times New Roman"/>
          <w:sz w:val="24"/>
          <w:szCs w:val="24"/>
        </w:rPr>
        <w:t>etc.</w:t>
      </w:r>
      <w:r w:rsidR="00715032">
        <w:rPr>
          <w:rFonts w:ascii="Times New Roman" w:hAnsi="Times New Roman"/>
          <w:sz w:val="24"/>
          <w:szCs w:val="24"/>
        </w:rPr>
        <w:t xml:space="preserve"> </w:t>
      </w:r>
      <w:r w:rsidR="00715032" w:rsidRPr="00B461D3">
        <w:rPr>
          <w:rFonts w:ascii="Times New Roman" w:hAnsi="Times New Roman"/>
          <w:i/>
          <w:iCs/>
          <w:sz w:val="24"/>
          <w:szCs w:val="24"/>
        </w:rPr>
        <w:fldChar w:fldCharType="begin"/>
      </w:r>
      <w:r w:rsidR="00715032" w:rsidRPr="00B461D3">
        <w:rPr>
          <w:rFonts w:ascii="Times New Roman" w:hAnsi="Times New Roman"/>
          <w:i/>
          <w:iCs/>
          <w:sz w:val="24"/>
          <w:szCs w:val="24"/>
        </w:rPr>
        <w:instrText xml:space="preserve"> ADDIN ZOTERO_ITEM CSL_CITATION {"citationID":"bzzmhXUi","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715032" w:rsidRPr="00B461D3">
        <w:rPr>
          <w:rFonts w:ascii="Times New Roman" w:hAnsi="Times New Roman"/>
          <w:i/>
          <w:iCs/>
          <w:sz w:val="24"/>
          <w:szCs w:val="24"/>
        </w:rPr>
        <w:fldChar w:fldCharType="separate"/>
      </w:r>
      <w:r w:rsidR="00715032" w:rsidRPr="00B461D3">
        <w:rPr>
          <w:rFonts w:ascii="Times New Roman" w:hAnsi="Times New Roman"/>
          <w:sz w:val="24"/>
        </w:rPr>
        <w:t>[1]</w:t>
      </w:r>
      <w:r w:rsidR="00715032" w:rsidRPr="00B461D3">
        <w:rPr>
          <w:rFonts w:ascii="Times New Roman" w:hAnsi="Times New Roman"/>
          <w:i/>
          <w:iCs/>
          <w:sz w:val="24"/>
          <w:szCs w:val="24"/>
        </w:rPr>
        <w:fldChar w:fldCharType="end"/>
      </w:r>
      <w:r w:rsidR="003446E0" w:rsidRPr="00B461D3">
        <w:rPr>
          <w:rFonts w:ascii="Times New Roman" w:hAnsi="Times New Roman"/>
          <w:sz w:val="24"/>
          <w:szCs w:val="24"/>
        </w:rPr>
        <w:t xml:space="preserve">. </w:t>
      </w:r>
    </w:p>
    <w:p w14:paraId="3B014A87" w14:textId="1AA95A70" w:rsidR="00715032" w:rsidRDefault="003446E0" w:rsidP="009C371F">
      <w:pPr>
        <w:spacing w:after="0" w:line="480" w:lineRule="auto"/>
        <w:ind w:firstLine="720"/>
        <w:contextualSpacing/>
        <w:rPr>
          <w:rFonts w:ascii="Times New Roman" w:hAnsi="Times New Roman"/>
          <w:sz w:val="24"/>
          <w:szCs w:val="24"/>
        </w:rPr>
      </w:pPr>
      <w:r w:rsidRPr="00B461D3">
        <w:rPr>
          <w:rFonts w:ascii="Times New Roman" w:hAnsi="Times New Roman"/>
          <w:sz w:val="24"/>
          <w:szCs w:val="24"/>
        </w:rPr>
        <w:t xml:space="preserve">Computationally assisted Handwriting Identification </w:t>
      </w:r>
      <w:r w:rsidR="008510BC" w:rsidRPr="00B461D3">
        <w:rPr>
          <w:rFonts w:ascii="Times New Roman" w:hAnsi="Times New Roman"/>
          <w:sz w:val="24"/>
          <w:szCs w:val="24"/>
        </w:rPr>
        <w:t xml:space="preserve">is </w:t>
      </w:r>
      <w:r w:rsidRPr="00B461D3">
        <w:rPr>
          <w:rFonts w:ascii="Times New Roman" w:hAnsi="Times New Roman"/>
          <w:sz w:val="24"/>
          <w:szCs w:val="24"/>
        </w:rPr>
        <w:t xml:space="preserve">typically </w:t>
      </w:r>
      <w:r w:rsidR="008510BC" w:rsidRPr="00B461D3">
        <w:rPr>
          <w:rFonts w:ascii="Times New Roman" w:hAnsi="Times New Roman"/>
          <w:sz w:val="24"/>
          <w:szCs w:val="24"/>
        </w:rPr>
        <w:t xml:space="preserve">done by </w:t>
      </w:r>
      <w:r w:rsidRPr="00B461D3">
        <w:rPr>
          <w:rFonts w:ascii="Times New Roman" w:hAnsi="Times New Roman"/>
          <w:sz w:val="24"/>
          <w:szCs w:val="24"/>
        </w:rPr>
        <w:t xml:space="preserve">extracting visual features </w:t>
      </w:r>
      <w:r w:rsidR="00300430" w:rsidRPr="00B461D3">
        <w:rPr>
          <w:rFonts w:ascii="Times New Roman" w:hAnsi="Times New Roman"/>
          <w:sz w:val="24"/>
          <w:szCs w:val="24"/>
        </w:rPr>
        <w:t xml:space="preserve">from </w:t>
      </w:r>
      <w:r w:rsidRPr="00B461D3">
        <w:rPr>
          <w:rFonts w:ascii="Times New Roman" w:hAnsi="Times New Roman"/>
          <w:sz w:val="24"/>
          <w:szCs w:val="24"/>
        </w:rPr>
        <w:t>a set of known documents and questioned documents</w:t>
      </w:r>
      <w:r w:rsidR="00605138" w:rsidRPr="00B461D3">
        <w:rPr>
          <w:rFonts w:ascii="Times New Roman" w:hAnsi="Times New Roman"/>
          <w:sz w:val="24"/>
          <w:szCs w:val="24"/>
        </w:rPr>
        <w:t>. Those features</w:t>
      </w:r>
      <w:r w:rsidR="00715032">
        <w:rPr>
          <w:rFonts w:ascii="Times New Roman" w:hAnsi="Times New Roman"/>
          <w:sz w:val="24"/>
          <w:szCs w:val="24"/>
        </w:rPr>
        <w:t xml:space="preserve"> are usually </w:t>
      </w:r>
      <w:r w:rsidR="00605138" w:rsidRPr="00B461D3">
        <w:rPr>
          <w:rFonts w:ascii="Times New Roman" w:hAnsi="Times New Roman"/>
          <w:sz w:val="24"/>
          <w:szCs w:val="24"/>
        </w:rPr>
        <w:t xml:space="preserve">aggregated into a </w:t>
      </w:r>
      <w:r w:rsidR="00605138" w:rsidRPr="00B461D3">
        <w:rPr>
          <w:rFonts w:ascii="Times New Roman" w:hAnsi="Times New Roman"/>
          <w:b/>
          <w:bCs/>
          <w:sz w:val="24"/>
          <w:szCs w:val="24"/>
        </w:rPr>
        <w:t>feature vector</w:t>
      </w:r>
      <w:r w:rsidR="00715032">
        <w:rPr>
          <w:rFonts w:ascii="Times New Roman" w:hAnsi="Times New Roman"/>
          <w:sz w:val="24"/>
          <w:szCs w:val="24"/>
        </w:rPr>
        <w:t xml:space="preserve"> and are</w:t>
      </w:r>
      <w:r w:rsidR="00605138" w:rsidRPr="00B461D3">
        <w:rPr>
          <w:rFonts w:ascii="Times New Roman" w:hAnsi="Times New Roman"/>
          <w:sz w:val="24"/>
          <w:szCs w:val="24"/>
        </w:rPr>
        <w:t xml:space="preserve"> then used to compare the known documents to the questioned documents</w:t>
      </w:r>
      <w:r w:rsidR="00715032">
        <w:rPr>
          <w:rFonts w:ascii="Times New Roman" w:hAnsi="Times New Roman"/>
          <w:sz w:val="24"/>
          <w:szCs w:val="24"/>
        </w:rPr>
        <w:t xml:space="preserve">, and the writer is predicted by a similarity score or a likelihood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F3uaRjTQ","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00300430" w:rsidRPr="00B461D3">
        <w:rPr>
          <w:rFonts w:ascii="Times New Roman" w:hAnsi="Times New Roman"/>
          <w:sz w:val="24"/>
          <w:szCs w:val="24"/>
        </w:rPr>
        <w:t>.</w:t>
      </w:r>
      <w:r w:rsidR="003F1689">
        <w:rPr>
          <w:rFonts w:ascii="Times New Roman" w:hAnsi="Times New Roman"/>
          <w:sz w:val="24"/>
          <w:szCs w:val="24"/>
        </w:rPr>
        <w:t xml:space="preserve"> </w:t>
      </w:r>
      <w:r w:rsidR="00194094">
        <w:rPr>
          <w:rFonts w:ascii="Times New Roman" w:hAnsi="Times New Roman"/>
          <w:sz w:val="24"/>
          <w:szCs w:val="24"/>
        </w:rPr>
        <w:t>Handcrafted features and Deeply Learned features</w:t>
      </w:r>
      <w:r w:rsidR="00165BE7">
        <w:rPr>
          <w:rFonts w:ascii="Times New Roman" w:hAnsi="Times New Roman"/>
          <w:sz w:val="24"/>
          <w:szCs w:val="24"/>
        </w:rPr>
        <w:t xml:space="preserve"> are two broad categories which handwriting features roughly fall into; </w:t>
      </w:r>
      <w:commentRangeStart w:id="28"/>
      <w:r w:rsidR="00165BE7">
        <w:rPr>
          <w:rFonts w:ascii="Times New Roman" w:hAnsi="Times New Roman"/>
          <w:sz w:val="24"/>
          <w:szCs w:val="24"/>
        </w:rPr>
        <w:t xml:space="preserve">Handcrafted features </w:t>
      </w:r>
      <w:r w:rsidR="006449CF">
        <w:rPr>
          <w:rFonts w:ascii="Times New Roman" w:hAnsi="Times New Roman"/>
          <w:sz w:val="24"/>
          <w:szCs w:val="24"/>
        </w:rPr>
        <w:t xml:space="preserve">share similarities with the </w:t>
      </w:r>
      <w:r w:rsidR="0036105D">
        <w:rPr>
          <w:rFonts w:ascii="Times New Roman" w:hAnsi="Times New Roman"/>
          <w:sz w:val="24"/>
          <w:szCs w:val="24"/>
        </w:rPr>
        <w:t>twenty-one</w:t>
      </w:r>
      <w:r w:rsidR="006449CF">
        <w:rPr>
          <w:rFonts w:ascii="Times New Roman" w:hAnsi="Times New Roman"/>
          <w:sz w:val="24"/>
          <w:szCs w:val="24"/>
        </w:rPr>
        <w:t xml:space="preserve"> features described in Huber and </w:t>
      </w:r>
      <w:r w:rsidR="00662224">
        <w:rPr>
          <w:rFonts w:ascii="Times New Roman" w:hAnsi="Times New Roman"/>
          <w:sz w:val="24"/>
          <w:szCs w:val="24"/>
        </w:rPr>
        <w:t>Hendricks</w:t>
      </w:r>
      <w:r w:rsidR="006449CF">
        <w:rPr>
          <w:rFonts w:ascii="Times New Roman" w:hAnsi="Times New Roman"/>
          <w:sz w:val="24"/>
          <w:szCs w:val="24"/>
        </w:rPr>
        <w:t xml:space="preserve">, while </w:t>
      </w:r>
      <w:r w:rsidR="006449CF">
        <w:rPr>
          <w:rFonts w:ascii="Times New Roman" w:hAnsi="Times New Roman"/>
          <w:sz w:val="24"/>
          <w:szCs w:val="24"/>
        </w:rPr>
        <w:lastRenderedPageBreak/>
        <w:t>Deeply Learned features use statistical and machine learn</w:t>
      </w:r>
      <w:r w:rsidR="00662224">
        <w:rPr>
          <w:rFonts w:ascii="Times New Roman" w:hAnsi="Times New Roman"/>
          <w:sz w:val="24"/>
          <w:szCs w:val="24"/>
        </w:rPr>
        <w:t>ing techniques in their extraction.</w:t>
      </w:r>
      <w:commentRangeEnd w:id="28"/>
      <w:r w:rsidR="00662224">
        <w:rPr>
          <w:rStyle w:val="CommentReference"/>
        </w:rPr>
        <w:commentReference w:id="28"/>
      </w:r>
    </w:p>
    <w:p w14:paraId="3288357A" w14:textId="1E260FB2" w:rsidR="00715032" w:rsidRDefault="00715032" w:rsidP="00662224">
      <w:pPr>
        <w:spacing w:after="0" w:line="240" w:lineRule="auto"/>
        <w:rPr>
          <w:rFonts w:ascii="Times New Roman" w:hAnsi="Times New Roman"/>
          <w:sz w:val="24"/>
          <w:szCs w:val="24"/>
        </w:rPr>
      </w:pPr>
    </w:p>
    <w:p w14:paraId="1506AC96" w14:textId="77777777" w:rsidR="00366F22" w:rsidRDefault="00366F22" w:rsidP="00662224">
      <w:pPr>
        <w:spacing w:after="0" w:line="240" w:lineRule="auto"/>
        <w:rPr>
          <w:rFonts w:ascii="Times New Roman" w:hAnsi="Times New Roman"/>
          <w:sz w:val="24"/>
          <w:szCs w:val="24"/>
        </w:rPr>
      </w:pPr>
    </w:p>
    <w:p w14:paraId="7225892B" w14:textId="77777777" w:rsidR="00366F22" w:rsidRPr="00B461D3" w:rsidRDefault="00366F22" w:rsidP="00662224">
      <w:pPr>
        <w:spacing w:after="0" w:line="240" w:lineRule="auto"/>
        <w:rPr>
          <w:rFonts w:ascii="Times New Roman" w:hAnsi="Times New Roman"/>
          <w:sz w:val="24"/>
          <w:szCs w:val="24"/>
        </w:rPr>
      </w:pPr>
    </w:p>
    <w:p w14:paraId="3D1F5E34" w14:textId="6CDDC399" w:rsidR="008510BC" w:rsidRPr="00B461D3" w:rsidRDefault="0034603A" w:rsidP="0034603A">
      <w:pPr>
        <w:pStyle w:val="Heading2"/>
      </w:pPr>
      <w:bookmarkStart w:id="29" w:name="_Toc158311870"/>
      <w:r>
        <w:t xml:space="preserve">1.1 </w:t>
      </w:r>
      <w:r w:rsidR="00F85F64" w:rsidRPr="00B461D3">
        <w:t>Verification and Identification Model</w:t>
      </w:r>
      <w:bookmarkEnd w:id="29"/>
    </w:p>
    <w:p w14:paraId="2113BC93" w14:textId="77777777" w:rsidR="00F85F64" w:rsidRPr="00B461D3" w:rsidRDefault="00F85F64" w:rsidP="00DD574C">
      <w:pPr>
        <w:keepNext/>
        <w:spacing w:after="0" w:line="480" w:lineRule="auto"/>
        <w:contextualSpacing/>
        <w:rPr>
          <w:rFonts w:ascii="Times New Roman" w:hAnsi="Times New Roman"/>
          <w:sz w:val="24"/>
          <w:szCs w:val="24"/>
        </w:rPr>
      </w:pPr>
    </w:p>
    <w:p w14:paraId="51BBF1B2" w14:textId="77777777" w:rsidR="00923E5C" w:rsidRDefault="00DD574C" w:rsidP="002B2AAD">
      <w:pPr>
        <w:keepNext/>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There are two main architectures used in computationally assisted Handwriting Identification: the </w:t>
      </w:r>
      <w:r w:rsidRPr="00B461D3">
        <w:rPr>
          <w:rFonts w:ascii="Times New Roman" w:hAnsi="Times New Roman"/>
          <w:b/>
          <w:bCs/>
          <w:sz w:val="24"/>
          <w:szCs w:val="24"/>
        </w:rPr>
        <w:t xml:space="preserve">Handwriting Identification </w:t>
      </w:r>
      <w:r w:rsidR="00300430" w:rsidRPr="00B461D3">
        <w:rPr>
          <w:rFonts w:ascii="Times New Roman" w:hAnsi="Times New Roman"/>
          <w:b/>
          <w:bCs/>
          <w:sz w:val="24"/>
          <w:szCs w:val="24"/>
        </w:rPr>
        <w:t>M</w:t>
      </w:r>
      <w:r w:rsidRPr="00B461D3">
        <w:rPr>
          <w:rFonts w:ascii="Times New Roman" w:hAnsi="Times New Roman"/>
          <w:b/>
          <w:bCs/>
          <w:sz w:val="24"/>
          <w:szCs w:val="24"/>
        </w:rPr>
        <w:t>odel</w:t>
      </w:r>
      <w:r w:rsidRPr="00B461D3">
        <w:rPr>
          <w:rFonts w:ascii="Times New Roman" w:hAnsi="Times New Roman"/>
          <w:sz w:val="24"/>
          <w:szCs w:val="24"/>
        </w:rPr>
        <w:t xml:space="preserve"> and the </w:t>
      </w:r>
      <w:r w:rsidRPr="000D2421">
        <w:rPr>
          <w:rFonts w:ascii="Times New Roman" w:hAnsi="Times New Roman"/>
          <w:b/>
          <w:bCs/>
          <w:sz w:val="24"/>
          <w:szCs w:val="24"/>
        </w:rPr>
        <w:t xml:space="preserve">Handwriting </w:t>
      </w:r>
      <w:r w:rsidRPr="00B461D3">
        <w:rPr>
          <w:rFonts w:ascii="Times New Roman" w:hAnsi="Times New Roman"/>
          <w:b/>
          <w:bCs/>
          <w:sz w:val="24"/>
          <w:szCs w:val="24"/>
        </w:rPr>
        <w:t xml:space="preserve">Verification </w:t>
      </w:r>
      <w:r w:rsidR="00300430" w:rsidRPr="00B461D3">
        <w:rPr>
          <w:rFonts w:ascii="Times New Roman" w:hAnsi="Times New Roman"/>
          <w:b/>
          <w:bCs/>
          <w:sz w:val="24"/>
          <w:szCs w:val="24"/>
        </w:rPr>
        <w:t>M</w:t>
      </w:r>
      <w:r w:rsidRPr="00B461D3">
        <w:rPr>
          <w:rFonts w:ascii="Times New Roman" w:hAnsi="Times New Roman"/>
          <w:b/>
          <w:bCs/>
          <w:sz w:val="24"/>
          <w:szCs w:val="24"/>
        </w:rPr>
        <w:t>odel</w:t>
      </w:r>
      <w:r w:rsidRPr="00B461D3">
        <w:rPr>
          <w:rFonts w:ascii="Times New Roman" w:hAnsi="Times New Roman"/>
          <w:sz w:val="24"/>
          <w:szCs w:val="24"/>
        </w:rPr>
        <w:t xml:space="preserve">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dxEm4529","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Pr="00B461D3">
        <w:rPr>
          <w:rFonts w:ascii="Times New Roman" w:hAnsi="Times New Roman"/>
          <w:sz w:val="24"/>
          <w:szCs w:val="24"/>
        </w:rPr>
        <w:t xml:space="preserve">. </w:t>
      </w:r>
    </w:p>
    <w:p w14:paraId="7ED0C2D3" w14:textId="13341FFD" w:rsidR="000E61BD" w:rsidRPr="00B461D3" w:rsidRDefault="00605138" w:rsidP="00923E5C">
      <w:pPr>
        <w:keepNext/>
        <w:spacing w:after="0" w:line="480" w:lineRule="auto"/>
        <w:ind w:firstLine="720"/>
        <w:contextualSpacing/>
        <w:rPr>
          <w:rFonts w:ascii="Times New Roman" w:hAnsi="Times New Roman"/>
          <w:sz w:val="24"/>
          <w:szCs w:val="24"/>
        </w:rPr>
      </w:pPr>
      <w:r w:rsidRPr="00923E5C">
        <w:rPr>
          <w:rFonts w:ascii="Times New Roman" w:hAnsi="Times New Roman"/>
          <w:b/>
          <w:bCs/>
          <w:sz w:val="24"/>
          <w:szCs w:val="24"/>
        </w:rPr>
        <w:t>The Handwriting Verification Model</w:t>
      </w:r>
      <w:r w:rsidRPr="00B461D3">
        <w:rPr>
          <w:rFonts w:ascii="Times New Roman" w:hAnsi="Times New Roman"/>
          <w:sz w:val="24"/>
          <w:szCs w:val="24"/>
        </w:rPr>
        <w:t xml:space="preserve"> </w:t>
      </w:r>
      <w:r w:rsidR="00C06E68">
        <w:rPr>
          <w:rFonts w:ascii="Times New Roman" w:hAnsi="Times New Roman"/>
          <w:sz w:val="24"/>
          <w:szCs w:val="24"/>
        </w:rPr>
        <w:t xml:space="preserve">estimates the likelihood that two documents were written by the same person </w:t>
      </w:r>
      <w:r w:rsidRPr="00B461D3">
        <w:rPr>
          <w:rFonts w:ascii="Times New Roman" w:hAnsi="Times New Roman"/>
          <w:sz w:val="24"/>
          <w:szCs w:val="24"/>
        </w:rPr>
        <w:t>(</w:t>
      </w:r>
      <w:r w:rsidR="009A162B">
        <w:rPr>
          <w:rFonts w:ascii="Times New Roman" w:hAnsi="Times New Roman"/>
          <w:sz w:val="24"/>
          <w:szCs w:val="24"/>
        </w:rPr>
        <w:t xml:space="preserve">two-class classification)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1LZy6gLn","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00BD7D0B">
        <w:rPr>
          <w:rFonts w:ascii="Times New Roman" w:hAnsi="Times New Roman"/>
          <w:sz w:val="24"/>
          <w:szCs w:val="24"/>
        </w:rPr>
        <w:t xml:space="preserve">. The </w:t>
      </w:r>
      <w:r w:rsidR="006D5D03">
        <w:rPr>
          <w:rFonts w:ascii="Times New Roman" w:hAnsi="Times New Roman"/>
          <w:sz w:val="24"/>
          <w:szCs w:val="24"/>
        </w:rPr>
        <w:t xml:space="preserve">extracted feature vectors of a document are passed to a </w:t>
      </w:r>
      <w:r w:rsidR="00BD7D0B">
        <w:rPr>
          <w:rFonts w:ascii="Times New Roman" w:hAnsi="Times New Roman"/>
          <w:sz w:val="24"/>
          <w:szCs w:val="24"/>
        </w:rPr>
        <w:t xml:space="preserve">decision function </w:t>
      </w:r>
      <w:r w:rsidR="00C06E68">
        <w:rPr>
          <w:rFonts w:ascii="Times New Roman" w:hAnsi="Times New Roman"/>
          <w:sz w:val="24"/>
          <w:szCs w:val="24"/>
        </w:rPr>
        <w:t xml:space="preserve">that </w:t>
      </w:r>
      <w:r w:rsidR="00BD7D0B">
        <w:rPr>
          <w:rFonts w:ascii="Times New Roman" w:hAnsi="Times New Roman"/>
          <w:sz w:val="24"/>
          <w:szCs w:val="24"/>
        </w:rPr>
        <w:t>can either directly classify the writer</w:t>
      </w:r>
      <w:r w:rsidRPr="00B461D3">
        <w:rPr>
          <w:rFonts w:ascii="Times New Roman" w:hAnsi="Times New Roman"/>
          <w:sz w:val="24"/>
          <w:szCs w:val="24"/>
        </w:rPr>
        <w:t xml:space="preserve"> </w:t>
      </w:r>
      <w:r w:rsidR="0053654A" w:rsidRPr="00B461D3">
        <w:rPr>
          <w:rFonts w:ascii="Times New Roman" w:hAnsi="Times New Roman"/>
          <w:sz w:val="24"/>
          <w:szCs w:val="24"/>
        </w:rPr>
        <w:t xml:space="preserve">such as </w:t>
      </w:r>
      <w:r w:rsidR="00BD7D0B">
        <w:rPr>
          <w:rFonts w:ascii="Times New Roman" w:hAnsi="Times New Roman"/>
          <w:sz w:val="24"/>
          <w:szCs w:val="24"/>
        </w:rPr>
        <w:t>with a</w:t>
      </w:r>
      <w:r w:rsidR="0053654A" w:rsidRPr="00B461D3">
        <w:rPr>
          <w:rFonts w:ascii="Times New Roman" w:hAnsi="Times New Roman"/>
          <w:sz w:val="24"/>
          <w:szCs w:val="24"/>
        </w:rPr>
        <w:t xml:space="preserve"> </w:t>
      </w:r>
      <w:r w:rsidR="00C153B0">
        <w:rPr>
          <w:rFonts w:ascii="Times New Roman" w:hAnsi="Times New Roman"/>
          <w:sz w:val="24"/>
          <w:szCs w:val="24"/>
        </w:rPr>
        <w:t>Support Vector Machine (</w:t>
      </w:r>
      <w:r w:rsidR="0053654A" w:rsidRPr="00B461D3">
        <w:rPr>
          <w:rFonts w:ascii="Times New Roman" w:hAnsi="Times New Roman"/>
          <w:sz w:val="24"/>
          <w:szCs w:val="24"/>
        </w:rPr>
        <w:t>SVM</w:t>
      </w:r>
      <w:r w:rsidR="00C153B0">
        <w:rPr>
          <w:rFonts w:ascii="Times New Roman" w:hAnsi="Times New Roman"/>
          <w:sz w:val="24"/>
          <w:szCs w:val="24"/>
        </w:rPr>
        <w:t>)</w:t>
      </w:r>
      <w:r w:rsidR="0053654A" w:rsidRPr="00B461D3">
        <w:rPr>
          <w:rFonts w:ascii="Times New Roman" w:hAnsi="Times New Roman"/>
          <w:sz w:val="24"/>
          <w:szCs w:val="24"/>
        </w:rPr>
        <w:t xml:space="preserve"> </w:t>
      </w:r>
      <w:r w:rsidR="0053654A"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QPv1yxmV","properties":{"formattedCitation":"[3]","plainCitation":"[3]","noteIndex":0},"citationItems":[{"id":403,"uris":["http://zotero.org/users/8461198/items/AZFPSQ9F"],"itemData":{"id":403,"type":"paper-conference","abstract":"Recently, deep convolutional neural networks have been successfully applied in different fields of computer vision and pattern recognition. Offline handwritten signature is one of the most important biometrics applied in banking systems, administrative and financial applications, which is a challenging task and still hard. The aim of this study is to review of the presented signature verification/recognition methods based on the convolutional neural networks and also evaluate the performance of some prominent available deep convolutional neural networks in offline handwritten signature verification/recognition as feature extractor using transfer learning. This is done using four pretrained models as the most used general models in computer vision tasks including VGG16, VGG19, ResNet50, and InceptionV3 and also two pre-trained models especially presented for signature processing tasks including SigNet and SigNet- F. Experiments have been conducted using two benchmark signature datasets: GPDS Synthetic signature dataset and MCYT- 75 as Latin signature datasets, and two Persian datasets: UTSig and FUM-PHSD. Obtained experimental results, in comparison with literature, verify the effectiveness of the models: VGG16 and SigNet for signature verification and the superiority of VGG16 in signature recognition task.","container-title":"2020 International Conference on Machine Vision and Image Processing (MVIP)","DOI":"10.1109/MVIP49855.2020.9187481","event-title":"2020 International Conference on Machine Vision and Image Processing (MVIP)","note":"ISSN: 2166-6784","page":"1-7","source":"IEEE Xplore","title":"Offline Handwritten Signature Verification and Recognition Based on Deep Transfer Learning","author":[{"family":"Foroozandeh","given":"Atefeh"},{"family":"Askari Hemmat","given":"Ataollah"},{"family":"Rabbani","given":"Hossein"}],"issued":{"date-parts":[["2020",2]]}}}],"schema":"https://github.com/citation-style-language/schema/raw/master/csl-citation.json"} </w:instrText>
      </w:r>
      <w:r w:rsidR="0053654A" w:rsidRPr="00B461D3">
        <w:rPr>
          <w:rFonts w:ascii="Times New Roman" w:hAnsi="Times New Roman"/>
          <w:sz w:val="24"/>
          <w:szCs w:val="24"/>
        </w:rPr>
        <w:fldChar w:fldCharType="separate"/>
      </w:r>
      <w:r w:rsidR="00453AA4" w:rsidRPr="00B461D3">
        <w:rPr>
          <w:rFonts w:ascii="Times New Roman" w:hAnsi="Times New Roman"/>
          <w:sz w:val="24"/>
        </w:rPr>
        <w:t>[3]</w:t>
      </w:r>
      <w:r w:rsidR="0053654A" w:rsidRPr="00B461D3">
        <w:rPr>
          <w:rFonts w:ascii="Times New Roman" w:hAnsi="Times New Roman"/>
          <w:sz w:val="24"/>
          <w:szCs w:val="24"/>
        </w:rPr>
        <w:fldChar w:fldCharType="end"/>
      </w:r>
      <w:r w:rsidR="00453AA4" w:rsidRPr="00B461D3">
        <w:rPr>
          <w:rFonts w:ascii="Times New Roman" w:hAnsi="Times New Roman"/>
          <w:sz w:val="24"/>
          <w:szCs w:val="24"/>
        </w:rPr>
        <w:t xml:space="preserve">, </w:t>
      </w:r>
      <w:r w:rsidRPr="00B461D3">
        <w:rPr>
          <w:rFonts w:ascii="Times New Roman" w:hAnsi="Times New Roman"/>
          <w:sz w:val="24"/>
          <w:szCs w:val="24"/>
        </w:rPr>
        <w:t xml:space="preserve">or </w:t>
      </w:r>
      <w:r w:rsidR="00BD7D0B">
        <w:rPr>
          <w:rFonts w:ascii="Times New Roman" w:hAnsi="Times New Roman"/>
          <w:sz w:val="24"/>
          <w:szCs w:val="24"/>
        </w:rPr>
        <w:t xml:space="preserve">output </w:t>
      </w:r>
      <w:r w:rsidRPr="00B461D3">
        <w:rPr>
          <w:rFonts w:ascii="Times New Roman" w:hAnsi="Times New Roman"/>
          <w:sz w:val="24"/>
          <w:szCs w:val="24"/>
        </w:rPr>
        <w:t xml:space="preserve">a similarity/difference score such as the Log Likelihood Ratio (LLR) </w:t>
      </w:r>
      <w:r w:rsidR="005C3B39" w:rsidRPr="00B461D3">
        <w:rPr>
          <w:rFonts w:ascii="Times New Roman" w:hAnsi="Times New Roman"/>
          <w:i/>
          <w:iCs/>
          <w:sz w:val="24"/>
          <w:szCs w:val="24"/>
        </w:rPr>
        <w:fldChar w:fldCharType="begin"/>
      </w:r>
      <w:r w:rsidR="00453AA4" w:rsidRPr="00B461D3">
        <w:rPr>
          <w:rFonts w:ascii="Times New Roman" w:hAnsi="Times New Roman"/>
          <w:i/>
          <w:iCs/>
          <w:sz w:val="24"/>
          <w:szCs w:val="24"/>
        </w:rPr>
        <w:instrText xml:space="preserve"> ADDIN ZOTERO_ITEM CSL_CITATION {"citationID":"4j2EfkGj","properties":{"formattedCitation":"[4]","plainCitation":"[4]","noteIndex":0},"citationItems":[{"id":61,"uris":["http://zotero.org/users/8461198/items/NXT2R4FZ"],"itemData":{"id":61,"type":"paper-conference","DOI":"10.1109/ICFHR-2018.2018.00041","page":"187-192","source":"ResearchGate","title":"Hybrid Feature Learning for Handwriting Verification","author":[{"family":"Shaikh","given":"Mohammad Abuzar"},{"family":"Chauhan","given":"Mihir"},{"family":"Chu","given":"Jun"},{"family":"Srihari","given":"Sargur"}],"issued":{"date-parts":[["2018",8,1]]}}}],"schema":"https://github.com/citation-style-language/schema/raw/master/csl-citation.json"} </w:instrText>
      </w:r>
      <w:r w:rsidR="005C3B39" w:rsidRPr="00B461D3">
        <w:rPr>
          <w:rFonts w:ascii="Times New Roman" w:hAnsi="Times New Roman"/>
          <w:i/>
          <w:iCs/>
          <w:sz w:val="24"/>
          <w:szCs w:val="24"/>
        </w:rPr>
        <w:fldChar w:fldCharType="separate"/>
      </w:r>
      <w:r w:rsidR="00453AA4" w:rsidRPr="00B461D3">
        <w:rPr>
          <w:rFonts w:ascii="Times New Roman" w:hAnsi="Times New Roman"/>
          <w:sz w:val="24"/>
        </w:rPr>
        <w:t>[4]</w:t>
      </w:r>
      <w:r w:rsidR="005C3B39" w:rsidRPr="00B461D3">
        <w:rPr>
          <w:rFonts w:ascii="Times New Roman" w:hAnsi="Times New Roman"/>
          <w:i/>
          <w:iCs/>
          <w:sz w:val="24"/>
          <w:szCs w:val="24"/>
        </w:rPr>
        <w:fldChar w:fldCharType="end"/>
      </w:r>
      <w:r w:rsidRPr="00B461D3">
        <w:rPr>
          <w:rFonts w:ascii="Times New Roman" w:hAnsi="Times New Roman"/>
          <w:sz w:val="24"/>
          <w:szCs w:val="24"/>
        </w:rPr>
        <w:t xml:space="preserve">. </w:t>
      </w:r>
    </w:p>
    <w:p w14:paraId="22F186A4" w14:textId="77777777" w:rsidR="000E61BD" w:rsidRDefault="000E61BD" w:rsidP="000E61BD">
      <w:pPr>
        <w:keepNext/>
        <w:spacing w:after="0" w:line="480" w:lineRule="auto"/>
        <w:contextualSpacing/>
        <w:jc w:val="center"/>
        <w:rPr>
          <w:rFonts w:ascii="Times New Roman" w:hAnsi="Times New Roman"/>
          <w:sz w:val="24"/>
          <w:szCs w:val="24"/>
        </w:rPr>
      </w:pPr>
    </w:p>
    <w:p w14:paraId="37FE9C25" w14:textId="77777777" w:rsidR="00AF12BC" w:rsidRDefault="00AF12BC" w:rsidP="000E61BD">
      <w:pPr>
        <w:keepNext/>
        <w:spacing w:after="0" w:line="480" w:lineRule="auto"/>
        <w:contextualSpacing/>
        <w:jc w:val="center"/>
        <w:rPr>
          <w:rFonts w:ascii="Times New Roman" w:hAnsi="Times New Roman"/>
          <w:sz w:val="24"/>
          <w:szCs w:val="24"/>
        </w:rPr>
      </w:pPr>
    </w:p>
    <w:p w14:paraId="7DCAC07E" w14:textId="77777777" w:rsidR="00AF12BC" w:rsidRPr="00B461D3" w:rsidRDefault="00AF12BC" w:rsidP="000E61BD">
      <w:pPr>
        <w:keepNext/>
        <w:spacing w:after="0" w:line="480" w:lineRule="auto"/>
        <w:contextualSpacing/>
        <w:jc w:val="center"/>
        <w:rPr>
          <w:rFonts w:ascii="Times New Roman" w:hAnsi="Times New Roman"/>
          <w:sz w:val="24"/>
          <w:szCs w:val="24"/>
        </w:rPr>
      </w:pPr>
    </w:p>
    <w:p w14:paraId="7F3CB0DD" w14:textId="55E561C0" w:rsidR="000E61BD" w:rsidRPr="00B461D3" w:rsidRDefault="00300430" w:rsidP="00300430">
      <w:pPr>
        <w:tabs>
          <w:tab w:val="left" w:pos="3225"/>
        </w:tabs>
        <w:jc w:val="center"/>
        <w:rPr>
          <w:rFonts w:ascii="Times New Roman" w:hAnsi="Times New Roman"/>
          <w:sz w:val="24"/>
          <w:szCs w:val="24"/>
        </w:rPr>
      </w:pPr>
      <w:r w:rsidRPr="00B461D3">
        <w:rPr>
          <w:rFonts w:ascii="Times New Roman" w:hAnsi="Times New Roman"/>
          <w:noProof/>
        </w:rPr>
        <w:drawing>
          <wp:inline distT="0" distB="0" distL="0" distR="0" wp14:anchorId="6DA05D4A" wp14:editId="78B1C4D2">
            <wp:extent cx="5486400" cy="1913890"/>
            <wp:effectExtent l="19050" t="19050" r="19050" b="10160"/>
            <wp:docPr id="1689607760" name="Picture 168960776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07760" name="Picture 4" descr="Graphical user interfac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913890"/>
                    </a:xfrm>
                    <a:prstGeom prst="rect">
                      <a:avLst/>
                    </a:prstGeom>
                    <a:noFill/>
                    <a:ln w="12700">
                      <a:solidFill>
                        <a:schemeClr val="tx1"/>
                      </a:solidFill>
                    </a:ln>
                  </pic:spPr>
                </pic:pic>
              </a:graphicData>
            </a:graphic>
          </wp:inline>
        </w:drawing>
      </w:r>
      <w:r w:rsidRPr="00B461D3">
        <w:rPr>
          <w:rFonts w:ascii="Times New Roman" w:hAnsi="Times New Roman"/>
          <w:noProof/>
        </w:rPr>
        <w:t xml:space="preserve"> </w:t>
      </w:r>
      <w:r w:rsidR="000E61BD" w:rsidRPr="00B461D3">
        <w:rPr>
          <w:rFonts w:ascii="Times New Roman" w:hAnsi="Times New Roman"/>
          <w:noProof/>
        </w:rPr>
        <w:t xml:space="preserve"> </w:t>
      </w:r>
    </w:p>
    <w:p w14:paraId="27FD6D44" w14:textId="77777777" w:rsidR="002B2AAD" w:rsidRDefault="00300430" w:rsidP="002B2AAD">
      <w:pPr>
        <w:tabs>
          <w:tab w:val="left" w:pos="3225"/>
        </w:tabs>
        <w:jc w:val="center"/>
        <w:rPr>
          <w:rFonts w:ascii="Times New Roman" w:hAnsi="Times New Roman"/>
          <w:sz w:val="24"/>
          <w:szCs w:val="24"/>
        </w:rPr>
      </w:pPr>
      <w:r w:rsidRPr="00B461D3">
        <w:rPr>
          <w:rFonts w:ascii="Times New Roman" w:hAnsi="Times New Roman"/>
          <w:sz w:val="24"/>
          <w:szCs w:val="24"/>
        </w:rPr>
        <w:lastRenderedPageBreak/>
        <w:t>Figure 1. The Handwriting Verification Model</w:t>
      </w:r>
    </w:p>
    <w:p w14:paraId="31135AAE" w14:textId="77777777" w:rsidR="00AF12BC" w:rsidRPr="00B461D3" w:rsidRDefault="00AF12BC" w:rsidP="002B2AAD">
      <w:pPr>
        <w:tabs>
          <w:tab w:val="left" w:pos="3225"/>
        </w:tabs>
        <w:jc w:val="center"/>
        <w:rPr>
          <w:rFonts w:ascii="Times New Roman" w:hAnsi="Times New Roman"/>
          <w:sz w:val="24"/>
          <w:szCs w:val="24"/>
        </w:rPr>
      </w:pPr>
    </w:p>
    <w:p w14:paraId="04817E72" w14:textId="77777777" w:rsidR="002B2AAD" w:rsidRPr="00B461D3" w:rsidRDefault="002B2AAD" w:rsidP="002B2AAD">
      <w:pPr>
        <w:tabs>
          <w:tab w:val="left" w:pos="3225"/>
        </w:tabs>
        <w:jc w:val="center"/>
        <w:rPr>
          <w:rFonts w:ascii="Times New Roman" w:hAnsi="Times New Roman"/>
          <w:sz w:val="24"/>
          <w:szCs w:val="24"/>
        </w:rPr>
      </w:pPr>
    </w:p>
    <w:p w14:paraId="5285FC75" w14:textId="7028AEAB" w:rsidR="002E0255" w:rsidRDefault="002B2AAD" w:rsidP="002B2AAD">
      <w:pPr>
        <w:tabs>
          <w:tab w:val="left" w:pos="720"/>
        </w:tabs>
        <w:spacing w:line="480" w:lineRule="auto"/>
        <w:rPr>
          <w:rFonts w:ascii="Times New Roman" w:hAnsi="Times New Roman"/>
          <w:sz w:val="24"/>
          <w:szCs w:val="24"/>
        </w:rPr>
      </w:pPr>
      <w:r w:rsidRPr="00B461D3">
        <w:rPr>
          <w:rFonts w:ascii="Times New Roman" w:hAnsi="Times New Roman"/>
          <w:sz w:val="24"/>
          <w:szCs w:val="24"/>
        </w:rPr>
        <w:tab/>
      </w:r>
      <w:r w:rsidR="00605138" w:rsidRPr="00B461D3">
        <w:rPr>
          <w:rFonts w:ascii="Times New Roman" w:hAnsi="Times New Roman"/>
          <w:sz w:val="24"/>
          <w:szCs w:val="24"/>
        </w:rPr>
        <w:t xml:space="preserve">The </w:t>
      </w:r>
      <w:r w:rsidR="00605138" w:rsidRPr="00AF19DB">
        <w:rPr>
          <w:rFonts w:ascii="Times New Roman" w:hAnsi="Times New Roman"/>
          <w:b/>
          <w:bCs/>
          <w:sz w:val="24"/>
          <w:szCs w:val="24"/>
        </w:rPr>
        <w:t>Handwriting Identification Model</w:t>
      </w:r>
      <w:r w:rsidR="00605138" w:rsidRPr="00B461D3">
        <w:rPr>
          <w:rFonts w:ascii="Times New Roman" w:hAnsi="Times New Roman"/>
          <w:sz w:val="24"/>
          <w:szCs w:val="24"/>
        </w:rPr>
        <w:t>, on the other hand, matches a Questioned Document to a database of known writers</w:t>
      </w:r>
      <w:r w:rsidR="006D5D03">
        <w:rPr>
          <w:rFonts w:ascii="Times New Roman" w:hAnsi="Times New Roman"/>
          <w:sz w:val="24"/>
          <w:szCs w:val="24"/>
        </w:rPr>
        <w:t xml:space="preserve"> (n-class classification)</w:t>
      </w:r>
      <w:r w:rsidR="00605138" w:rsidRPr="00B461D3">
        <w:rPr>
          <w:rFonts w:ascii="Times New Roman" w:hAnsi="Times New Roman"/>
          <w:sz w:val="24"/>
          <w:szCs w:val="24"/>
        </w:rPr>
        <w:t xml:space="preserve">. </w:t>
      </w:r>
      <w:r w:rsidR="006D5D03">
        <w:rPr>
          <w:rFonts w:ascii="Times New Roman" w:hAnsi="Times New Roman"/>
          <w:sz w:val="24"/>
          <w:szCs w:val="24"/>
        </w:rPr>
        <w:t>Here the extracted features of a document are</w:t>
      </w:r>
      <w:r w:rsidR="005C3B39" w:rsidRPr="00B461D3">
        <w:rPr>
          <w:rFonts w:ascii="Times New Roman" w:hAnsi="Times New Roman"/>
          <w:sz w:val="24"/>
          <w:szCs w:val="24"/>
        </w:rPr>
        <w:t xml:space="preserve"> typically a multi-class classifier such as Nearest Neighbor </w:t>
      </w:r>
      <w:r w:rsidR="005C3B39"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w09NatP9","properties":{"formattedCitation":"[5], [6]","plainCitation":"[5], [6]","noteIndex":0},"citationItems":[{"id":171,"uris":["http://zotero.org/users/8461198/items/UJBIH9MU"],"itemData":{"id":171,"type":"article-journal","abstract":"In this paper a text dependent writer identification method based on Kannada handwriting is proposed. The database of Kannada handwritten words collected from 25 writers is intended to provide training and testing sets for Kannada writer identification research, because there is no well-known database containing Kannada handwritten words available for writer identification problem. A feature vector consisting of directional multi-resolution spatial features based on Radon Transform and Discrete Cosine Transform and structural features such as aspect ratio and on-pixel ratio are extracted from word images. The novel approach of combining the features of two or more words is proposed and performance analysis is done through nearest neighbor classifier with modified 5-fold cross-validation. An average identification accuracy of 93.2582% is achieved by using only the single words, and accuracy of 100% is achieved using the combination of features of three or more words. The writer identification results show that feature vectors extracted from longer words, words having more structural variation and combination of features of two or more words have higher impact on writer identification.","collection-title":"Proceedings of 4th International Conference on Advances in Computing, Communication and Control (ICAC3'15)","container-title":"Procedia Computer Science","DOI":"10.1016/j.procs.2015.04.224","ISSN":"1877-0509","journalAbbreviation":"Procedia Computer Science","language":"en","page":"33-41","source":"ScienceDirect","title":"A Novel Approach to Text Dependent Writer Identification of Kannada Handwriting","volume":"49","author":[{"family":"Dhandra","given":"B. V."},{"family":"Vijayalaxmi","given":"M. B."}],"issued":{"date-parts":[["2015",1,1]]}}},{"id":235,"uris":["http://zotero.org/users/8461198/items/DIEF5C55"],"itemData":{"id":235,"type":"article-journal","abstract":"This paper proposes a novel offline text-independent writer identification method based on scale invariant feature transform (SIFT), composed of training, enrollment, and identification stages. In all stages, an isotropic LoG filter is first used to segment the handwriting image into word regions (WRs). Then, the SIFT descriptors (SDs) of WRs and the corresponding scales and orientations (SOs) are extracted. In the training stage, an SD codebook is constructed by clustering the SDs of training samples. In the enrollment stage, the SDs of the input handwriting are adopted to form an SD signature (SDS) by looking up the SD codebook and the SOs are utilized to generate a scale and orientation histogram (SOH). In the identification stage, the SDS and SOH of the input handwriting are extracted and matched with the enrolled ones for identification. Experimental results on six public data sets (including three English data sets, one Chinese data set, and two hybrid-language data sets) demonstrate that the proposed method outperforms the state-of-the-art algorithms.","container-title":"IEEE Transactions on Information Forensics and Security","DOI":"10.1109/TIFS.2014.2301274","ISSN":"1556-6021","issue":"3","note":"event-title: IEEE Transactions on Information Forensics and Security","page":"526-536","source":"IEEE Xplore","title":"Offline Text-Independent Writer Identification Based on Scale Invariant Feature Transform","volume":"9","author":[{"family":"Wu","given":"Xiangqian"},{"family":"Tang","given":"Youbao"},{"family":"Bu","given":"Wei"}],"issued":{"date-parts":[["2014",3]]}}}],"schema":"https://github.com/citation-style-language/schema/raw/master/csl-citation.json"} </w:instrText>
      </w:r>
      <w:r w:rsidR="005C3B39" w:rsidRPr="00B461D3">
        <w:rPr>
          <w:rFonts w:ascii="Times New Roman" w:hAnsi="Times New Roman"/>
          <w:sz w:val="24"/>
          <w:szCs w:val="24"/>
        </w:rPr>
        <w:fldChar w:fldCharType="separate"/>
      </w:r>
      <w:r w:rsidR="00453AA4" w:rsidRPr="00B461D3">
        <w:rPr>
          <w:rFonts w:ascii="Times New Roman" w:hAnsi="Times New Roman"/>
          <w:sz w:val="24"/>
        </w:rPr>
        <w:t>[5], [6]</w:t>
      </w:r>
      <w:r w:rsidR="005C3B39" w:rsidRPr="00B461D3">
        <w:rPr>
          <w:rFonts w:ascii="Times New Roman" w:hAnsi="Times New Roman"/>
          <w:sz w:val="24"/>
          <w:szCs w:val="24"/>
        </w:rPr>
        <w:fldChar w:fldCharType="end"/>
      </w:r>
      <w:r w:rsidR="005C3B39" w:rsidRPr="00B461D3">
        <w:rPr>
          <w:rFonts w:ascii="Times New Roman" w:hAnsi="Times New Roman"/>
          <w:sz w:val="24"/>
          <w:szCs w:val="24"/>
        </w:rPr>
        <w:t>.</w:t>
      </w:r>
      <w:r w:rsidR="002E0255" w:rsidRPr="00B461D3">
        <w:rPr>
          <w:rFonts w:ascii="Times New Roman" w:hAnsi="Times New Roman"/>
          <w:sz w:val="24"/>
          <w:szCs w:val="24"/>
        </w:rPr>
        <w:t xml:space="preserve"> The Writer Identification Model seems to be the more popular model overall</w:t>
      </w:r>
      <w:r w:rsidR="006D5D03">
        <w:rPr>
          <w:rFonts w:ascii="Times New Roman" w:hAnsi="Times New Roman"/>
          <w:sz w:val="24"/>
          <w:szCs w:val="24"/>
        </w:rPr>
        <w:t>.</w:t>
      </w:r>
    </w:p>
    <w:p w14:paraId="60213D5E" w14:textId="77777777" w:rsidR="00AF12BC" w:rsidRDefault="00AF12BC" w:rsidP="002B2AAD">
      <w:pPr>
        <w:tabs>
          <w:tab w:val="left" w:pos="720"/>
        </w:tabs>
        <w:spacing w:line="480" w:lineRule="auto"/>
        <w:rPr>
          <w:rFonts w:ascii="Times New Roman" w:hAnsi="Times New Roman"/>
          <w:sz w:val="24"/>
          <w:szCs w:val="24"/>
        </w:rPr>
      </w:pPr>
    </w:p>
    <w:p w14:paraId="7A46F733" w14:textId="77777777" w:rsidR="00AF12BC" w:rsidRDefault="00AF12BC" w:rsidP="002B2AAD">
      <w:pPr>
        <w:tabs>
          <w:tab w:val="left" w:pos="720"/>
        </w:tabs>
        <w:spacing w:line="480" w:lineRule="auto"/>
        <w:rPr>
          <w:rFonts w:ascii="Times New Roman" w:hAnsi="Times New Roman"/>
          <w:sz w:val="24"/>
          <w:szCs w:val="24"/>
        </w:rPr>
      </w:pPr>
    </w:p>
    <w:p w14:paraId="58BD39DB" w14:textId="77777777" w:rsidR="002469EE" w:rsidRPr="00B461D3" w:rsidRDefault="002469EE" w:rsidP="002B2AAD">
      <w:pPr>
        <w:tabs>
          <w:tab w:val="left" w:pos="720"/>
        </w:tabs>
        <w:spacing w:line="480" w:lineRule="auto"/>
        <w:rPr>
          <w:rFonts w:ascii="Times New Roman" w:hAnsi="Times New Roman"/>
          <w:sz w:val="24"/>
          <w:szCs w:val="24"/>
        </w:rPr>
      </w:pPr>
    </w:p>
    <w:p w14:paraId="0143EBE6" w14:textId="77777777" w:rsidR="002B2AAD" w:rsidRPr="00B461D3" w:rsidRDefault="002B2AAD" w:rsidP="002B2AAD">
      <w:pPr>
        <w:tabs>
          <w:tab w:val="left" w:pos="3225"/>
        </w:tabs>
        <w:rPr>
          <w:rFonts w:ascii="Times New Roman" w:hAnsi="Times New Roman"/>
          <w:sz w:val="24"/>
          <w:szCs w:val="24"/>
        </w:rPr>
      </w:pPr>
    </w:p>
    <w:p w14:paraId="163004B2" w14:textId="77777777" w:rsidR="002B2AAD" w:rsidRPr="00B461D3" w:rsidRDefault="002B2AAD" w:rsidP="002B2AAD">
      <w:pPr>
        <w:tabs>
          <w:tab w:val="left" w:pos="3225"/>
        </w:tabs>
        <w:jc w:val="center"/>
        <w:rPr>
          <w:rFonts w:ascii="Times New Roman" w:hAnsi="Times New Roman"/>
          <w:sz w:val="24"/>
          <w:szCs w:val="24"/>
        </w:rPr>
      </w:pPr>
      <w:r w:rsidRPr="00B461D3">
        <w:rPr>
          <w:rFonts w:ascii="Times New Roman" w:hAnsi="Times New Roman"/>
          <w:noProof/>
        </w:rPr>
        <w:lastRenderedPageBreak/>
        <w:drawing>
          <wp:inline distT="0" distB="0" distL="0" distR="0" wp14:anchorId="70DADD00" wp14:editId="684D0043">
            <wp:extent cx="5486400" cy="3862705"/>
            <wp:effectExtent l="0" t="0" r="0" b="4445"/>
            <wp:docPr id="125341751" name="Picture 12534175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41751" name="Picture 5" descr="Diagram&#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862705"/>
                    </a:xfrm>
                    <a:prstGeom prst="rect">
                      <a:avLst/>
                    </a:prstGeom>
                    <a:noFill/>
                    <a:ln>
                      <a:noFill/>
                    </a:ln>
                  </pic:spPr>
                </pic:pic>
              </a:graphicData>
            </a:graphic>
          </wp:inline>
        </w:drawing>
      </w:r>
    </w:p>
    <w:p w14:paraId="5A94D00A" w14:textId="750AB381" w:rsidR="00F052A7" w:rsidRDefault="002B2AAD" w:rsidP="002469EE">
      <w:pPr>
        <w:tabs>
          <w:tab w:val="left" w:pos="3225"/>
        </w:tabs>
        <w:jc w:val="center"/>
        <w:rPr>
          <w:rFonts w:ascii="Times New Roman" w:hAnsi="Times New Roman"/>
          <w:sz w:val="24"/>
          <w:szCs w:val="24"/>
        </w:rPr>
      </w:pPr>
      <w:r w:rsidRPr="00B461D3">
        <w:rPr>
          <w:rFonts w:ascii="Times New Roman" w:hAnsi="Times New Roman"/>
          <w:sz w:val="24"/>
          <w:szCs w:val="24"/>
        </w:rPr>
        <w:t>Figure 2. The Handwriting Identification Model</w:t>
      </w:r>
    </w:p>
    <w:p w14:paraId="1A5E90E9" w14:textId="77777777" w:rsidR="002469EE" w:rsidRPr="002469EE" w:rsidRDefault="002469EE" w:rsidP="002469EE">
      <w:pPr>
        <w:tabs>
          <w:tab w:val="left" w:pos="3225"/>
        </w:tabs>
        <w:jc w:val="center"/>
        <w:rPr>
          <w:rFonts w:ascii="Times New Roman" w:hAnsi="Times New Roman"/>
          <w:sz w:val="24"/>
          <w:szCs w:val="24"/>
        </w:rPr>
      </w:pPr>
    </w:p>
    <w:p w14:paraId="0E829E57" w14:textId="77777777" w:rsidR="00F052A7" w:rsidRDefault="00F052A7" w:rsidP="002469EE">
      <w:pPr>
        <w:pStyle w:val="Heading2"/>
        <w:keepNext/>
        <w:jc w:val="left"/>
      </w:pPr>
    </w:p>
    <w:p w14:paraId="0135CEE1" w14:textId="77777777" w:rsidR="002469EE" w:rsidRPr="002469EE" w:rsidRDefault="002469EE" w:rsidP="002469EE"/>
    <w:p w14:paraId="184BBF55" w14:textId="68F8091D" w:rsidR="002E0255" w:rsidRDefault="002E0255" w:rsidP="002669EA">
      <w:pPr>
        <w:pStyle w:val="Heading2"/>
        <w:keepNext/>
      </w:pPr>
      <w:bookmarkStart w:id="30" w:name="_Toc158311871"/>
      <w:r w:rsidRPr="00B461D3">
        <w:t>Multi-Script Writer Identification</w:t>
      </w:r>
      <w:bookmarkEnd w:id="30"/>
    </w:p>
    <w:p w14:paraId="38761C28" w14:textId="77777777" w:rsidR="002669EA" w:rsidRPr="002669EA" w:rsidRDefault="002669EA" w:rsidP="002669EA">
      <w:pPr>
        <w:keepNext/>
      </w:pPr>
    </w:p>
    <w:p w14:paraId="1E65CCA3" w14:textId="7DA1524E" w:rsidR="006D5D03" w:rsidRDefault="002E0255" w:rsidP="002669EA">
      <w:pPr>
        <w:keepNext/>
        <w:spacing w:after="0" w:line="480" w:lineRule="auto"/>
        <w:rPr>
          <w:rFonts w:ascii="Times New Roman" w:hAnsi="Times New Roman"/>
          <w:sz w:val="24"/>
          <w:szCs w:val="24"/>
        </w:rPr>
      </w:pPr>
      <w:r w:rsidRPr="00B461D3">
        <w:rPr>
          <w:rFonts w:ascii="Times New Roman" w:hAnsi="Times New Roman"/>
          <w:sz w:val="24"/>
          <w:szCs w:val="24"/>
        </w:rPr>
        <w:tab/>
        <w:t xml:space="preserve">The Multi-Script Writer Identification problem is </w:t>
      </w:r>
      <w:r w:rsidR="00F052A7">
        <w:rPr>
          <w:rFonts w:ascii="Times New Roman" w:hAnsi="Times New Roman"/>
          <w:sz w:val="24"/>
          <w:szCs w:val="24"/>
        </w:rPr>
        <w:t xml:space="preserve">like normal </w:t>
      </w:r>
      <w:r w:rsidRPr="00B461D3">
        <w:rPr>
          <w:rFonts w:ascii="Times New Roman" w:hAnsi="Times New Roman"/>
          <w:sz w:val="24"/>
          <w:szCs w:val="24"/>
        </w:rPr>
        <w:t xml:space="preserve">Handwriting Identification, except </w:t>
      </w:r>
      <w:r w:rsidR="00F052A7">
        <w:rPr>
          <w:rFonts w:ascii="Times New Roman" w:hAnsi="Times New Roman"/>
          <w:sz w:val="24"/>
          <w:szCs w:val="24"/>
        </w:rPr>
        <w:t xml:space="preserve">that a writer is not limited to a single writing script. This means that they can possibly write in multiple scripts such as English, Arabic, and Mandarin, or even write in different languages that share a writing script </w:t>
      </w:r>
      <w:r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1S5PNiuK","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00453AA4" w:rsidRPr="05AED47C">
        <w:rPr>
          <w:rFonts w:ascii="Times New Roman" w:hAnsi="Times New Roman"/>
          <w:sz w:val="24"/>
          <w:szCs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The ICFHR 2018 Competition on Multi-Script Writer Identification </w:t>
      </w:r>
      <w:r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KELnlbtk","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00453AA4" w:rsidRPr="05AED47C">
        <w:rPr>
          <w:rFonts w:ascii="Times New Roman" w:hAnsi="Times New Roman"/>
          <w:sz w:val="24"/>
          <w:szCs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is a popular reference in </w:t>
      </w:r>
      <w:r w:rsidR="00F052A7">
        <w:rPr>
          <w:rFonts w:ascii="Times New Roman" w:hAnsi="Times New Roman"/>
          <w:sz w:val="24"/>
          <w:szCs w:val="24"/>
        </w:rPr>
        <w:t xml:space="preserve">papers on </w:t>
      </w:r>
      <w:r w:rsidRPr="00B461D3">
        <w:rPr>
          <w:rFonts w:ascii="Times New Roman" w:hAnsi="Times New Roman"/>
          <w:sz w:val="24"/>
          <w:szCs w:val="24"/>
        </w:rPr>
        <w:t>Multi-Script</w:t>
      </w:r>
      <w:r w:rsidR="00F052A7">
        <w:rPr>
          <w:rFonts w:ascii="Times New Roman" w:hAnsi="Times New Roman"/>
          <w:sz w:val="24"/>
          <w:szCs w:val="24"/>
        </w:rPr>
        <w:t xml:space="preserve"> Writer Identification</w:t>
      </w:r>
      <w:r w:rsidR="006D5D03">
        <w:rPr>
          <w:rFonts w:ascii="Times New Roman" w:hAnsi="Times New Roman"/>
          <w:sz w:val="24"/>
          <w:szCs w:val="24"/>
        </w:rPr>
        <w:t xml:space="preserve"> </w:t>
      </w:r>
      <w:r w:rsidR="0053654A" w:rsidRPr="00B461D3">
        <w:rPr>
          <w:rFonts w:ascii="Times New Roman" w:hAnsi="Times New Roman"/>
          <w:sz w:val="24"/>
          <w:szCs w:val="24"/>
        </w:rPr>
        <w:t>[6]</w:t>
      </w:r>
      <w:r w:rsidR="00873D4F" w:rsidRPr="00B461D3">
        <w:rPr>
          <w:rFonts w:ascii="Times New Roman" w:hAnsi="Times New Roman"/>
          <w:sz w:val="24"/>
          <w:szCs w:val="24"/>
        </w:rPr>
        <w:t xml:space="preserve">. The competition paper uses the CERUG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wYhU1HUU","properties":{"formattedCitation":"[8]","plainCitation":"[8]","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873D4F" w:rsidRPr="00B461D3">
        <w:rPr>
          <w:rFonts w:ascii="Times New Roman" w:hAnsi="Times New Roman"/>
          <w:sz w:val="24"/>
          <w:szCs w:val="24"/>
        </w:rPr>
        <w:fldChar w:fldCharType="separate"/>
      </w:r>
      <w:r w:rsidR="00453AA4" w:rsidRPr="05AED47C">
        <w:rPr>
          <w:rFonts w:ascii="Times New Roman" w:hAnsi="Times New Roman"/>
          <w:sz w:val="24"/>
          <w:szCs w:val="24"/>
        </w:rPr>
        <w:t>[8]</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LAMIS-MSHD </w:t>
      </w:r>
      <w:r w:rsidR="00873D4F" w:rsidRPr="00B461D3">
        <w:rPr>
          <w:rFonts w:ascii="Times New Roman" w:hAnsi="Times New Roman"/>
          <w:sz w:val="24"/>
          <w:szCs w:val="24"/>
        </w:rPr>
        <w:lastRenderedPageBreak/>
        <w:fldChar w:fldCharType="begin"/>
      </w:r>
      <w:r w:rsidR="00453AA4" w:rsidRPr="00B461D3">
        <w:rPr>
          <w:rFonts w:ascii="Times New Roman" w:hAnsi="Times New Roman"/>
          <w:sz w:val="24"/>
          <w:szCs w:val="24"/>
        </w:rPr>
        <w:instrText xml:space="preserve"> ADDIN ZOTERO_ITEM CSL_CITATION {"citationID":"KvAfr6Jp","properties":{"formattedCitation":"[9]","plainCitation":"[9]","noteIndex":0},"citationItems":[{"id":581,"uris":["http://zotero.org/users/8461198/items/XGPED23D"],"itemData":{"id":581,"type":"paper-conference","abstract":"This paper introduces a new offline handwriting database that was developed to be employed in performance evaluation, result comparison and development of new methods related to handwriting analysis and recognition. The database can particularly be used for signature verification, writer recognition and writer demographics classification. In addition, the database also supports isolated digit recognition, digit/text segmentation and recognition and similar related tasks. The database comprises 600 Arabic and 600 French text samples, 1300 signatures and 21,000 digits. 100 Algerian individuals coming from different age groups and educational backgrounds contributed to the development of database by providing a total of 1300 forms. The database is also accompanied with ground truth data supporting the evaluation of the aforementioned tasks. The main contribution of the database is providing a multi-script platform where same authors contributed samples in French and Arabic. It would be interesting to explore applications like writer recognition and writer demographics classification in a multi-script environment.","container-title":"2014 14th International Conference on Frontiers in Handwriting Recognition","DOI":"10.1109/ICFHR.2014.23","event-title":"2014 14th International Conference on Frontiers in Handwriting Recognition","note":"ISSN: 2167-6445","page":"93-97","source":"IEEE Xplore","title":"LAMIS-MSHD: A Multi-script Offline Handwriting Database","title-short":"LAMIS-MSHD","author":[{"family":"Djeddi","given":"Chawki"},{"family":"Gattal","given":"Abdeljalil"},{"family":"Souici-Meslati","given":"Labiba"},{"family":"Siddiqi","given":"Imran"},{"family":"Chibani","given":"Youcef"},{"family":"El Abed","given":"Haikal"}],"issued":{"date-parts":[["2014",9]]}}}],"schema":"https://github.com/citation-style-language/schema/raw/master/csl-citation.json"} </w:instrText>
      </w:r>
      <w:r w:rsidR="00873D4F" w:rsidRPr="00B461D3">
        <w:rPr>
          <w:rFonts w:ascii="Times New Roman" w:hAnsi="Times New Roman"/>
          <w:sz w:val="24"/>
          <w:szCs w:val="24"/>
        </w:rPr>
        <w:fldChar w:fldCharType="separate"/>
      </w:r>
      <w:r w:rsidR="00453AA4" w:rsidRPr="05AED47C">
        <w:rPr>
          <w:rFonts w:ascii="Times New Roman" w:hAnsi="Times New Roman"/>
          <w:sz w:val="24"/>
          <w:szCs w:val="24"/>
        </w:rPr>
        <w:t>[9]</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and the WDAD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jA1teb75","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873D4F" w:rsidRPr="00B461D3">
        <w:rPr>
          <w:rFonts w:ascii="Times New Roman" w:hAnsi="Times New Roman"/>
          <w:sz w:val="24"/>
          <w:szCs w:val="24"/>
        </w:rPr>
        <w:fldChar w:fldCharType="separate"/>
      </w:r>
      <w:r w:rsidR="00453AA4" w:rsidRPr="05AED47C">
        <w:rPr>
          <w:rFonts w:ascii="Times New Roman" w:hAnsi="Times New Roman"/>
          <w:sz w:val="24"/>
          <w:szCs w:val="24"/>
        </w:rPr>
        <w:t>[7]</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datasets: </w:t>
      </w:r>
      <w:r w:rsidR="00F052A7">
        <w:rPr>
          <w:rFonts w:ascii="Times New Roman" w:hAnsi="Times New Roman"/>
          <w:sz w:val="24"/>
          <w:szCs w:val="24"/>
        </w:rPr>
        <w:t>which contain</w:t>
      </w:r>
      <w:r w:rsidR="00873D4F" w:rsidRPr="00B461D3">
        <w:rPr>
          <w:rFonts w:ascii="Times New Roman" w:hAnsi="Times New Roman"/>
          <w:sz w:val="24"/>
          <w:szCs w:val="24"/>
        </w:rPr>
        <w:t xml:space="preserve"> Chinese/English, Arabic/French, and Farsi</w:t>
      </w:r>
      <w:r w:rsidR="00F052A7">
        <w:rPr>
          <w:rFonts w:ascii="Times New Roman" w:hAnsi="Times New Roman"/>
          <w:sz w:val="24"/>
          <w:szCs w:val="24"/>
        </w:rPr>
        <w:t xml:space="preserve"> (Persian)</w:t>
      </w:r>
      <w:r w:rsidR="00873D4F" w:rsidRPr="00B461D3">
        <w:rPr>
          <w:rFonts w:ascii="Times New Roman" w:hAnsi="Times New Roman"/>
          <w:sz w:val="24"/>
          <w:szCs w:val="24"/>
        </w:rPr>
        <w:t xml:space="preserve">/English </w:t>
      </w:r>
      <w:r w:rsidR="006D5D03">
        <w:rPr>
          <w:rFonts w:ascii="Times New Roman" w:hAnsi="Times New Roman"/>
          <w:sz w:val="24"/>
          <w:szCs w:val="24"/>
        </w:rPr>
        <w:t xml:space="preserve">Multi-Script </w:t>
      </w:r>
      <w:r w:rsidR="00873D4F" w:rsidRPr="00B461D3">
        <w:rPr>
          <w:rFonts w:ascii="Times New Roman" w:hAnsi="Times New Roman"/>
          <w:sz w:val="24"/>
          <w:szCs w:val="24"/>
        </w:rPr>
        <w:t>datasets, respectively. There are six tasks introduced by the competition, each of which uses one of the data</w:t>
      </w:r>
      <w:r w:rsidR="00ED4EB0">
        <w:rPr>
          <w:rFonts w:ascii="Times New Roman" w:hAnsi="Times New Roman"/>
          <w:sz w:val="24"/>
          <w:szCs w:val="24"/>
        </w:rPr>
        <w:t>sets</w:t>
      </w:r>
      <w:r w:rsidR="00873D4F" w:rsidRPr="00B461D3">
        <w:rPr>
          <w:rFonts w:ascii="Times New Roman" w:hAnsi="Times New Roman"/>
          <w:sz w:val="24"/>
          <w:szCs w:val="24"/>
        </w:rPr>
        <w:t xml:space="preserve"> (above). Each task has the Writer Identification system train on one language in the dataset, and test on the other. The goal of Multi-Script Writer Identification, according to the </w:t>
      </w:r>
      <w:r w:rsidR="006115DA" w:rsidRPr="00B461D3">
        <w:rPr>
          <w:rFonts w:ascii="Times New Roman" w:hAnsi="Times New Roman"/>
          <w:sz w:val="24"/>
          <w:szCs w:val="24"/>
        </w:rPr>
        <w:t xml:space="preserve">ICFHR 2018 </w:t>
      </w:r>
      <w:r w:rsidR="00873D4F" w:rsidRPr="00B461D3">
        <w:rPr>
          <w:rFonts w:ascii="Times New Roman" w:hAnsi="Times New Roman"/>
          <w:sz w:val="24"/>
          <w:szCs w:val="24"/>
        </w:rPr>
        <w:t>competition paper, is to find “</w:t>
      </w:r>
      <w:r w:rsidR="006D5D03">
        <w:rPr>
          <w:rFonts w:ascii="Times New Roman" w:hAnsi="Times New Roman"/>
          <w:sz w:val="24"/>
          <w:szCs w:val="24"/>
        </w:rPr>
        <w:t xml:space="preserve">… </w:t>
      </w:r>
      <w:r w:rsidR="00873D4F" w:rsidRPr="00B461D3">
        <w:rPr>
          <w:rFonts w:ascii="Times New Roman" w:hAnsi="Times New Roman"/>
          <w:sz w:val="24"/>
          <w:szCs w:val="24"/>
        </w:rPr>
        <w:t xml:space="preserve">writing patterns that are common across different scripts [and] may be exploited to identify the writer”. This problem is based on the assumption that there are ingrained patterns in a </w:t>
      </w:r>
      <w:r w:rsidR="00F052A7" w:rsidRPr="00B461D3">
        <w:rPr>
          <w:rFonts w:ascii="Times New Roman" w:hAnsi="Times New Roman"/>
          <w:sz w:val="24"/>
          <w:szCs w:val="24"/>
        </w:rPr>
        <w:t>person’s</w:t>
      </w:r>
      <w:r w:rsidR="00873D4F" w:rsidRPr="00B461D3">
        <w:rPr>
          <w:rFonts w:ascii="Times New Roman" w:hAnsi="Times New Roman"/>
          <w:sz w:val="24"/>
          <w:szCs w:val="24"/>
        </w:rPr>
        <w:t xml:space="preserve"> handwriting that are stable</w:t>
      </w:r>
      <w:r w:rsidR="0053654A" w:rsidRPr="00B461D3">
        <w:rPr>
          <w:rFonts w:ascii="Times New Roman" w:hAnsi="Times New Roman"/>
          <w:sz w:val="24"/>
          <w:szCs w:val="24"/>
        </w:rPr>
        <w:t xml:space="preserve"> across different writing scripts </w:t>
      </w:r>
      <w:r w:rsidR="0053654A"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8UAs8UMC","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53654A" w:rsidRPr="00B461D3">
        <w:rPr>
          <w:rFonts w:ascii="Times New Roman" w:hAnsi="Times New Roman"/>
          <w:sz w:val="24"/>
          <w:szCs w:val="24"/>
        </w:rPr>
        <w:fldChar w:fldCharType="separate"/>
      </w:r>
      <w:r w:rsidR="00453AA4" w:rsidRPr="05AED47C">
        <w:rPr>
          <w:rFonts w:ascii="Times New Roman" w:hAnsi="Times New Roman"/>
          <w:sz w:val="24"/>
          <w:szCs w:val="24"/>
        </w:rPr>
        <w:t>[7]</w:t>
      </w:r>
      <w:r w:rsidR="0053654A" w:rsidRPr="00B461D3">
        <w:rPr>
          <w:rFonts w:ascii="Times New Roman" w:hAnsi="Times New Roman"/>
          <w:sz w:val="24"/>
          <w:szCs w:val="24"/>
        </w:rPr>
        <w:fldChar w:fldCharType="end"/>
      </w:r>
      <w:r w:rsidR="0053654A" w:rsidRPr="00B461D3">
        <w:rPr>
          <w:rFonts w:ascii="Times New Roman" w:hAnsi="Times New Roman"/>
          <w:sz w:val="24"/>
          <w:szCs w:val="24"/>
        </w:rPr>
        <w:t>.</w:t>
      </w:r>
      <w:r w:rsidR="00821FB7" w:rsidRPr="00B461D3">
        <w:rPr>
          <w:rFonts w:ascii="Times New Roman" w:hAnsi="Times New Roman"/>
          <w:sz w:val="24"/>
          <w:szCs w:val="24"/>
        </w:rPr>
        <w:t xml:space="preserve"> </w:t>
      </w:r>
    </w:p>
    <w:p w14:paraId="516ED0BB" w14:textId="77777777" w:rsidR="00DF73C7" w:rsidRDefault="00DF73C7" w:rsidP="002669EA">
      <w:pPr>
        <w:keepNext/>
        <w:spacing w:after="0" w:line="480" w:lineRule="auto"/>
        <w:rPr>
          <w:rFonts w:ascii="Times New Roman" w:hAnsi="Times New Roman"/>
          <w:sz w:val="24"/>
          <w:szCs w:val="24"/>
        </w:rPr>
      </w:pPr>
    </w:p>
    <w:p w14:paraId="7CC82CE7" w14:textId="77777777" w:rsidR="00DF73C7" w:rsidRDefault="00DF73C7" w:rsidP="002669EA">
      <w:pPr>
        <w:keepNext/>
        <w:spacing w:after="0" w:line="480" w:lineRule="auto"/>
        <w:rPr>
          <w:rFonts w:ascii="Times New Roman" w:hAnsi="Times New Roman"/>
          <w:sz w:val="24"/>
          <w:szCs w:val="24"/>
        </w:rPr>
      </w:pPr>
    </w:p>
    <w:p w14:paraId="246C9282" w14:textId="77777777" w:rsidR="00DF73C7" w:rsidRDefault="00DF73C7" w:rsidP="002669EA">
      <w:pPr>
        <w:keepNext/>
        <w:spacing w:after="0" w:line="480" w:lineRule="auto"/>
        <w:rPr>
          <w:rFonts w:ascii="Times New Roman" w:hAnsi="Times New Roman"/>
          <w:sz w:val="24"/>
          <w:szCs w:val="24"/>
        </w:rPr>
      </w:pPr>
    </w:p>
    <w:p w14:paraId="75C03C57" w14:textId="4D6BA18C" w:rsidR="003F7B2F" w:rsidRPr="003F7B2F" w:rsidRDefault="003F7B2F" w:rsidP="00981944">
      <w:pPr>
        <w:pStyle w:val="Heading2"/>
        <w:keepNext/>
      </w:pPr>
      <w:bookmarkStart w:id="31" w:name="_Toc158311872"/>
      <w:commentRangeStart w:id="32"/>
      <w:r>
        <w:t>Stroke Decomposition Algorithm</w:t>
      </w:r>
      <w:commentRangeEnd w:id="32"/>
      <w:r w:rsidR="00F33FE1">
        <w:rPr>
          <w:rStyle w:val="CommentReference"/>
          <w:rFonts w:ascii="Calibri" w:hAnsi="Calibri"/>
          <w:b w:val="0"/>
          <w:color w:val="auto"/>
        </w:rPr>
        <w:commentReference w:id="32"/>
      </w:r>
      <w:bookmarkEnd w:id="31"/>
    </w:p>
    <w:p w14:paraId="3853D190" w14:textId="7CE2683B" w:rsidR="002B2AAD" w:rsidRPr="00B461D3" w:rsidRDefault="00821FB7" w:rsidP="006D5D03">
      <w:pPr>
        <w:keepNext/>
        <w:spacing w:after="0" w:line="480" w:lineRule="auto"/>
        <w:ind w:firstLine="720"/>
        <w:rPr>
          <w:rFonts w:ascii="Times New Roman" w:hAnsi="Times New Roman"/>
          <w:sz w:val="24"/>
          <w:szCs w:val="24"/>
        </w:rPr>
      </w:pPr>
      <w:r w:rsidRPr="00B461D3">
        <w:rPr>
          <w:rFonts w:ascii="Times New Roman" w:hAnsi="Times New Roman"/>
          <w:sz w:val="24"/>
          <w:szCs w:val="24"/>
        </w:rPr>
        <w:t xml:space="preserve">The purpose of the </w:t>
      </w:r>
      <w:r w:rsidRPr="00585680">
        <w:rPr>
          <w:rFonts w:ascii="Times New Roman" w:hAnsi="Times New Roman"/>
          <w:b/>
          <w:bCs/>
          <w:sz w:val="24"/>
          <w:szCs w:val="24"/>
        </w:rPr>
        <w:t>Stroke Decomposition</w:t>
      </w:r>
      <w:r w:rsidRPr="00B461D3">
        <w:rPr>
          <w:rFonts w:ascii="Times New Roman" w:hAnsi="Times New Roman"/>
          <w:sz w:val="24"/>
          <w:szCs w:val="24"/>
        </w:rPr>
        <w:t xml:space="preserve"> </w:t>
      </w:r>
      <w:r w:rsidR="00BB3CA4">
        <w:rPr>
          <w:rFonts w:ascii="Times New Roman" w:hAnsi="Times New Roman"/>
          <w:sz w:val="24"/>
          <w:szCs w:val="24"/>
        </w:rPr>
        <w:t xml:space="preserve">(SD) </w:t>
      </w:r>
      <w:r w:rsidRPr="00B461D3">
        <w:rPr>
          <w:rFonts w:ascii="Times New Roman" w:hAnsi="Times New Roman"/>
          <w:sz w:val="24"/>
          <w:szCs w:val="24"/>
        </w:rPr>
        <w:t xml:space="preserve">Preprocessing algorithm, which will be developed in this study, is to improve the performance of Multi-Script Writer Identification. The </w:t>
      </w:r>
      <w:r w:rsidR="00BB3CA4">
        <w:rPr>
          <w:rFonts w:ascii="Times New Roman" w:hAnsi="Times New Roman"/>
          <w:sz w:val="24"/>
          <w:szCs w:val="24"/>
        </w:rPr>
        <w:t>idea of this study</w:t>
      </w:r>
      <w:r w:rsidRPr="00B461D3">
        <w:rPr>
          <w:rFonts w:ascii="Times New Roman" w:hAnsi="Times New Roman"/>
          <w:sz w:val="24"/>
          <w:szCs w:val="24"/>
        </w:rPr>
        <w:t xml:space="preserve"> is that the </w:t>
      </w:r>
      <w:r w:rsidR="00BB3CA4">
        <w:rPr>
          <w:rFonts w:ascii="Times New Roman" w:hAnsi="Times New Roman"/>
          <w:sz w:val="24"/>
          <w:szCs w:val="24"/>
        </w:rPr>
        <w:t xml:space="preserve">SD </w:t>
      </w:r>
      <w:r w:rsidRPr="00B461D3">
        <w:rPr>
          <w:rFonts w:ascii="Times New Roman" w:hAnsi="Times New Roman"/>
          <w:sz w:val="24"/>
          <w:szCs w:val="24"/>
        </w:rPr>
        <w:t>preprocessing step will</w:t>
      </w:r>
      <w:r w:rsidR="00FF7A2E" w:rsidRPr="00B461D3">
        <w:rPr>
          <w:rFonts w:ascii="Times New Roman" w:hAnsi="Times New Roman"/>
          <w:sz w:val="24"/>
          <w:szCs w:val="24"/>
        </w:rPr>
        <w:t xml:space="preserve"> transform </w:t>
      </w:r>
      <w:r w:rsidR="00560989" w:rsidRPr="00B461D3">
        <w:rPr>
          <w:rFonts w:ascii="Times New Roman" w:hAnsi="Times New Roman"/>
          <w:sz w:val="24"/>
          <w:szCs w:val="24"/>
        </w:rPr>
        <w:t>the</w:t>
      </w:r>
      <w:r w:rsidR="00C31B07">
        <w:rPr>
          <w:rFonts w:ascii="Times New Roman" w:hAnsi="Times New Roman"/>
          <w:sz w:val="24"/>
          <w:szCs w:val="24"/>
        </w:rPr>
        <w:t xml:space="preserve"> </w:t>
      </w:r>
      <w:r w:rsidR="00FF7A2E" w:rsidRPr="00B461D3">
        <w:rPr>
          <w:rFonts w:ascii="Times New Roman" w:hAnsi="Times New Roman"/>
          <w:sz w:val="24"/>
          <w:szCs w:val="24"/>
        </w:rPr>
        <w:t>handwriting characters into simpler sub-strokes that will be more comparable.</w:t>
      </w:r>
      <w:r w:rsidR="00560989" w:rsidRPr="00B461D3">
        <w:rPr>
          <w:rFonts w:ascii="Times New Roman" w:hAnsi="Times New Roman"/>
          <w:sz w:val="24"/>
          <w:szCs w:val="24"/>
        </w:rPr>
        <w:t xml:space="preserve"> Figure 3 demonstrates the importance of this idea</w:t>
      </w:r>
      <w:r w:rsidR="006D5D03">
        <w:rPr>
          <w:rFonts w:ascii="Times New Roman" w:hAnsi="Times New Roman"/>
          <w:sz w:val="24"/>
          <w:szCs w:val="24"/>
        </w:rPr>
        <w:t xml:space="preserve">; </w:t>
      </w:r>
      <w:r w:rsidR="00560989" w:rsidRPr="00B461D3">
        <w:rPr>
          <w:rFonts w:ascii="Times New Roman" w:hAnsi="Times New Roman"/>
          <w:sz w:val="24"/>
          <w:szCs w:val="24"/>
        </w:rPr>
        <w:t xml:space="preserve">The characters of the four different writing scripts can look very different from </w:t>
      </w:r>
      <w:r w:rsidR="002B540A" w:rsidRPr="00B461D3">
        <w:rPr>
          <w:rFonts w:ascii="Times New Roman" w:hAnsi="Times New Roman"/>
          <w:sz w:val="24"/>
          <w:szCs w:val="24"/>
        </w:rPr>
        <w:t>one another and</w:t>
      </w:r>
      <w:r w:rsidR="00560989" w:rsidRPr="00B461D3">
        <w:rPr>
          <w:rFonts w:ascii="Times New Roman" w:hAnsi="Times New Roman"/>
          <w:sz w:val="24"/>
          <w:szCs w:val="24"/>
        </w:rPr>
        <w:t xml:space="preserve"> may confuse some of the feature extraction algorithms </w:t>
      </w:r>
      <w:r w:rsidR="00703DD5">
        <w:rPr>
          <w:rFonts w:ascii="Times New Roman" w:hAnsi="Times New Roman"/>
          <w:sz w:val="24"/>
          <w:szCs w:val="24"/>
        </w:rPr>
        <w:t>due to the overall visual differences in the characters</w:t>
      </w:r>
      <w:r w:rsidR="00560989" w:rsidRPr="00B461D3">
        <w:rPr>
          <w:rFonts w:ascii="Times New Roman" w:hAnsi="Times New Roman"/>
          <w:sz w:val="24"/>
          <w:szCs w:val="24"/>
        </w:rPr>
        <w:t>.</w:t>
      </w:r>
    </w:p>
    <w:p w14:paraId="35238B5F" w14:textId="77777777" w:rsidR="00560989" w:rsidRPr="00B461D3" w:rsidRDefault="00560989" w:rsidP="002E0255">
      <w:pPr>
        <w:spacing w:after="0" w:line="480" w:lineRule="auto"/>
        <w:rPr>
          <w:rFonts w:ascii="Times New Roman" w:hAnsi="Times New Roman"/>
          <w:sz w:val="24"/>
          <w:szCs w:val="24"/>
        </w:rPr>
      </w:pPr>
    </w:p>
    <w:p w14:paraId="20BA3D8A" w14:textId="24B0561F" w:rsidR="00560989" w:rsidRPr="00B461D3" w:rsidRDefault="00560989" w:rsidP="00560989">
      <w:pPr>
        <w:spacing w:after="0" w:line="480" w:lineRule="auto"/>
        <w:jc w:val="center"/>
        <w:rPr>
          <w:rFonts w:ascii="Times New Roman" w:hAnsi="Times New Roman"/>
          <w:sz w:val="24"/>
          <w:szCs w:val="24"/>
        </w:rPr>
      </w:pPr>
      <w:r w:rsidRPr="00B461D3">
        <w:rPr>
          <w:rFonts w:ascii="Times New Roman" w:hAnsi="Times New Roman"/>
          <w:noProof/>
        </w:rPr>
        <w:lastRenderedPageBreak/>
        <w:drawing>
          <wp:inline distT="0" distB="0" distL="0" distR="0" wp14:anchorId="4C902C33" wp14:editId="40933379">
            <wp:extent cx="3914775" cy="3914775"/>
            <wp:effectExtent l="19050" t="19050" r="28575" b="28575"/>
            <wp:docPr id="1836340293" name="Picture 1836340293" descr="A picture containing tex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40293" name="Picture 6" descr="A picture containing text, documen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14775" cy="3914775"/>
                    </a:xfrm>
                    <a:prstGeom prst="rect">
                      <a:avLst/>
                    </a:prstGeom>
                    <a:noFill/>
                    <a:ln w="12700">
                      <a:solidFill>
                        <a:schemeClr val="tx1"/>
                      </a:solidFill>
                    </a:ln>
                  </pic:spPr>
                </pic:pic>
              </a:graphicData>
            </a:graphic>
          </wp:inline>
        </w:drawing>
      </w:r>
    </w:p>
    <w:p w14:paraId="7B1C86F6" w14:textId="0C12D282" w:rsidR="00560989" w:rsidRPr="00B461D3" w:rsidRDefault="00560989" w:rsidP="00AF12BC">
      <w:pPr>
        <w:spacing w:after="0" w:line="240" w:lineRule="auto"/>
        <w:jc w:val="center"/>
        <w:rPr>
          <w:rFonts w:ascii="Times New Roman" w:hAnsi="Times New Roman"/>
          <w:sz w:val="24"/>
          <w:szCs w:val="24"/>
        </w:rPr>
      </w:pPr>
      <w:r w:rsidRPr="00B461D3">
        <w:rPr>
          <w:rFonts w:ascii="Times New Roman" w:hAnsi="Times New Roman"/>
          <w:sz w:val="24"/>
          <w:szCs w:val="24"/>
        </w:rPr>
        <w:t>Figure 3. (</w:t>
      </w:r>
      <w:r w:rsidR="009C371F" w:rsidRPr="00B461D3">
        <w:rPr>
          <w:rFonts w:ascii="Times New Roman" w:hAnsi="Times New Roman"/>
          <w:sz w:val="24"/>
          <w:szCs w:val="24"/>
        </w:rPr>
        <w:t>From</w:t>
      </w:r>
      <w:r w:rsidRPr="00B461D3">
        <w:rPr>
          <w:rFonts w:ascii="Times New Roman" w:hAnsi="Times New Roman"/>
          <w:sz w:val="24"/>
          <w:szCs w:val="24"/>
        </w:rPr>
        <w:t xml:space="preserve"> left to right) Chinese, Bengali, Tamil, and English</w:t>
      </w:r>
      <w:r w:rsidR="00DC37EF">
        <w:rPr>
          <w:rFonts w:ascii="Times New Roman" w:hAnsi="Times New Roman"/>
          <w:sz w:val="24"/>
          <w:szCs w:val="24"/>
        </w:rPr>
        <w:t xml:space="preserve">. Writing Scripts of three different origins that look very different on a document-level </w:t>
      </w:r>
      <w:r w:rsidR="00AF12BC">
        <w:rPr>
          <w:rFonts w:ascii="Times New Roman" w:hAnsi="Times New Roman"/>
          <w:sz w:val="24"/>
          <w:szCs w:val="24"/>
        </w:rPr>
        <w:t>scale.</w:t>
      </w:r>
    </w:p>
    <w:p w14:paraId="1E384B01" w14:textId="77777777" w:rsidR="002B2AAD" w:rsidRPr="00B461D3" w:rsidRDefault="002B2AAD" w:rsidP="002B2AAD">
      <w:pPr>
        <w:tabs>
          <w:tab w:val="left" w:pos="3225"/>
        </w:tabs>
        <w:spacing w:after="0" w:line="240" w:lineRule="auto"/>
        <w:rPr>
          <w:rFonts w:ascii="Times New Roman" w:hAnsi="Times New Roman"/>
          <w:sz w:val="24"/>
          <w:szCs w:val="24"/>
        </w:rPr>
      </w:pPr>
    </w:p>
    <w:p w14:paraId="42A7B13E" w14:textId="77777777" w:rsidR="00A31B7E" w:rsidRDefault="00A31B7E" w:rsidP="00D61B53">
      <w:pPr>
        <w:tabs>
          <w:tab w:val="left" w:pos="720"/>
        </w:tabs>
        <w:spacing w:after="0" w:line="240" w:lineRule="auto"/>
        <w:rPr>
          <w:rFonts w:ascii="Times New Roman" w:hAnsi="Times New Roman"/>
          <w:sz w:val="24"/>
          <w:szCs w:val="24"/>
        </w:rPr>
      </w:pPr>
    </w:p>
    <w:p w14:paraId="74FE0565" w14:textId="3A409797" w:rsidR="00483735" w:rsidRDefault="00FC10AD" w:rsidP="00483735">
      <w:pPr>
        <w:tabs>
          <w:tab w:val="left" w:pos="720"/>
        </w:tabs>
        <w:spacing w:after="0" w:line="480" w:lineRule="auto"/>
        <w:ind w:firstLine="720"/>
        <w:rPr>
          <w:rFonts w:ascii="Times New Roman" w:hAnsi="Times New Roman"/>
          <w:sz w:val="24"/>
          <w:szCs w:val="24"/>
        </w:rPr>
      </w:pPr>
      <w:r>
        <w:rPr>
          <w:rFonts w:ascii="Times New Roman" w:hAnsi="Times New Roman"/>
          <w:sz w:val="24"/>
          <w:szCs w:val="24"/>
        </w:rPr>
        <w:t xml:space="preserve">The SD algorithm </w:t>
      </w:r>
      <w:r w:rsidR="00661078">
        <w:rPr>
          <w:rFonts w:ascii="Times New Roman" w:hAnsi="Times New Roman"/>
          <w:sz w:val="24"/>
          <w:szCs w:val="24"/>
        </w:rPr>
        <w:t xml:space="preserve">is based on Morphological Processing and Graph Theory. </w:t>
      </w:r>
      <w:r w:rsidR="00A01D3A">
        <w:rPr>
          <w:rFonts w:ascii="Times New Roman" w:hAnsi="Times New Roman"/>
          <w:sz w:val="24"/>
          <w:szCs w:val="24"/>
        </w:rPr>
        <w:t>With Morphological Processing</w:t>
      </w:r>
      <w:r w:rsidR="00151E72">
        <w:rPr>
          <w:rFonts w:ascii="Times New Roman" w:hAnsi="Times New Roman"/>
          <w:sz w:val="24"/>
          <w:szCs w:val="24"/>
        </w:rPr>
        <w:t>,</w:t>
      </w:r>
      <w:r w:rsidR="00A01D3A">
        <w:rPr>
          <w:rFonts w:ascii="Times New Roman" w:hAnsi="Times New Roman"/>
          <w:sz w:val="24"/>
          <w:szCs w:val="24"/>
        </w:rPr>
        <w:t xml:space="preserve"> a binary</w:t>
      </w:r>
      <w:r w:rsidR="00151E72">
        <w:rPr>
          <w:rFonts w:ascii="Times New Roman" w:hAnsi="Times New Roman"/>
          <w:sz w:val="24"/>
          <w:szCs w:val="24"/>
        </w:rPr>
        <w:t xml:space="preserve"> </w:t>
      </w:r>
      <w:r w:rsidR="006326A2">
        <w:rPr>
          <w:rFonts w:ascii="Times New Roman" w:hAnsi="Times New Roman"/>
          <w:sz w:val="24"/>
          <w:szCs w:val="24"/>
        </w:rPr>
        <w:t xml:space="preserve">image is </w:t>
      </w:r>
      <w:r w:rsidR="00343B02">
        <w:rPr>
          <w:rFonts w:ascii="Times New Roman" w:hAnsi="Times New Roman"/>
          <w:sz w:val="24"/>
          <w:szCs w:val="24"/>
        </w:rPr>
        <w:t>processed</w:t>
      </w:r>
      <w:r w:rsidR="006326A2">
        <w:rPr>
          <w:rFonts w:ascii="Times New Roman" w:hAnsi="Times New Roman"/>
          <w:sz w:val="24"/>
          <w:szCs w:val="24"/>
        </w:rPr>
        <w:t xml:space="preserve"> via spatial filtering with a Structuring Element SE</w:t>
      </w:r>
      <w:r w:rsidR="00343B02">
        <w:rPr>
          <w:rFonts w:ascii="Times New Roman" w:hAnsi="Times New Roman"/>
          <w:sz w:val="24"/>
          <w:szCs w:val="24"/>
        </w:rPr>
        <w:t xml:space="preserve"> </w:t>
      </w:r>
      <w:r w:rsidR="006C5AA4">
        <w:rPr>
          <w:rFonts w:ascii="Times New Roman" w:hAnsi="Times New Roman"/>
          <w:sz w:val="24"/>
          <w:szCs w:val="24"/>
        </w:rPr>
        <w:t>to identify</w:t>
      </w:r>
      <w:r w:rsidR="00AA453C">
        <w:rPr>
          <w:rFonts w:ascii="Times New Roman" w:hAnsi="Times New Roman"/>
          <w:sz w:val="24"/>
          <w:szCs w:val="24"/>
        </w:rPr>
        <w:t xml:space="preserve"> shapes </w:t>
      </w:r>
      <w:proofErr w:type="gramStart"/>
      <w:r w:rsidR="00AA453C">
        <w:rPr>
          <w:rFonts w:ascii="Times New Roman" w:hAnsi="Times New Roman"/>
          <w:sz w:val="24"/>
          <w:szCs w:val="24"/>
        </w:rPr>
        <w:t>an</w:t>
      </w:r>
      <w:proofErr w:type="gramEnd"/>
      <w:r w:rsidR="00AA453C">
        <w:rPr>
          <w:rFonts w:ascii="Times New Roman" w:hAnsi="Times New Roman"/>
          <w:sz w:val="24"/>
          <w:szCs w:val="24"/>
        </w:rPr>
        <w:t xml:space="preserve"> patterns in the image</w:t>
      </w:r>
      <w:r w:rsidR="00961D3A">
        <w:rPr>
          <w:rFonts w:ascii="Times New Roman" w:hAnsi="Times New Roman"/>
          <w:sz w:val="24"/>
          <w:szCs w:val="24"/>
        </w:rPr>
        <w:t xml:space="preserve">. Uses include: </w:t>
      </w:r>
      <w:r w:rsidR="00AA453C">
        <w:rPr>
          <w:rFonts w:ascii="Times New Roman" w:hAnsi="Times New Roman"/>
          <w:sz w:val="24"/>
          <w:szCs w:val="24"/>
        </w:rPr>
        <w:t>preprocessing and post processing on the image</w:t>
      </w:r>
      <w:r w:rsidR="002310CB">
        <w:rPr>
          <w:rFonts w:ascii="Times New Roman" w:hAnsi="Times New Roman"/>
          <w:sz w:val="24"/>
          <w:szCs w:val="24"/>
        </w:rPr>
        <w:t>, find</w:t>
      </w:r>
      <w:r w:rsidR="00961D3A">
        <w:rPr>
          <w:rFonts w:ascii="Times New Roman" w:hAnsi="Times New Roman"/>
          <w:sz w:val="24"/>
          <w:szCs w:val="24"/>
        </w:rPr>
        <w:t>ing</w:t>
      </w:r>
      <w:r w:rsidR="002310CB">
        <w:rPr>
          <w:rFonts w:ascii="Times New Roman" w:hAnsi="Times New Roman"/>
          <w:sz w:val="24"/>
          <w:szCs w:val="24"/>
        </w:rPr>
        <w:t xml:space="preserve"> the boundary or convex hull of an image, and so on </w:t>
      </w:r>
      <w:r w:rsidR="002310CB">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AjIeb42X","properties":{"formattedCitation":"[10]","plainCitation":"[10]","noteIndex":0},"citationItems":[{"id":721,"uris":["http://zotero.org/users/8461198/items/UXYEP8JE"],"itemData":{"id":721,"type":"book","abstract":"For courses in Image Processing and Computer Vision.Completely self-contained—and heavily illustrated—this introduction to basic concepts and methodologies for digital image processing is written at a level that truly is suitable for seniors and first-year graduate students in almost any technical discipline. The leading textbook in its field for more than twenty years, it continues its cutting-edge focus on contemporary developments in all mainstream areas of image processing—e.g., image fundamentals, image enhancement in the spatial and frequency domains, restoration, color image processing, wavelets, image compression, morphology, segmentation, image description, and the fundamentals of object recognition. It focuses on material that is fundamental and has a broad scope of application.","edition":"3rd edition","event-place":"Upper Saddle River, NJ","ISBN":"978-0-13-168728-8","language":"English","number-of-pages":"976","publisher":"Pearson","publisher-place":"Upper Saddle River, NJ","source":"Amazon","title":"Digital Image Processing","author":[{"family":"Gonzalez","given":"Rafael C."},{"family":"Woods","given":"Richard E."}],"issued":{"date-parts":[["2007",8,31]]}}}],"schema":"https://github.com/citation-style-language/schema/raw/master/csl-citation.json"} </w:instrText>
      </w:r>
      <w:r w:rsidR="002310CB">
        <w:rPr>
          <w:rFonts w:ascii="Times New Roman" w:hAnsi="Times New Roman"/>
          <w:sz w:val="24"/>
          <w:szCs w:val="24"/>
        </w:rPr>
        <w:fldChar w:fldCharType="separate"/>
      </w:r>
      <w:r w:rsidR="002310CB" w:rsidRPr="002310CB">
        <w:rPr>
          <w:rFonts w:ascii="Times New Roman" w:hAnsi="Times New Roman"/>
          <w:sz w:val="24"/>
        </w:rPr>
        <w:t>[10]</w:t>
      </w:r>
      <w:r w:rsidR="002310CB">
        <w:rPr>
          <w:rFonts w:ascii="Times New Roman" w:hAnsi="Times New Roman"/>
          <w:sz w:val="24"/>
          <w:szCs w:val="24"/>
        </w:rPr>
        <w:fldChar w:fldCharType="end"/>
      </w:r>
      <w:r w:rsidR="00FA7673">
        <w:rPr>
          <w:rFonts w:ascii="Times New Roman" w:hAnsi="Times New Roman"/>
          <w:sz w:val="24"/>
          <w:szCs w:val="24"/>
        </w:rPr>
        <w:t xml:space="preserve">. </w:t>
      </w:r>
      <w:commentRangeStart w:id="33"/>
      <w:r w:rsidR="00FA7673">
        <w:rPr>
          <w:rFonts w:ascii="Times New Roman" w:hAnsi="Times New Roman"/>
          <w:sz w:val="24"/>
          <w:szCs w:val="24"/>
        </w:rPr>
        <w:t xml:space="preserve">Morphological Processing is used to </w:t>
      </w:r>
      <w:r w:rsidR="00DE065A">
        <w:rPr>
          <w:rFonts w:ascii="Times New Roman" w:hAnsi="Times New Roman"/>
          <w:sz w:val="24"/>
          <w:szCs w:val="24"/>
        </w:rPr>
        <w:t xml:space="preserve">remove noise and unnecessary components of </w:t>
      </w:r>
      <w:r w:rsidR="00BA6AD7">
        <w:rPr>
          <w:rFonts w:ascii="Times New Roman" w:hAnsi="Times New Roman"/>
          <w:sz w:val="24"/>
          <w:szCs w:val="24"/>
        </w:rPr>
        <w:t>document</w:t>
      </w:r>
      <w:r w:rsidR="00DE065A">
        <w:rPr>
          <w:rFonts w:ascii="Times New Roman" w:hAnsi="Times New Roman"/>
          <w:sz w:val="24"/>
          <w:szCs w:val="24"/>
        </w:rPr>
        <w:t xml:space="preserve"> images as well as to preprocess the </w:t>
      </w:r>
      <w:r w:rsidR="00BA6AD7">
        <w:rPr>
          <w:rFonts w:ascii="Times New Roman" w:hAnsi="Times New Roman"/>
          <w:sz w:val="24"/>
          <w:szCs w:val="24"/>
        </w:rPr>
        <w:t>document images for graph theory processing</w:t>
      </w:r>
      <w:commentRangeEnd w:id="33"/>
      <w:r w:rsidR="0021511A">
        <w:rPr>
          <w:rStyle w:val="CommentReference"/>
        </w:rPr>
        <w:commentReference w:id="33"/>
      </w:r>
      <w:r w:rsidR="00BA6AD7">
        <w:rPr>
          <w:rFonts w:ascii="Times New Roman" w:hAnsi="Times New Roman"/>
          <w:sz w:val="24"/>
          <w:szCs w:val="24"/>
        </w:rPr>
        <w:t xml:space="preserve">.  </w:t>
      </w:r>
      <w:commentRangeStart w:id="34"/>
      <w:r w:rsidR="00BA6AD7">
        <w:rPr>
          <w:rFonts w:ascii="Times New Roman" w:hAnsi="Times New Roman"/>
          <w:sz w:val="24"/>
          <w:szCs w:val="24"/>
        </w:rPr>
        <w:t>Graph Theory</w:t>
      </w:r>
      <w:r w:rsidR="00AC34A1">
        <w:rPr>
          <w:rFonts w:ascii="Times New Roman" w:hAnsi="Times New Roman"/>
          <w:sz w:val="24"/>
          <w:szCs w:val="24"/>
        </w:rPr>
        <w:t xml:space="preserve"> is the study of graph data structures, which </w:t>
      </w:r>
      <w:r w:rsidR="00696846">
        <w:rPr>
          <w:rFonts w:ascii="Times New Roman" w:hAnsi="Times New Roman"/>
          <w:sz w:val="24"/>
          <w:szCs w:val="24"/>
        </w:rPr>
        <w:t>can be described as a set of observations (vertices) and their relation to one another (edges)</w:t>
      </w:r>
      <w:commentRangeEnd w:id="34"/>
      <w:r w:rsidR="00CC5AC6">
        <w:rPr>
          <w:rStyle w:val="CommentReference"/>
        </w:rPr>
        <w:commentReference w:id="34"/>
      </w:r>
      <w:r w:rsidR="00CC5AC6">
        <w:rPr>
          <w:rFonts w:ascii="Times New Roman" w:hAnsi="Times New Roman"/>
          <w:sz w:val="24"/>
          <w:szCs w:val="24"/>
        </w:rPr>
        <w:t>. Here a</w:t>
      </w:r>
      <w:r w:rsidR="00114FE8">
        <w:rPr>
          <w:rFonts w:ascii="Times New Roman" w:hAnsi="Times New Roman"/>
          <w:sz w:val="24"/>
          <w:szCs w:val="24"/>
        </w:rPr>
        <w:t xml:space="preserve"> processed document image, binarized and </w:t>
      </w:r>
      <w:commentRangeStart w:id="35"/>
      <w:r w:rsidR="00114FE8">
        <w:rPr>
          <w:rFonts w:ascii="Times New Roman" w:hAnsi="Times New Roman"/>
          <w:sz w:val="24"/>
          <w:szCs w:val="24"/>
        </w:rPr>
        <w:t xml:space="preserve">thinned by morphology, is </w:t>
      </w:r>
      <w:r w:rsidR="00114FE8">
        <w:rPr>
          <w:rFonts w:ascii="Times New Roman" w:hAnsi="Times New Roman"/>
          <w:sz w:val="24"/>
          <w:szCs w:val="24"/>
        </w:rPr>
        <w:lastRenderedPageBreak/>
        <w:t xml:space="preserve">converted into </w:t>
      </w:r>
      <w:r w:rsidR="001C5373">
        <w:rPr>
          <w:rFonts w:ascii="Times New Roman" w:hAnsi="Times New Roman"/>
          <w:sz w:val="24"/>
          <w:szCs w:val="24"/>
        </w:rPr>
        <w:t>an Attributed Relational Graph</w:t>
      </w:r>
      <w:r w:rsidR="00C12D11">
        <w:rPr>
          <w:rFonts w:ascii="Times New Roman" w:hAnsi="Times New Roman"/>
          <w:sz w:val="24"/>
          <w:szCs w:val="24"/>
        </w:rPr>
        <w:t>: in which the vertices are based on critical and branching points, and the edges are based on connections between those points</w:t>
      </w:r>
      <w:r w:rsidR="00A6515A">
        <w:rPr>
          <w:rFonts w:ascii="Times New Roman" w:hAnsi="Times New Roman"/>
          <w:sz w:val="24"/>
          <w:szCs w:val="24"/>
        </w:rPr>
        <w:t>. Inside the edge</w:t>
      </w:r>
      <w:r w:rsidR="008F0A7E">
        <w:rPr>
          <w:rFonts w:ascii="Times New Roman" w:hAnsi="Times New Roman"/>
          <w:sz w:val="24"/>
          <w:szCs w:val="24"/>
        </w:rPr>
        <w:t xml:space="preserve"> relation</w:t>
      </w:r>
      <w:r w:rsidR="001B6773">
        <w:rPr>
          <w:rFonts w:ascii="Times New Roman" w:hAnsi="Times New Roman"/>
          <w:sz w:val="24"/>
          <w:szCs w:val="24"/>
        </w:rPr>
        <w:t>s are the pixel coordinates to be extracte</w:t>
      </w:r>
      <w:r w:rsidR="00B63348">
        <w:rPr>
          <w:rFonts w:ascii="Times New Roman" w:hAnsi="Times New Roman"/>
          <w:sz w:val="24"/>
          <w:szCs w:val="24"/>
        </w:rPr>
        <w:t>d</w:t>
      </w:r>
      <w:commentRangeEnd w:id="35"/>
      <w:r w:rsidR="00400D3B">
        <w:rPr>
          <w:rStyle w:val="CommentReference"/>
        </w:rPr>
        <w:commentReference w:id="35"/>
      </w:r>
      <w:r w:rsidR="00400D3B">
        <w:rPr>
          <w:rFonts w:ascii="Times New Roman" w:hAnsi="Times New Roman"/>
          <w:sz w:val="24"/>
          <w:szCs w:val="24"/>
        </w:rPr>
        <w:t>.</w:t>
      </w:r>
    </w:p>
    <w:p w14:paraId="5B0458C4" w14:textId="77777777" w:rsidR="00483735" w:rsidRDefault="00483735">
      <w:pPr>
        <w:spacing w:after="0" w:line="240" w:lineRule="auto"/>
        <w:rPr>
          <w:rFonts w:ascii="Times New Roman" w:hAnsi="Times New Roman"/>
          <w:sz w:val="24"/>
          <w:szCs w:val="24"/>
        </w:rPr>
      </w:pPr>
      <w:r>
        <w:rPr>
          <w:rFonts w:ascii="Times New Roman" w:hAnsi="Times New Roman"/>
          <w:sz w:val="24"/>
          <w:szCs w:val="24"/>
        </w:rPr>
        <w:br w:type="page"/>
      </w:r>
    </w:p>
    <w:p w14:paraId="27A684C7" w14:textId="77777777" w:rsidR="004958B8" w:rsidRPr="00B461D3" w:rsidRDefault="004958B8" w:rsidP="00483735">
      <w:pPr>
        <w:tabs>
          <w:tab w:val="left" w:pos="720"/>
        </w:tabs>
        <w:spacing w:after="0" w:line="480" w:lineRule="auto"/>
        <w:ind w:firstLine="720"/>
        <w:rPr>
          <w:rFonts w:ascii="Times New Roman" w:hAnsi="Times New Roman"/>
          <w:sz w:val="24"/>
          <w:szCs w:val="24"/>
        </w:rPr>
      </w:pPr>
    </w:p>
    <w:p w14:paraId="5021E9AA" w14:textId="77777777" w:rsidR="004958B8" w:rsidRPr="00B461D3" w:rsidRDefault="004958B8" w:rsidP="00427551">
      <w:pPr>
        <w:keepNext/>
        <w:autoSpaceDE w:val="0"/>
        <w:autoSpaceDN w:val="0"/>
        <w:adjustRightInd w:val="0"/>
        <w:spacing w:after="0" w:line="480" w:lineRule="auto"/>
        <w:contextualSpacing/>
        <w:jc w:val="center"/>
        <w:rPr>
          <w:rFonts w:ascii="Times New Roman" w:hAnsi="Times New Roman"/>
          <w:sz w:val="24"/>
          <w:szCs w:val="24"/>
        </w:rPr>
      </w:pPr>
    </w:p>
    <w:p w14:paraId="587D322A" w14:textId="77777777" w:rsidR="004958B8" w:rsidRPr="00B461D3" w:rsidRDefault="004958B8" w:rsidP="00427551">
      <w:pPr>
        <w:keepNext/>
        <w:autoSpaceDE w:val="0"/>
        <w:autoSpaceDN w:val="0"/>
        <w:adjustRightInd w:val="0"/>
        <w:spacing w:after="0" w:line="480" w:lineRule="auto"/>
        <w:contextualSpacing/>
        <w:jc w:val="center"/>
        <w:rPr>
          <w:rFonts w:ascii="Times New Roman" w:hAnsi="Times New Roman"/>
          <w:sz w:val="24"/>
          <w:szCs w:val="24"/>
        </w:rPr>
      </w:pPr>
    </w:p>
    <w:p w14:paraId="55FA6234" w14:textId="37FDFC4B" w:rsidR="004958B8" w:rsidRPr="00B461D3" w:rsidRDefault="004958B8" w:rsidP="00D9694A">
      <w:pPr>
        <w:pStyle w:val="Heading1"/>
        <w:spacing w:line="480" w:lineRule="auto"/>
        <w:contextualSpacing/>
      </w:pPr>
      <w:bookmarkStart w:id="36" w:name="_Toc158311873"/>
      <w:r w:rsidRPr="00B461D3">
        <w:t>CHAPTER II</w:t>
      </w:r>
      <w:bookmarkEnd w:id="36"/>
    </w:p>
    <w:p w14:paraId="3CE5499C" w14:textId="2702FE54" w:rsidR="006675F0" w:rsidRDefault="003D6FE3" w:rsidP="006675F0">
      <w:pPr>
        <w:autoSpaceDE w:val="0"/>
        <w:autoSpaceDN w:val="0"/>
        <w:adjustRightInd w:val="0"/>
        <w:spacing w:after="0" w:line="480" w:lineRule="auto"/>
        <w:contextualSpacing/>
        <w:jc w:val="center"/>
        <w:rPr>
          <w:rFonts w:ascii="Times New Roman" w:hAnsi="Times New Roman"/>
          <w:b/>
          <w:sz w:val="24"/>
          <w:szCs w:val="24"/>
        </w:rPr>
      </w:pPr>
      <w:r>
        <w:rPr>
          <w:rFonts w:ascii="Times New Roman" w:hAnsi="Times New Roman"/>
          <w:b/>
          <w:sz w:val="24"/>
          <w:szCs w:val="24"/>
        </w:rPr>
        <w:t>Literature Review</w:t>
      </w:r>
    </w:p>
    <w:p w14:paraId="2C6498C3" w14:textId="77777777" w:rsidR="003D6FE3" w:rsidRDefault="003D6FE3" w:rsidP="006675F0">
      <w:pPr>
        <w:autoSpaceDE w:val="0"/>
        <w:autoSpaceDN w:val="0"/>
        <w:adjustRightInd w:val="0"/>
        <w:spacing w:after="0" w:line="480" w:lineRule="auto"/>
        <w:contextualSpacing/>
        <w:jc w:val="center"/>
        <w:rPr>
          <w:rFonts w:ascii="Times New Roman" w:hAnsi="Times New Roman"/>
          <w:b/>
          <w:sz w:val="24"/>
          <w:szCs w:val="24"/>
        </w:rPr>
      </w:pPr>
    </w:p>
    <w:p w14:paraId="08D62D53" w14:textId="16849E24" w:rsidR="003D6FE3" w:rsidRDefault="003D6FE3" w:rsidP="003D6FE3">
      <w:pPr>
        <w:pStyle w:val="Heading2"/>
      </w:pPr>
      <w:bookmarkStart w:id="37" w:name="_Toc158311874"/>
      <w:r>
        <w:t>Handwriting Identification</w:t>
      </w:r>
      <w:bookmarkEnd w:id="37"/>
    </w:p>
    <w:p w14:paraId="29FECB3A" w14:textId="77777777" w:rsidR="00A92D25" w:rsidRPr="006675F0" w:rsidRDefault="00A92D25" w:rsidP="006675F0">
      <w:pPr>
        <w:autoSpaceDE w:val="0"/>
        <w:autoSpaceDN w:val="0"/>
        <w:adjustRightInd w:val="0"/>
        <w:spacing w:after="0" w:line="480" w:lineRule="auto"/>
        <w:contextualSpacing/>
        <w:jc w:val="center"/>
        <w:rPr>
          <w:rFonts w:ascii="Times New Roman" w:hAnsi="Times New Roman"/>
          <w:b/>
          <w:sz w:val="24"/>
          <w:szCs w:val="24"/>
        </w:rPr>
      </w:pPr>
    </w:p>
    <w:p w14:paraId="7F881C63" w14:textId="2A856BE1" w:rsidR="00FF7A2E" w:rsidRPr="00B461D3" w:rsidRDefault="00FF7A2E" w:rsidP="002B2AAD">
      <w:pPr>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tab/>
      </w:r>
      <w:commentRangeStart w:id="38"/>
      <w:r w:rsidRPr="00B461D3">
        <w:rPr>
          <w:rFonts w:ascii="Times New Roman" w:hAnsi="Times New Roman"/>
          <w:sz w:val="24"/>
          <w:szCs w:val="24"/>
        </w:rPr>
        <w:t>The ICFHR 2018 Multi-Script Handwriting Identification competition is a popular reference point for more recent literature</w:t>
      </w:r>
      <w:commentRangeEnd w:id="38"/>
      <w:r w:rsidR="006675F0">
        <w:rPr>
          <w:rStyle w:val="CommentReference"/>
        </w:rPr>
        <w:commentReference w:id="38"/>
      </w:r>
      <w:r w:rsidRPr="00B461D3">
        <w:rPr>
          <w:rFonts w:ascii="Times New Roman" w:hAnsi="Times New Roman"/>
          <w:sz w:val="24"/>
          <w:szCs w:val="24"/>
        </w:rPr>
        <w:t xml:space="preserve">. However, the competition paper itself reports on the successes of four different systems submitted to the competition. These systems are the LIMPAF-I, LIMPAF-II, Tokyo System, and the Nuremberg System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phMLgP1g","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The LIMPAF-I and LIMPAF-II were submitted by the same group; LIMPAF-I uses Uniform Complete Local Binary Patterns </w:t>
      </w:r>
      <w:r w:rsidR="00532B9C" w:rsidRPr="00B461D3">
        <w:rPr>
          <w:rFonts w:ascii="Times New Roman" w:hAnsi="Times New Roman"/>
          <w:sz w:val="24"/>
          <w:szCs w:val="24"/>
        </w:rPr>
        <w:t>(U-LBP)</w:t>
      </w:r>
      <w:r w:rsidR="006675F0">
        <w:rPr>
          <w:rFonts w:ascii="Times New Roman" w:hAnsi="Times New Roman"/>
          <w:sz w:val="24"/>
          <w:szCs w:val="24"/>
        </w:rPr>
        <w:t xml:space="preserve">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AHa9vc5a","properties":{"formattedCitation":"[11]","plainCitation":"[11]","noteIndex":0},"citationItems":[{"id":578,"uris":["http://zotero.org/users/8461198/items/STDGBVFQ"],"itemData":{"id":578,"type":"article-journal","abstract":"In this correspondence, a completed modeling of the local binary pattern (LBP) operator is proposed and an associated completed LBP (CLBP) scheme is developed for texture classification. A local region is represented by its center pixel and a local difference sign-magnitude transform (LDSMT). The center pixels represent the image gray level and they are converted into a binary code, namely CLBP-Center (CLBP_C), by global thresholding. LDSMT decomposes the image local differences into two complementary components: the signs and the magnitudes, and two operators, namely CLBP-Sign (CLBP_S) and CLBP-Magnitude (CLBP_M), are proposed to code them. The traditional LBP is equivalent to the CLBP_S part of CLBP, and we show that CLBP_S preserves more information of the local structure than CLBP_M, which explains why the simple LBP operator can extract the texture features reasonably well. By combining CLBP_S, CLBP_M, and CLBP_C features into joint or hybrid distributions, significant improvement can be made for rotation invariant texture classification.","container-title":"IEEE Transactions on Image Processing","DOI":"10.1109/TIP.2010.2044957","ISSN":"1941-0042","issue":"6","note":"event-title: IEEE Transactions on Image Processing","page":"1657-1663","source":"IEEE Xplore","title":"A Completed Modeling of Local Binary Pattern Operator for Texture Classification","volume":"19","author":[{"family":"Guo","given":"Zhenhua"},{"family":"Zhang","given":"Lei"},{"family":"Zhang","given":"David"}],"issued":{"date-parts":[["2010",6]]}}}],"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1]</w:t>
      </w:r>
      <w:r w:rsidRPr="00B461D3">
        <w:rPr>
          <w:rFonts w:ascii="Times New Roman" w:hAnsi="Times New Roman"/>
          <w:sz w:val="24"/>
          <w:szCs w:val="24"/>
        </w:rPr>
        <w:fldChar w:fldCharType="end"/>
      </w:r>
      <w:r w:rsidRPr="00B461D3">
        <w:rPr>
          <w:rFonts w:ascii="Times New Roman" w:hAnsi="Times New Roman"/>
          <w:sz w:val="24"/>
          <w:szCs w:val="24"/>
        </w:rPr>
        <w:t xml:space="preserve"> for </w:t>
      </w:r>
      <w:r w:rsidR="006675F0" w:rsidRPr="00B461D3">
        <w:rPr>
          <w:rFonts w:ascii="Times New Roman" w:hAnsi="Times New Roman"/>
          <w:sz w:val="24"/>
          <w:szCs w:val="24"/>
        </w:rPr>
        <w:t>its</w:t>
      </w:r>
      <w:r w:rsidRPr="00B461D3">
        <w:rPr>
          <w:rFonts w:ascii="Times New Roman" w:hAnsi="Times New Roman"/>
          <w:sz w:val="24"/>
          <w:szCs w:val="24"/>
        </w:rPr>
        <w:t xml:space="preserve"> feature extraction while the LIMPAF-II uses Oriented Basic Image Features </w:t>
      </w:r>
      <w:r w:rsidR="00532B9C" w:rsidRPr="00B461D3">
        <w:rPr>
          <w:rFonts w:ascii="Times New Roman" w:hAnsi="Times New Roman"/>
          <w:sz w:val="24"/>
          <w:szCs w:val="24"/>
        </w:rPr>
        <w:t>(</w:t>
      </w:r>
      <w:proofErr w:type="spellStart"/>
      <w:r w:rsidR="00532B9C" w:rsidRPr="00B461D3">
        <w:rPr>
          <w:rFonts w:ascii="Times New Roman" w:hAnsi="Times New Roman"/>
          <w:sz w:val="24"/>
          <w:szCs w:val="24"/>
        </w:rPr>
        <w:t>oBIF</w:t>
      </w:r>
      <w:proofErr w:type="spellEnd"/>
      <w:r w:rsidR="00532B9C" w:rsidRPr="00B461D3">
        <w:rPr>
          <w:rFonts w:ascii="Times New Roman" w:hAnsi="Times New Roman"/>
          <w:sz w:val="24"/>
          <w:szCs w:val="24"/>
        </w:rPr>
        <w:t xml:space="preserve">)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LqzefjIB","properties":{"formattedCitation":"[12]","plainCitation":"[12]","noteIndex":0},"citationItems":[{"id":231,"uris":["http://zotero.org/users/8461198/items/Q7QM4CV4"],"itemData":{"id":231,"type":"article-journal","abstract":"We describe how oriented Basic Image Feature Columns (oBIF Columns) can be used for writer identification and how this texture-based scheme can be enhanced by encoding a writer's style as the deviation from the mean encoding for a population of writers. We hypothesise that this deviation, the Delta encoding, provides a more informative encoding than the texture-based encoding alone. The methods have been evaluated using the IAM dataset and by making entries to two top international competitions for assessing the state-of-the-art in writer identification. We demonstrate that the oBIF Column scheme on its own is sufficient to gain a performance level of 99% when tested using 300 writers from the IAM dataset. However, on the more challenging competition datasets, significantly improved performance was obtained using the Delta encoding scheme, which achieved first place in both competitions. In our characterisation of the Delta encoding, we demonstrate that the method is making use of information contained in the correlation between the written style of different textual elements, which may not be used by other methods.","container-title":"Pattern Recognition","DOI":"10.1016/j.patcog.2013.11.029","ISSN":"0031-3203","issue":"6","journalAbbreviation":"Pattern Recognition","language":"en","page":"2255-2265","source":"ScienceDirect","title":"Writer identification using oriented Basic Image Features and the Delta encoding","volume":"47","author":[{"family":"Newell","given":"Andrew J."},{"family":"Griffin","given":"Lewis D."}],"issued":{"date-parts":[["2014",6,1]]}}}],"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2]</w:t>
      </w:r>
      <w:r w:rsidRPr="00B461D3">
        <w:rPr>
          <w:rFonts w:ascii="Times New Roman" w:hAnsi="Times New Roman"/>
          <w:sz w:val="24"/>
          <w:szCs w:val="24"/>
        </w:rPr>
        <w:fldChar w:fldCharType="end"/>
      </w:r>
      <w:r w:rsidRPr="00B461D3">
        <w:rPr>
          <w:rFonts w:ascii="Times New Roman" w:hAnsi="Times New Roman"/>
          <w:sz w:val="24"/>
          <w:szCs w:val="24"/>
        </w:rPr>
        <w:t xml:space="preserve">. For classification, both systems used a multi-class SVM. </w:t>
      </w:r>
      <w:r w:rsidR="00175BA9" w:rsidRPr="00B461D3">
        <w:rPr>
          <w:rFonts w:ascii="Times New Roman" w:hAnsi="Times New Roman"/>
          <w:sz w:val="24"/>
          <w:szCs w:val="24"/>
        </w:rPr>
        <w:t>The Tokyo system used two CNNs to extract features from randomly selected sub-images of a writing sample. Features extracted from writing samples were passed into a “Transfer Neural Net” to transform the extracted features</w:t>
      </w:r>
      <w:r w:rsidR="006675F0">
        <w:rPr>
          <w:rFonts w:ascii="Times New Roman" w:hAnsi="Times New Roman"/>
          <w:sz w:val="24"/>
          <w:szCs w:val="24"/>
        </w:rPr>
        <w:t>, of writing samples of possibly different writing scripts, into a more uniform representation</w:t>
      </w:r>
      <w:r w:rsidR="00175BA9" w:rsidRPr="00B461D3">
        <w:rPr>
          <w:rFonts w:ascii="Times New Roman" w:hAnsi="Times New Roman"/>
          <w:sz w:val="24"/>
          <w:szCs w:val="24"/>
        </w:rPr>
        <w:t xml:space="preserve">. These transformed features were then finally classified by K-Nearest Neighbors </w:t>
      </w:r>
      <w:r w:rsidR="00175BA9"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ELBxgSyk","properties":{"formattedCitation":"[13]","plainCitation":"[13]","noteIndex":0},"citationItems":[{"id":575,"uris":["http://zotero.org/users/8461198/items/2D95MJWE"],"itemData":{"id":575,"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00175BA9" w:rsidRPr="00B461D3">
        <w:rPr>
          <w:rFonts w:ascii="Times New Roman" w:hAnsi="Times New Roman"/>
          <w:sz w:val="24"/>
          <w:szCs w:val="24"/>
        </w:rPr>
        <w:fldChar w:fldCharType="separate"/>
      </w:r>
      <w:r w:rsidR="002310CB" w:rsidRPr="002310CB">
        <w:rPr>
          <w:rFonts w:ascii="Times New Roman" w:hAnsi="Times New Roman"/>
          <w:sz w:val="24"/>
        </w:rPr>
        <w:t>[13]</w:t>
      </w:r>
      <w:r w:rsidR="00175BA9" w:rsidRPr="00B461D3">
        <w:rPr>
          <w:rFonts w:ascii="Times New Roman" w:hAnsi="Times New Roman"/>
          <w:sz w:val="24"/>
          <w:szCs w:val="24"/>
        </w:rPr>
        <w:fldChar w:fldCharType="end"/>
      </w:r>
      <w:r w:rsidR="00175BA9" w:rsidRPr="00B461D3">
        <w:rPr>
          <w:rFonts w:ascii="Times New Roman" w:hAnsi="Times New Roman"/>
          <w:sz w:val="24"/>
          <w:szCs w:val="24"/>
        </w:rPr>
        <w:t>. The Nuremberg system was actually based on another work (</w:t>
      </w:r>
      <w:r w:rsidR="00175BA9"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OMrfzQYl","properties":{"formattedCitation":"[14]","plainCitation":"[14]","noteIndex":0},"citationItems":[{"id":574,"uris":["http://zotero.org/users/8461198/items/EI49G6KB"],"itemData":{"id":574,"type":"paper-conference","abstract":"The encoding of local features is an essential part for writer identification and writer retrieval. While CNN activations have already been used as local features in related works, the encoding of these features has attracted little attention so far. In this work, we compare the established VLAD encoding with triangulation embedding. We further investigate generalized max pooling as an alternative to sum pooling and the impact of decorrelation and Exemplar SVMs. With these techniques, we set new standards on two publicly available datasets (ICDAR13, KHATT).","container-title":"2018 13th IAPR International Workshop on Document Analysis Systems (DAS)","DOI":"10.1109/DAS.2018.9","event-title":"2018 13th IAPR International Workshop on Document Analysis Systems (DAS)","page":"169-174","source":"IEEE Xplore","title":"Encoding CNN Activations for Writer Recognition","author":[{"family":"Christlein","given":"Vincent"},{"family":"Maier","given":"Andreas"}],"issued":{"date-parts":[["2018",4]]}}}],"schema":"https://github.com/citation-style-language/schema/raw/master/csl-citation.json"} </w:instrText>
      </w:r>
      <w:r w:rsidR="00175BA9" w:rsidRPr="00B461D3">
        <w:rPr>
          <w:rFonts w:ascii="Times New Roman" w:hAnsi="Times New Roman"/>
          <w:sz w:val="24"/>
          <w:szCs w:val="24"/>
        </w:rPr>
        <w:fldChar w:fldCharType="separate"/>
      </w:r>
      <w:r w:rsidR="002310CB" w:rsidRPr="002310CB">
        <w:rPr>
          <w:rFonts w:ascii="Times New Roman" w:hAnsi="Times New Roman"/>
          <w:sz w:val="24"/>
        </w:rPr>
        <w:t>[14]</w:t>
      </w:r>
      <w:r w:rsidR="00175BA9" w:rsidRPr="00B461D3">
        <w:rPr>
          <w:rFonts w:ascii="Times New Roman" w:hAnsi="Times New Roman"/>
          <w:sz w:val="24"/>
          <w:szCs w:val="24"/>
        </w:rPr>
        <w:fldChar w:fldCharType="end"/>
      </w:r>
      <w:r w:rsidR="00175BA9" w:rsidRPr="00B461D3">
        <w:rPr>
          <w:rFonts w:ascii="Times New Roman" w:hAnsi="Times New Roman"/>
          <w:sz w:val="24"/>
          <w:szCs w:val="24"/>
        </w:rPr>
        <w:t xml:space="preserve">) which extracted features by a pre-trained CNN. The extracted features were then “PCA-Whitened” and encoded in a </w:t>
      </w:r>
      <w:r w:rsidR="00175BA9" w:rsidRPr="00B461D3">
        <w:rPr>
          <w:rFonts w:ascii="Times New Roman" w:hAnsi="Times New Roman"/>
          <w:sz w:val="24"/>
          <w:szCs w:val="24"/>
        </w:rPr>
        <w:lastRenderedPageBreak/>
        <w:t xml:space="preserve">visual bag of words algorithm called VLAD. The feature vectors of the Nuremberg systems were classified by </w:t>
      </w:r>
      <w:r w:rsidR="00560989" w:rsidRPr="00B461D3">
        <w:rPr>
          <w:rFonts w:ascii="Times New Roman" w:hAnsi="Times New Roman"/>
          <w:sz w:val="24"/>
          <w:szCs w:val="24"/>
        </w:rPr>
        <w:t>measuring</w:t>
      </w:r>
      <w:r w:rsidR="00175BA9" w:rsidRPr="00B461D3">
        <w:rPr>
          <w:rFonts w:ascii="Times New Roman" w:hAnsi="Times New Roman"/>
          <w:sz w:val="24"/>
          <w:szCs w:val="24"/>
        </w:rPr>
        <w:t xml:space="preserve"> the Cosine-Distance between each sample</w:t>
      </w:r>
      <w:r w:rsidR="0060773F" w:rsidRPr="00B461D3">
        <w:rPr>
          <w:rFonts w:ascii="Times New Roman" w:hAnsi="Times New Roman"/>
          <w:sz w:val="24"/>
          <w:szCs w:val="24"/>
        </w:rPr>
        <w:t>.</w:t>
      </w:r>
    </w:p>
    <w:p w14:paraId="5B3C4F74" w14:textId="492C65D7" w:rsidR="00532B9C" w:rsidRDefault="00532B9C" w:rsidP="00532B9C">
      <w:pPr>
        <w:tabs>
          <w:tab w:val="left" w:pos="720"/>
        </w:tabs>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Abbas </w:t>
      </w:r>
      <w:r w:rsidRPr="00B461D3">
        <w:rPr>
          <w:rFonts w:ascii="Times New Roman" w:hAnsi="Times New Roman"/>
          <w:i/>
          <w:iCs/>
          <w:sz w:val="24"/>
          <w:szCs w:val="24"/>
        </w:rPr>
        <w:t xml:space="preserve">et al </w:t>
      </w:r>
      <w:r w:rsidRPr="00B461D3">
        <w:rPr>
          <w:rFonts w:ascii="Times New Roman" w:hAnsi="Times New Roman"/>
          <w:sz w:val="24"/>
          <w:szCs w:val="24"/>
        </w:rPr>
        <w:t xml:space="preserve">combines both LBP and </w:t>
      </w:r>
      <w:proofErr w:type="spellStart"/>
      <w:r w:rsidRPr="00B461D3">
        <w:rPr>
          <w:rFonts w:ascii="Times New Roman" w:hAnsi="Times New Roman"/>
          <w:sz w:val="24"/>
          <w:szCs w:val="24"/>
        </w:rPr>
        <w:t>oBIF</w:t>
      </w:r>
      <w:proofErr w:type="spellEnd"/>
      <w:r w:rsidR="00716E7D" w:rsidRPr="00B461D3">
        <w:rPr>
          <w:rFonts w:ascii="Times New Roman" w:hAnsi="Times New Roman"/>
          <w:sz w:val="24"/>
          <w:szCs w:val="24"/>
        </w:rPr>
        <w:t xml:space="preserve">, creating a histogram out of the LBP and </w:t>
      </w:r>
      <w:proofErr w:type="spellStart"/>
      <w:r w:rsidR="00716E7D" w:rsidRPr="00B461D3">
        <w:rPr>
          <w:rFonts w:ascii="Times New Roman" w:hAnsi="Times New Roman"/>
          <w:sz w:val="24"/>
          <w:szCs w:val="24"/>
        </w:rPr>
        <w:t>oBIF</w:t>
      </w:r>
      <w:proofErr w:type="spellEnd"/>
      <w:r w:rsidR="00716E7D" w:rsidRPr="00B461D3">
        <w:rPr>
          <w:rFonts w:ascii="Times New Roman" w:hAnsi="Times New Roman"/>
          <w:sz w:val="24"/>
          <w:szCs w:val="24"/>
        </w:rPr>
        <w:t xml:space="preserve"> descriptors over the whole range of the document and then classifying the writer with an multi-class SVM </w:t>
      </w:r>
      <w:r w:rsidR="00716E7D"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336X5DP7","properties":{"formattedCitation":"[15]","plainCitation":"[15]","noteIndex":0},"citationItems":[{"id":577,"uris":["http://zotero.org/users/8461198/items/BU9TYAT5"],"itemData":{"id":577,"type":"article-journal","abstract":"Identification of writers from images of handwriting is an interesting research problem in the handwriting recognition community. Application of image analysis and machine learning techniques to this problem allows development of computerised solutions which can facilitate forensic experts in reducing the search space against a questioned document. This article investigates the effectiveness of textural measures in characterising the writer of a handwritten document. A novel descriptor by crossing the local binary patterns (LBP) with different configurations that allows capturing the local textural information in handwriting using a column histogram is introduced. The representation is enriched with the oriented Basic Image Features (oBIFs) column histogram. Support vector machine (SVM) is employed as the classifier, and the experimental study is carried out on five different datasets in single as well as multi-script evaluation scenarios. Multi-script evaluations allow evaluating the hypothesis that writers share common characteristics across multiple scripts and the reported results validate the effectiveness of textural measures in capturing this script-independent, writer-specific information.","container-title":"IET Biometrics","DOI":"10.1049/bme2.12010","ISSN":"2047-4946","issue":"2","language":"en","note":"_eprint: https://onlinelibrary.wiley.com/doi/pdf/10.1049/bme2.12010","page":"179-193","source":"Wiley Online Library","title":"Texture feature column scheme for single- and multi-script writer identification","volume":"10","author":[{"family":"Abbas","given":"Faycel"},{"family":"Gattal","given":"Abdeljalil"},{"family":"Djeddi","given":"Chawki"},{"family":"Siddiqi","given":"Imran"},{"family":"Bensefia","given":"Ameur"},{"family":"Saoudi","given":"Kamel"}],"issued":{"date-parts":[["2021"]]}}}],"schema":"https://github.com/citation-style-language/schema/raw/master/csl-citation.json"} </w:instrText>
      </w:r>
      <w:r w:rsidR="00716E7D" w:rsidRPr="00B461D3">
        <w:rPr>
          <w:rFonts w:ascii="Times New Roman" w:hAnsi="Times New Roman"/>
          <w:sz w:val="24"/>
          <w:szCs w:val="24"/>
        </w:rPr>
        <w:fldChar w:fldCharType="separate"/>
      </w:r>
      <w:r w:rsidR="002310CB" w:rsidRPr="002310CB">
        <w:rPr>
          <w:rFonts w:ascii="Times New Roman" w:hAnsi="Times New Roman"/>
          <w:sz w:val="24"/>
        </w:rPr>
        <w:t>[15]</w:t>
      </w:r>
      <w:r w:rsidR="00716E7D" w:rsidRPr="00B461D3">
        <w:rPr>
          <w:rFonts w:ascii="Times New Roman" w:hAnsi="Times New Roman"/>
          <w:sz w:val="24"/>
          <w:szCs w:val="24"/>
        </w:rPr>
        <w:fldChar w:fldCharType="end"/>
      </w:r>
      <w:r w:rsidR="00716E7D" w:rsidRPr="00B461D3">
        <w:rPr>
          <w:rFonts w:ascii="Times New Roman" w:hAnsi="Times New Roman"/>
          <w:sz w:val="24"/>
          <w:szCs w:val="24"/>
        </w:rPr>
        <w:t xml:space="preserve">. Semma, </w:t>
      </w:r>
      <w:proofErr w:type="spellStart"/>
      <w:r w:rsidR="00716E7D" w:rsidRPr="00B461D3">
        <w:rPr>
          <w:rFonts w:ascii="Times New Roman" w:hAnsi="Times New Roman"/>
          <w:sz w:val="24"/>
          <w:szCs w:val="24"/>
        </w:rPr>
        <w:t>Hannad</w:t>
      </w:r>
      <w:proofErr w:type="spellEnd"/>
      <w:r w:rsidR="00716E7D" w:rsidRPr="00B461D3">
        <w:rPr>
          <w:rFonts w:ascii="Times New Roman" w:hAnsi="Times New Roman"/>
          <w:sz w:val="24"/>
          <w:szCs w:val="24"/>
        </w:rPr>
        <w:t xml:space="preserve">, Siddiqui, Lazrak, and Kettani extract features from sub-images obtained from a Harris Corner Detector. The sub-images are then fed into a CNN for feature extraction, and then transformed with VLAD. The VLAD vectors are then used to classify the writer with Nearest Neighbor </w:t>
      </w:r>
      <w:r w:rsidR="00716E7D"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yPwShjuK","properties":{"formattedCitation":"[16]","plainCitation":"[16]","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00716E7D" w:rsidRPr="00B461D3">
        <w:rPr>
          <w:rFonts w:ascii="Times New Roman" w:hAnsi="Times New Roman"/>
          <w:sz w:val="24"/>
          <w:szCs w:val="24"/>
        </w:rPr>
        <w:fldChar w:fldCharType="separate"/>
      </w:r>
      <w:r w:rsidR="002310CB" w:rsidRPr="002310CB">
        <w:rPr>
          <w:rFonts w:ascii="Times New Roman" w:hAnsi="Times New Roman"/>
          <w:sz w:val="24"/>
        </w:rPr>
        <w:t>[16]</w:t>
      </w:r>
      <w:r w:rsidR="00716E7D" w:rsidRPr="00B461D3">
        <w:rPr>
          <w:rFonts w:ascii="Times New Roman" w:hAnsi="Times New Roman"/>
          <w:sz w:val="24"/>
          <w:szCs w:val="24"/>
        </w:rPr>
        <w:fldChar w:fldCharType="end"/>
      </w:r>
      <w:r w:rsidR="00DC37EF">
        <w:rPr>
          <w:rFonts w:ascii="Times New Roman" w:hAnsi="Times New Roman"/>
          <w:sz w:val="24"/>
          <w:szCs w:val="24"/>
        </w:rPr>
        <w:t>.</w:t>
      </w:r>
    </w:p>
    <w:p w14:paraId="2546F14F" w14:textId="0D72AFFE" w:rsidR="00D5387C" w:rsidRDefault="00D5387C" w:rsidP="00532B9C">
      <w:pPr>
        <w:tabs>
          <w:tab w:val="left" w:pos="720"/>
        </w:tabs>
        <w:autoSpaceDE w:val="0"/>
        <w:autoSpaceDN w:val="0"/>
        <w:adjustRightInd w:val="0"/>
        <w:spacing w:after="0" w:line="480" w:lineRule="auto"/>
        <w:contextualSpacing/>
        <w:rPr>
          <w:rFonts w:ascii="Times New Roman" w:hAnsi="Times New Roman"/>
          <w:sz w:val="24"/>
          <w:szCs w:val="24"/>
        </w:rPr>
      </w:pPr>
      <w:r>
        <w:rPr>
          <w:rFonts w:ascii="Times New Roman" w:hAnsi="Times New Roman"/>
          <w:sz w:val="24"/>
          <w:szCs w:val="24"/>
        </w:rPr>
        <w:tab/>
      </w:r>
      <w:commentRangeStart w:id="39"/>
      <w:r w:rsidRPr="00B461D3">
        <w:rPr>
          <w:rFonts w:ascii="Times New Roman" w:hAnsi="Times New Roman"/>
          <w:sz w:val="24"/>
          <w:szCs w:val="24"/>
        </w:rPr>
        <w:t xml:space="preserve">In much of the literature, the input into the feature extraction algorithms are random sub-images of the documents (like the Tokyo system in the competition paper)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CblfZw2d","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using key point detectors such as the Harris Corner Detector </w:t>
      </w:r>
      <w:r w:rsidRPr="00B461D3">
        <w:rPr>
          <w:rFonts w:ascii="Times New Roman" w:hAnsi="Times New Roman"/>
          <w:sz w:val="24"/>
          <w:szCs w:val="24"/>
        </w:rPr>
        <w:fldChar w:fldCharType="begin"/>
      </w:r>
      <w:r>
        <w:rPr>
          <w:rFonts w:ascii="Times New Roman" w:hAnsi="Times New Roman"/>
          <w:sz w:val="24"/>
          <w:szCs w:val="24"/>
        </w:rPr>
        <w:instrText xml:space="preserve"> ADDIN ZOTERO_ITEM CSL_CITATION {"citationID":"svSQI1GM","properties":{"formattedCitation":"[16]","plainCitation":"[16]","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Pr="00B461D3">
        <w:rPr>
          <w:rFonts w:ascii="Times New Roman" w:hAnsi="Times New Roman"/>
          <w:sz w:val="24"/>
          <w:szCs w:val="24"/>
        </w:rPr>
        <w:fldChar w:fldCharType="separate"/>
      </w:r>
      <w:r w:rsidRPr="002310CB">
        <w:rPr>
          <w:rFonts w:ascii="Times New Roman" w:hAnsi="Times New Roman"/>
          <w:sz w:val="24"/>
        </w:rPr>
        <w:t>[16]</w:t>
      </w:r>
      <w:r w:rsidRPr="00B461D3">
        <w:rPr>
          <w:rFonts w:ascii="Times New Roman" w:hAnsi="Times New Roman"/>
          <w:sz w:val="24"/>
          <w:szCs w:val="24"/>
        </w:rPr>
        <w:fldChar w:fldCharType="end"/>
      </w:r>
      <w:r>
        <w:rPr>
          <w:rFonts w:ascii="Times New Roman" w:hAnsi="Times New Roman"/>
          <w:sz w:val="24"/>
          <w:szCs w:val="24"/>
        </w:rPr>
        <w:t xml:space="preserve"> as guides</w:t>
      </w:r>
      <w:r w:rsidRPr="00B461D3">
        <w:rPr>
          <w:rFonts w:ascii="Times New Roman" w:hAnsi="Times New Roman"/>
          <w:sz w:val="24"/>
          <w:szCs w:val="24"/>
        </w:rPr>
        <w:t xml:space="preserve">. </w:t>
      </w:r>
      <w:r>
        <w:rPr>
          <w:rFonts w:ascii="Times New Roman" w:hAnsi="Times New Roman"/>
          <w:sz w:val="24"/>
          <w:szCs w:val="24"/>
        </w:rPr>
        <w:t xml:space="preserve">One </w:t>
      </w:r>
      <w:r w:rsidRPr="00B461D3">
        <w:rPr>
          <w:rFonts w:ascii="Times New Roman" w:hAnsi="Times New Roman"/>
          <w:sz w:val="24"/>
          <w:szCs w:val="24"/>
        </w:rPr>
        <w:t>stud</w:t>
      </w:r>
      <w:r>
        <w:rPr>
          <w:rFonts w:ascii="Times New Roman" w:hAnsi="Times New Roman"/>
          <w:sz w:val="24"/>
          <w:szCs w:val="24"/>
        </w:rPr>
        <w:t>y</w:t>
      </w:r>
      <w:r w:rsidRPr="00B461D3">
        <w:rPr>
          <w:rFonts w:ascii="Times New Roman" w:hAnsi="Times New Roman"/>
          <w:sz w:val="24"/>
          <w:szCs w:val="24"/>
        </w:rPr>
        <w:t xml:space="preserve"> aggregate</w:t>
      </w:r>
      <w:r>
        <w:rPr>
          <w:rFonts w:ascii="Times New Roman" w:hAnsi="Times New Roman"/>
          <w:sz w:val="24"/>
          <w:szCs w:val="24"/>
        </w:rPr>
        <w:t>s</w:t>
      </w:r>
      <w:r w:rsidRPr="00B461D3">
        <w:rPr>
          <w:rFonts w:ascii="Times New Roman" w:hAnsi="Times New Roman"/>
          <w:sz w:val="24"/>
          <w:szCs w:val="24"/>
        </w:rPr>
        <w:t xml:space="preserve"> local features generated from </w:t>
      </w:r>
      <w:r>
        <w:rPr>
          <w:rFonts w:ascii="Times New Roman" w:hAnsi="Times New Roman"/>
          <w:sz w:val="24"/>
          <w:szCs w:val="24"/>
        </w:rPr>
        <w:t>sub images</w:t>
      </w:r>
      <w:r w:rsidRPr="00B461D3">
        <w:rPr>
          <w:rFonts w:ascii="Times New Roman" w:hAnsi="Times New Roman"/>
          <w:sz w:val="24"/>
          <w:szCs w:val="24"/>
        </w:rPr>
        <w:t xml:space="preserve"> into global features through processes like max-pooling and average-pooling </w:t>
      </w:r>
      <w:r w:rsidRPr="00B461D3">
        <w:rPr>
          <w:rFonts w:ascii="Times New Roman" w:hAnsi="Times New Roman"/>
          <w:sz w:val="24"/>
          <w:szCs w:val="24"/>
        </w:rPr>
        <w:fldChar w:fldCharType="begin"/>
      </w:r>
      <w:r>
        <w:rPr>
          <w:rFonts w:ascii="Times New Roman" w:hAnsi="Times New Roman"/>
          <w:sz w:val="24"/>
          <w:szCs w:val="24"/>
        </w:rPr>
        <w:instrText xml:space="preserve"> ADDIN ZOTERO_ITEM CSL_CITATION {"citationID":"Hq7q0pds","properties":{"formattedCitation":"[13]","plainCitation":"[13]","noteIndex":0},"citationItems":[{"id":575,"uris":["http://zotero.org/users/8461198/items/2D95MJWE"],"itemData":{"id":575,"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Pr="00B461D3">
        <w:rPr>
          <w:rFonts w:ascii="Times New Roman" w:hAnsi="Times New Roman"/>
          <w:sz w:val="24"/>
          <w:szCs w:val="24"/>
        </w:rPr>
        <w:fldChar w:fldCharType="separate"/>
      </w:r>
      <w:r w:rsidRPr="002310CB">
        <w:rPr>
          <w:rFonts w:ascii="Times New Roman" w:hAnsi="Times New Roman"/>
          <w:sz w:val="24"/>
        </w:rPr>
        <w:t>[13]</w:t>
      </w:r>
      <w:r w:rsidRPr="00B461D3">
        <w:rPr>
          <w:rFonts w:ascii="Times New Roman" w:hAnsi="Times New Roman"/>
          <w:sz w:val="24"/>
          <w:szCs w:val="24"/>
        </w:rPr>
        <w:fldChar w:fldCharType="end"/>
      </w:r>
      <w:r w:rsidRPr="00B461D3">
        <w:rPr>
          <w:rFonts w:ascii="Times New Roman" w:hAnsi="Times New Roman"/>
          <w:sz w:val="24"/>
          <w:szCs w:val="24"/>
        </w:rPr>
        <w:t>.</w:t>
      </w:r>
      <w:r>
        <w:rPr>
          <w:rFonts w:ascii="Times New Roman" w:hAnsi="Times New Roman"/>
          <w:sz w:val="24"/>
          <w:szCs w:val="24"/>
        </w:rPr>
        <w:t xml:space="preserve"> </w:t>
      </w:r>
      <w:r w:rsidRPr="00B461D3">
        <w:rPr>
          <w:rFonts w:ascii="Times New Roman" w:hAnsi="Times New Roman"/>
          <w:sz w:val="24"/>
          <w:szCs w:val="24"/>
        </w:rPr>
        <w:t>This study plans to test the effect of separating the characters of a handwritten document into the</w:t>
      </w:r>
      <w:r>
        <w:rPr>
          <w:rFonts w:ascii="Times New Roman" w:hAnsi="Times New Roman"/>
          <w:sz w:val="24"/>
          <w:szCs w:val="24"/>
        </w:rPr>
        <w:t>ir approximate</w:t>
      </w:r>
      <w:r w:rsidRPr="00B461D3">
        <w:rPr>
          <w:rFonts w:ascii="Times New Roman" w:hAnsi="Times New Roman"/>
          <w:sz w:val="24"/>
          <w:szCs w:val="24"/>
        </w:rPr>
        <w:t xml:space="preserve"> individual strokes that make them up; With the idea that breaking the characters of a document into sub-strokes will </w:t>
      </w:r>
      <w:r>
        <w:rPr>
          <w:rFonts w:ascii="Times New Roman" w:hAnsi="Times New Roman"/>
          <w:sz w:val="24"/>
          <w:szCs w:val="24"/>
        </w:rPr>
        <w:t>provide more common features for use in Writer Identification</w:t>
      </w:r>
      <w:r w:rsidRPr="00B461D3">
        <w:rPr>
          <w:rFonts w:ascii="Times New Roman" w:hAnsi="Times New Roman"/>
          <w:sz w:val="24"/>
          <w:szCs w:val="24"/>
        </w:rPr>
        <w:t>.</w:t>
      </w:r>
      <w:commentRangeEnd w:id="39"/>
      <w:r w:rsidR="00F54DBF">
        <w:rPr>
          <w:rStyle w:val="CommentReference"/>
        </w:rPr>
        <w:commentReference w:id="39"/>
      </w:r>
    </w:p>
    <w:p w14:paraId="0ECEA0C5" w14:textId="77777777" w:rsidR="006236F7" w:rsidRDefault="006236F7" w:rsidP="00532B9C">
      <w:pPr>
        <w:tabs>
          <w:tab w:val="left" w:pos="720"/>
        </w:tabs>
        <w:autoSpaceDE w:val="0"/>
        <w:autoSpaceDN w:val="0"/>
        <w:adjustRightInd w:val="0"/>
        <w:spacing w:after="0" w:line="480" w:lineRule="auto"/>
        <w:contextualSpacing/>
        <w:rPr>
          <w:rFonts w:ascii="Times New Roman" w:hAnsi="Times New Roman"/>
          <w:sz w:val="24"/>
          <w:szCs w:val="24"/>
        </w:rPr>
      </w:pPr>
    </w:p>
    <w:p w14:paraId="37515875" w14:textId="77777777" w:rsidR="00000ECA" w:rsidRDefault="00000ECA" w:rsidP="00532B9C">
      <w:pPr>
        <w:tabs>
          <w:tab w:val="left" w:pos="720"/>
        </w:tabs>
        <w:autoSpaceDE w:val="0"/>
        <w:autoSpaceDN w:val="0"/>
        <w:adjustRightInd w:val="0"/>
        <w:spacing w:after="0" w:line="480" w:lineRule="auto"/>
        <w:contextualSpacing/>
        <w:rPr>
          <w:rFonts w:ascii="Times New Roman" w:hAnsi="Times New Roman"/>
          <w:sz w:val="24"/>
          <w:szCs w:val="24"/>
        </w:rPr>
      </w:pPr>
    </w:p>
    <w:p w14:paraId="1C99D2BD" w14:textId="77777777" w:rsidR="00000ECA" w:rsidRDefault="00000ECA" w:rsidP="00532B9C">
      <w:pPr>
        <w:tabs>
          <w:tab w:val="left" w:pos="720"/>
        </w:tabs>
        <w:autoSpaceDE w:val="0"/>
        <w:autoSpaceDN w:val="0"/>
        <w:adjustRightInd w:val="0"/>
        <w:spacing w:after="0" w:line="480" w:lineRule="auto"/>
        <w:contextualSpacing/>
        <w:rPr>
          <w:rFonts w:ascii="Times New Roman" w:hAnsi="Times New Roman"/>
          <w:sz w:val="24"/>
          <w:szCs w:val="24"/>
        </w:rPr>
      </w:pPr>
    </w:p>
    <w:p w14:paraId="18B47013" w14:textId="77777777" w:rsidR="00903761" w:rsidRDefault="006236F7" w:rsidP="00903761">
      <w:pPr>
        <w:pStyle w:val="Heading2"/>
      </w:pPr>
      <w:bookmarkStart w:id="40" w:name="_Toc158311875"/>
      <w:r w:rsidRPr="006236F7">
        <w:t>Stroke Decomposition</w:t>
      </w:r>
      <w:bookmarkEnd w:id="40"/>
    </w:p>
    <w:p w14:paraId="724B8E24" w14:textId="1763E02D" w:rsidR="004958B8" w:rsidRDefault="00903761" w:rsidP="00903761">
      <w:pPr>
        <w:pStyle w:val="Heading2"/>
        <w:jc w:val="left"/>
        <w:rPr>
          <w:b w:val="0"/>
          <w:bCs/>
        </w:rPr>
      </w:pPr>
      <w:r>
        <w:tab/>
      </w:r>
      <w:bookmarkStart w:id="41" w:name="_Toc158311876"/>
      <w:r>
        <w:t>Stroke Decomposition</w:t>
      </w:r>
      <w:r>
        <w:rPr>
          <w:b w:val="0"/>
          <w:bCs/>
        </w:rPr>
        <w:t xml:space="preserve"> is a method of </w:t>
      </w:r>
      <w:r w:rsidR="009E5D05">
        <w:rPr>
          <w:b w:val="0"/>
          <w:bCs/>
        </w:rPr>
        <w:t>reducing a handwritten character into approximate individual strokes. While similar concepts have been applied</w:t>
      </w:r>
      <w:r w:rsidR="008C7120">
        <w:rPr>
          <w:b w:val="0"/>
          <w:bCs/>
        </w:rPr>
        <w:t xml:space="preserve"> in </w:t>
      </w:r>
      <w:commentRangeStart w:id="42"/>
      <w:r w:rsidR="008C7120">
        <w:rPr>
          <w:b w:val="0"/>
          <w:bCs/>
        </w:rPr>
        <w:t>Handwriting Identification</w:t>
      </w:r>
      <w:commentRangeEnd w:id="42"/>
      <w:r w:rsidR="008C7120">
        <w:rPr>
          <w:rStyle w:val="CommentReference"/>
          <w:rFonts w:ascii="Calibri" w:hAnsi="Calibri"/>
          <w:b w:val="0"/>
          <w:color w:val="auto"/>
        </w:rPr>
        <w:commentReference w:id="42"/>
      </w:r>
      <w:r w:rsidR="0007312D">
        <w:rPr>
          <w:b w:val="0"/>
          <w:bCs/>
        </w:rPr>
        <w:t>, T</w:t>
      </w:r>
      <w:r w:rsidR="001D04C8">
        <w:rPr>
          <w:b w:val="0"/>
          <w:bCs/>
        </w:rPr>
        <w:t xml:space="preserve">his technique </w:t>
      </w:r>
      <w:r w:rsidR="00867BAA">
        <w:rPr>
          <w:b w:val="0"/>
          <w:bCs/>
        </w:rPr>
        <w:t>typically</w:t>
      </w:r>
      <w:r w:rsidR="001D04C8">
        <w:rPr>
          <w:b w:val="0"/>
          <w:bCs/>
        </w:rPr>
        <w:t xml:space="preserve"> appears in</w:t>
      </w:r>
      <w:r w:rsidR="00B84180">
        <w:rPr>
          <w:b w:val="0"/>
          <w:bCs/>
        </w:rPr>
        <w:t xml:space="preserve"> </w:t>
      </w:r>
      <w:r w:rsidR="00867BAA">
        <w:rPr>
          <w:b w:val="0"/>
          <w:bCs/>
        </w:rPr>
        <w:t>research</w:t>
      </w:r>
      <w:r w:rsidR="00B84180">
        <w:rPr>
          <w:b w:val="0"/>
          <w:bCs/>
        </w:rPr>
        <w:t xml:space="preserve"> on Optical Character </w:t>
      </w:r>
      <w:r w:rsidR="00B84180">
        <w:rPr>
          <w:b w:val="0"/>
          <w:bCs/>
        </w:rPr>
        <w:lastRenderedPageBreak/>
        <w:t xml:space="preserve">Recognition (OCR) which is a similar field that </w:t>
      </w:r>
      <w:r w:rsidR="00B00A90">
        <w:rPr>
          <w:b w:val="0"/>
          <w:bCs/>
        </w:rPr>
        <w:t>attempts to convert images of text (handwritten or otherwise) into typed text.</w:t>
      </w:r>
      <w:r w:rsidR="002F0621">
        <w:rPr>
          <w:b w:val="0"/>
          <w:bCs/>
        </w:rPr>
        <w:t xml:space="preserve"> </w:t>
      </w:r>
      <w:r w:rsidR="00125992">
        <w:rPr>
          <w:b w:val="0"/>
          <w:bCs/>
        </w:rPr>
        <w:t>K</w:t>
      </w:r>
      <w:r w:rsidR="009858C4">
        <w:rPr>
          <w:b w:val="0"/>
          <w:bCs/>
        </w:rPr>
        <w:t>im</w:t>
      </w:r>
      <w:r w:rsidR="00125992">
        <w:rPr>
          <w:b w:val="0"/>
          <w:bCs/>
        </w:rPr>
        <w:t xml:space="preserve"> et al. decompose </w:t>
      </w:r>
      <w:r w:rsidR="00D4450C">
        <w:rPr>
          <w:b w:val="0"/>
          <w:bCs/>
        </w:rPr>
        <w:t xml:space="preserve">Chinese characters into individual strokes by first performing a morphological </w:t>
      </w:r>
      <w:r w:rsidR="004150AC">
        <w:rPr>
          <w:b w:val="0"/>
          <w:bCs/>
        </w:rPr>
        <w:t>thinning to reduce each character to a single pixel width</w:t>
      </w:r>
      <w:r w:rsidR="005E7898">
        <w:rPr>
          <w:b w:val="0"/>
          <w:bCs/>
        </w:rPr>
        <w:t xml:space="preserve"> </w:t>
      </w:r>
      <w:r w:rsidR="005E7898">
        <w:rPr>
          <w:b w:val="0"/>
          <w:bCs/>
        </w:rPr>
        <w:fldChar w:fldCharType="begin"/>
      </w:r>
      <w:r w:rsidR="005E7898">
        <w:rPr>
          <w:b w:val="0"/>
          <w:bCs/>
        </w:rPr>
        <w:instrText xml:space="preserve"> ADDIN ZOTERO_ITEM CSL_CITATION {"citationID":"wCuBLTau","properties":{"formattedCitation":"[17]","plainCitation":"[17]","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005E7898">
        <w:rPr>
          <w:b w:val="0"/>
          <w:bCs/>
        </w:rPr>
        <w:fldChar w:fldCharType="separate"/>
      </w:r>
      <w:r w:rsidR="005E7898" w:rsidRPr="005E7898">
        <w:t>[17]</w:t>
      </w:r>
      <w:r w:rsidR="005E7898">
        <w:rPr>
          <w:b w:val="0"/>
          <w:bCs/>
        </w:rPr>
        <w:fldChar w:fldCharType="end"/>
      </w:r>
      <w:r w:rsidR="008E6784">
        <w:rPr>
          <w:b w:val="0"/>
          <w:bCs/>
        </w:rPr>
        <w:t>. They then segment the characters based on branching points (areas where strokes overlap) and excessively curved segments</w:t>
      </w:r>
      <w:r w:rsidR="00CE7D84">
        <w:rPr>
          <w:b w:val="0"/>
          <w:bCs/>
        </w:rPr>
        <w:t>.</w:t>
      </w:r>
      <w:r w:rsidR="00265A8D">
        <w:rPr>
          <w:b w:val="0"/>
          <w:bCs/>
        </w:rPr>
        <w:t xml:space="preserve"> </w:t>
      </w:r>
      <w:r w:rsidR="00A518EB">
        <w:rPr>
          <w:b w:val="0"/>
          <w:bCs/>
        </w:rPr>
        <w:t>The</w:t>
      </w:r>
      <w:r w:rsidR="00265A8D">
        <w:rPr>
          <w:b w:val="0"/>
          <w:bCs/>
        </w:rPr>
        <w:t xml:space="preserve"> segments</w:t>
      </w:r>
      <w:r w:rsidR="00A518EB">
        <w:rPr>
          <w:b w:val="0"/>
          <w:bCs/>
        </w:rPr>
        <w:t xml:space="preserve"> are grown</w:t>
      </w:r>
      <w:r w:rsidR="00265A8D">
        <w:rPr>
          <w:b w:val="0"/>
          <w:bCs/>
        </w:rPr>
        <w:t xml:space="preserve"> morphologically</w:t>
      </w:r>
      <w:r w:rsidR="00197603">
        <w:rPr>
          <w:b w:val="0"/>
          <w:bCs/>
        </w:rPr>
        <w:t xml:space="preserve"> </w:t>
      </w:r>
      <w:r w:rsidR="00500AA3">
        <w:rPr>
          <w:b w:val="0"/>
          <w:bCs/>
        </w:rPr>
        <w:t>using two modifications on a morphological dilation which use vectors</w:t>
      </w:r>
      <w:r w:rsidR="00452FB4">
        <w:rPr>
          <w:b w:val="0"/>
          <w:bCs/>
        </w:rPr>
        <w:t xml:space="preserve"> both parallel and perpendicular (elongation and fattening) to </w:t>
      </w:r>
      <w:r w:rsidR="00916301">
        <w:rPr>
          <w:b w:val="0"/>
          <w:bCs/>
        </w:rPr>
        <w:t xml:space="preserve">the direction of each segment; A </w:t>
      </w:r>
      <w:r w:rsidR="005E7898">
        <w:rPr>
          <w:b w:val="0"/>
          <w:bCs/>
        </w:rPr>
        <w:t>more standard dilation</w:t>
      </w:r>
      <w:r w:rsidR="000F67D0">
        <w:rPr>
          <w:b w:val="0"/>
          <w:bCs/>
        </w:rPr>
        <w:t xml:space="preserve">, named </w:t>
      </w:r>
      <w:r w:rsidR="005E7898">
        <w:rPr>
          <w:b w:val="0"/>
          <w:bCs/>
        </w:rPr>
        <w:t>isotropic</w:t>
      </w:r>
      <w:r w:rsidR="000F67D0">
        <w:rPr>
          <w:b w:val="0"/>
          <w:bCs/>
        </w:rPr>
        <w:t xml:space="preserve"> expansion, is </w:t>
      </w:r>
      <w:r w:rsidR="000602A2">
        <w:rPr>
          <w:b w:val="0"/>
          <w:bCs/>
        </w:rPr>
        <w:t>performed</w:t>
      </w:r>
      <w:r w:rsidR="000F67D0">
        <w:rPr>
          <w:b w:val="0"/>
          <w:bCs/>
        </w:rPr>
        <w:t xml:space="preserve"> on segments that are not long enough for the elongation step (less than five pixels in the paper)</w:t>
      </w:r>
      <w:r w:rsidR="00197603">
        <w:rPr>
          <w:b w:val="0"/>
          <w:bCs/>
        </w:rPr>
        <w:t xml:space="preserve">. </w:t>
      </w:r>
      <w:r w:rsidR="000602A2">
        <w:rPr>
          <w:b w:val="0"/>
          <w:bCs/>
        </w:rPr>
        <w:t xml:space="preserve">Both Fattening and </w:t>
      </w:r>
      <w:r w:rsidR="00932331">
        <w:rPr>
          <w:b w:val="0"/>
          <w:bCs/>
        </w:rPr>
        <w:t>Isotropic</w:t>
      </w:r>
      <w:r w:rsidR="000602A2">
        <w:rPr>
          <w:b w:val="0"/>
          <w:bCs/>
        </w:rPr>
        <w:t xml:space="preserve"> expansion are constrained by an approximate convexity measure</w:t>
      </w:r>
      <w:r w:rsidR="004A6D82">
        <w:rPr>
          <w:b w:val="0"/>
          <w:bCs/>
        </w:rPr>
        <w:t>. Finally, G</w:t>
      </w:r>
      <w:r w:rsidR="0044300B">
        <w:rPr>
          <w:b w:val="0"/>
          <w:bCs/>
        </w:rPr>
        <w:t xml:space="preserve">rown stroke segments </w:t>
      </w:r>
      <w:r w:rsidR="004A6D82">
        <w:rPr>
          <w:b w:val="0"/>
          <w:bCs/>
        </w:rPr>
        <w:t xml:space="preserve">that have intersecting parts </w:t>
      </w:r>
      <w:r w:rsidR="0044300B">
        <w:rPr>
          <w:b w:val="0"/>
          <w:bCs/>
        </w:rPr>
        <w:t xml:space="preserve">are then </w:t>
      </w:r>
      <w:r w:rsidR="001F0D45">
        <w:rPr>
          <w:b w:val="0"/>
          <w:bCs/>
        </w:rPr>
        <w:t>potentially merged using the same convexity measure as a conditional</w:t>
      </w:r>
      <w:r w:rsidR="009A7846">
        <w:rPr>
          <w:b w:val="0"/>
          <w:bCs/>
        </w:rPr>
        <w:t xml:space="preserve"> </w:t>
      </w:r>
      <w:r w:rsidR="009A7846">
        <w:rPr>
          <w:b w:val="0"/>
          <w:bCs/>
        </w:rPr>
        <w:fldChar w:fldCharType="begin"/>
      </w:r>
      <w:r w:rsidR="009A7846">
        <w:rPr>
          <w:b w:val="0"/>
          <w:bCs/>
        </w:rPr>
        <w:instrText xml:space="preserve"> ADDIN ZOTERO_ITEM CSL_CITATION {"citationID":"EBa2ThYL","properties":{"formattedCitation":"[17]","plainCitation":"[17]","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009A7846">
        <w:rPr>
          <w:b w:val="0"/>
          <w:bCs/>
        </w:rPr>
        <w:fldChar w:fldCharType="separate"/>
      </w:r>
      <w:r w:rsidR="009A7846" w:rsidRPr="009A7846">
        <w:t>[17]</w:t>
      </w:r>
      <w:r w:rsidR="009A7846">
        <w:rPr>
          <w:b w:val="0"/>
          <w:bCs/>
        </w:rPr>
        <w:fldChar w:fldCharType="end"/>
      </w:r>
      <w:r w:rsidR="0033296C">
        <w:rPr>
          <w:b w:val="0"/>
          <w:bCs/>
        </w:rPr>
        <w:t>.</w:t>
      </w:r>
      <w:r w:rsidR="00EC2B50">
        <w:rPr>
          <w:b w:val="0"/>
          <w:bCs/>
        </w:rPr>
        <w:t xml:space="preserve"> </w:t>
      </w:r>
      <w:r w:rsidR="00972D11">
        <w:rPr>
          <w:b w:val="0"/>
          <w:bCs/>
        </w:rPr>
        <w:t>Chen et al. convert</w:t>
      </w:r>
      <w:r w:rsidR="00D41983">
        <w:rPr>
          <w:b w:val="0"/>
          <w:bCs/>
        </w:rPr>
        <w:t xml:space="preserve"> handwritten Chinese characters into stroke sequences (strings of numbers</w:t>
      </w:r>
      <w:r w:rsidR="009C0645">
        <w:rPr>
          <w:b w:val="0"/>
          <w:bCs/>
        </w:rPr>
        <w:t xml:space="preserve"> that indicate the type of stroke by number and the order the stroke was written by the position of that number)</w:t>
      </w:r>
      <w:r w:rsidR="00A91027">
        <w:rPr>
          <w:b w:val="0"/>
          <w:bCs/>
        </w:rPr>
        <w:t xml:space="preserve">. They </w:t>
      </w:r>
      <w:r w:rsidR="00F92D06">
        <w:rPr>
          <w:b w:val="0"/>
          <w:bCs/>
        </w:rPr>
        <w:t>use an encoder-decoder architecture to convert the character images to stroke sequences</w:t>
      </w:r>
      <w:r w:rsidR="00234163">
        <w:rPr>
          <w:b w:val="0"/>
          <w:bCs/>
        </w:rPr>
        <w:t xml:space="preserve"> </w:t>
      </w:r>
      <w:r w:rsidR="00A91027">
        <w:rPr>
          <w:b w:val="0"/>
          <w:bCs/>
        </w:rPr>
        <w:fldChar w:fldCharType="begin"/>
      </w:r>
      <w:r w:rsidR="00A91027">
        <w:rPr>
          <w:b w:val="0"/>
          <w:bCs/>
        </w:rPr>
        <w:instrText xml:space="preserve"> ADDIN ZOTERO_ITEM CSL_CITATION {"citationID":"Lzuz2HnK","properties":{"formattedCitation":"[18]","plainCitation":"[18]","noteIndex":0},"citationItems":[{"id":743,"uris":["http://zotero.org/users/8461198/items/6LTKZFF6"],"itemData":{"id":743,"type":"article","abstract":"Chinese character recognition has attracted much research interest due to its wide applications. Although it has been studied for many years, some issues in this field have not been completely resolved yet, e.g. the zero-shot problem. Previous character-based and radical-based methods have not fundamentally addressed the zero-shot problem since some characters or radicals in test sets may not appear in training sets under a data-hungry condition. Inspired by the fact that humans can generalize to know how to write characters unseen before if they have learned stroke orders of some characters, we propose a stroke-based method by decomposing each character into a sequence of strokes, which are the most basic units of Chinese characters. However, we observe that there is a one-to-many relationship between stroke sequences and Chinese characters. To tackle this challenge, we employ a matching-based strategy to transform the predicted stroke sequence to a specific character. We evaluate the proposed method on handwritten characters, printed artistic characters, and scene characters. The experimental results validate that the proposed method outperforms existing methods on both character zero-shot and radical zero-shot tasks. Moreover, the proposed method can be easily generalized to other languages whose characters can be decomposed into strokes.","DOI":"10.48550/arXiv.2106.11613","note":"arXiv:2106.11613 [cs]","number":"arXiv:2106.11613","publisher":"arXiv","source":"arXiv.org","title":"Zero-Shot Chinese Character Recognition with Stroke-Level Decomposition","URL":"http://arxiv.org/abs/2106.11613","author":[{"family":"Chen","given":"Jingye"},{"family":"Li","given":"Bin"},{"family":"Xue","given":"Xiangyang"}],"accessed":{"date-parts":[["2023",9,17]]},"issued":{"date-parts":[["2021",6,22]]}}}],"schema":"https://github.com/citation-style-language/schema/raw/master/csl-citation.json"} </w:instrText>
      </w:r>
      <w:r w:rsidR="00A91027">
        <w:rPr>
          <w:b w:val="0"/>
          <w:bCs/>
        </w:rPr>
        <w:fldChar w:fldCharType="separate"/>
      </w:r>
      <w:r w:rsidR="00A91027" w:rsidRPr="00A91027">
        <w:t>[18]</w:t>
      </w:r>
      <w:r w:rsidR="00A91027">
        <w:rPr>
          <w:b w:val="0"/>
          <w:bCs/>
        </w:rPr>
        <w:fldChar w:fldCharType="end"/>
      </w:r>
      <w:r w:rsidR="00222AD8">
        <w:rPr>
          <w:b w:val="0"/>
          <w:bCs/>
        </w:rPr>
        <w:t>.</w:t>
      </w:r>
      <w:bookmarkEnd w:id="41"/>
    </w:p>
    <w:p w14:paraId="55D4E2EA" w14:textId="0B14A4DD" w:rsidR="00B30291" w:rsidRDefault="00D44497" w:rsidP="00F71C7F">
      <w:pPr>
        <w:spacing w:line="480" w:lineRule="auto"/>
        <w:rPr>
          <w:rFonts w:ascii="Times New Roman" w:hAnsi="Times New Roman"/>
          <w:sz w:val="24"/>
          <w:szCs w:val="24"/>
        </w:rPr>
      </w:pPr>
      <w:commentRangeStart w:id="43"/>
      <w:r w:rsidRPr="00B461D3">
        <w:rPr>
          <w:rFonts w:ascii="Times New Roman" w:hAnsi="Times New Roman"/>
          <w:sz w:val="24"/>
          <w:szCs w:val="24"/>
        </w:rPr>
        <w:t xml:space="preserve">There is already some literature in sub-stroke decomposition. Kim, Kim, Choi, and Kim decompose Chinese character into their constituent sub-strokes using morphological processing </w:t>
      </w:r>
      <w:r w:rsidRPr="00B461D3">
        <w:rPr>
          <w:rFonts w:ascii="Times New Roman" w:hAnsi="Times New Roman"/>
          <w:sz w:val="24"/>
          <w:szCs w:val="24"/>
        </w:rPr>
        <w:fldChar w:fldCharType="begin"/>
      </w:r>
      <w:r>
        <w:rPr>
          <w:rFonts w:ascii="Times New Roman" w:hAnsi="Times New Roman"/>
          <w:sz w:val="24"/>
          <w:szCs w:val="24"/>
        </w:rPr>
        <w:instrText xml:space="preserve"> ADDIN ZOTERO_ITEM CSL_CITATION {"citationID":"xmO1miCL","properties":{"formattedCitation":"[17]","plainCitation":"[17]","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Pr="00B461D3">
        <w:rPr>
          <w:rFonts w:ascii="Times New Roman" w:hAnsi="Times New Roman"/>
          <w:sz w:val="24"/>
          <w:szCs w:val="24"/>
        </w:rPr>
        <w:fldChar w:fldCharType="separate"/>
      </w:r>
      <w:r w:rsidRPr="002310CB">
        <w:rPr>
          <w:rFonts w:ascii="Times New Roman" w:hAnsi="Times New Roman"/>
          <w:sz w:val="24"/>
        </w:rPr>
        <w:t>[17]</w:t>
      </w:r>
      <w:r w:rsidRPr="00B461D3">
        <w:rPr>
          <w:rFonts w:ascii="Times New Roman" w:hAnsi="Times New Roman"/>
          <w:sz w:val="24"/>
          <w:szCs w:val="24"/>
        </w:rPr>
        <w:fldChar w:fldCharType="end"/>
      </w:r>
      <w:r w:rsidRPr="00B461D3">
        <w:rPr>
          <w:rFonts w:ascii="Times New Roman" w:hAnsi="Times New Roman"/>
          <w:sz w:val="24"/>
          <w:szCs w:val="24"/>
        </w:rPr>
        <w:t xml:space="preserve">. However, to the best of our knowledge, there is no readily available software package that performs </w:t>
      </w:r>
      <w:r>
        <w:rPr>
          <w:rFonts w:ascii="Times New Roman" w:hAnsi="Times New Roman"/>
          <w:sz w:val="24"/>
          <w:szCs w:val="24"/>
        </w:rPr>
        <w:t xml:space="preserve">a technique </w:t>
      </w:r>
      <w:proofErr w:type="gramStart"/>
      <w:r>
        <w:rPr>
          <w:rFonts w:ascii="Times New Roman" w:hAnsi="Times New Roman"/>
          <w:sz w:val="24"/>
          <w:szCs w:val="24"/>
        </w:rPr>
        <w:t>similar to</w:t>
      </w:r>
      <w:proofErr w:type="gramEnd"/>
      <w:r>
        <w:rPr>
          <w:rFonts w:ascii="Times New Roman" w:hAnsi="Times New Roman"/>
          <w:sz w:val="24"/>
          <w:szCs w:val="24"/>
        </w:rPr>
        <w:t xml:space="preserve"> </w:t>
      </w:r>
      <w:r w:rsidRPr="00B461D3">
        <w:rPr>
          <w:rFonts w:ascii="Times New Roman" w:hAnsi="Times New Roman"/>
          <w:sz w:val="24"/>
          <w:szCs w:val="24"/>
        </w:rPr>
        <w:t xml:space="preserve">Stroke Decomposition. </w:t>
      </w:r>
      <w:commentRangeEnd w:id="43"/>
      <w:r>
        <w:rPr>
          <w:rStyle w:val="CommentReference"/>
        </w:rPr>
        <w:commentReference w:id="43"/>
      </w:r>
    </w:p>
    <w:p w14:paraId="320576FF" w14:textId="77777777" w:rsidR="00B30291" w:rsidRDefault="00B30291">
      <w:pPr>
        <w:spacing w:after="0" w:line="240" w:lineRule="auto"/>
        <w:rPr>
          <w:rFonts w:ascii="Times New Roman" w:hAnsi="Times New Roman"/>
          <w:sz w:val="24"/>
          <w:szCs w:val="24"/>
        </w:rPr>
      </w:pPr>
      <w:r>
        <w:rPr>
          <w:rFonts w:ascii="Times New Roman" w:hAnsi="Times New Roman"/>
          <w:sz w:val="24"/>
          <w:szCs w:val="24"/>
        </w:rPr>
        <w:br w:type="page"/>
      </w:r>
    </w:p>
    <w:p w14:paraId="10A7A940" w14:textId="77777777" w:rsidR="00074D81" w:rsidRDefault="00074D81" w:rsidP="00F71C7F">
      <w:pPr>
        <w:spacing w:line="480" w:lineRule="auto"/>
      </w:pPr>
    </w:p>
    <w:p w14:paraId="0048EE15" w14:textId="77777777" w:rsidR="00F71C7F" w:rsidRDefault="00F71C7F" w:rsidP="00F71C7F">
      <w:pPr>
        <w:spacing w:line="480" w:lineRule="auto"/>
      </w:pPr>
    </w:p>
    <w:p w14:paraId="6C4998C2" w14:textId="77777777" w:rsidR="00F71C7F" w:rsidRPr="00F71C7F" w:rsidRDefault="00F71C7F" w:rsidP="00F71C7F">
      <w:pPr>
        <w:spacing w:line="480" w:lineRule="auto"/>
      </w:pPr>
    </w:p>
    <w:p w14:paraId="63121913" w14:textId="304C4CAA" w:rsidR="004958B8" w:rsidRPr="00B461D3" w:rsidRDefault="004958B8" w:rsidP="00CE7B66">
      <w:pPr>
        <w:pStyle w:val="Heading1"/>
        <w:spacing w:line="480" w:lineRule="auto"/>
        <w:contextualSpacing/>
      </w:pPr>
      <w:bookmarkStart w:id="44" w:name="_Toc158311877"/>
      <w:r w:rsidRPr="00B461D3">
        <w:t>CHAPTER II</w:t>
      </w:r>
      <w:r w:rsidR="005C73CE" w:rsidRPr="00B461D3">
        <w:t>I</w:t>
      </w:r>
      <w:bookmarkEnd w:id="44"/>
    </w:p>
    <w:p w14:paraId="1EF0DAD0" w14:textId="77777777" w:rsidR="002F16E8" w:rsidRDefault="008510BC" w:rsidP="00B06672">
      <w:pPr>
        <w:autoSpaceDE w:val="0"/>
        <w:autoSpaceDN w:val="0"/>
        <w:adjustRightInd w:val="0"/>
        <w:spacing w:after="0" w:line="480" w:lineRule="auto"/>
        <w:contextualSpacing/>
        <w:jc w:val="center"/>
        <w:rPr>
          <w:rFonts w:ascii="Times New Roman" w:hAnsi="Times New Roman"/>
          <w:b/>
          <w:sz w:val="24"/>
          <w:szCs w:val="24"/>
        </w:rPr>
      </w:pPr>
      <w:commentRangeStart w:id="45"/>
      <w:r w:rsidRPr="00B461D3">
        <w:rPr>
          <w:rFonts w:ascii="Times New Roman" w:hAnsi="Times New Roman"/>
          <w:b/>
          <w:sz w:val="24"/>
          <w:szCs w:val="24"/>
        </w:rPr>
        <w:t>Methodology of Study</w:t>
      </w:r>
      <w:commentRangeEnd w:id="45"/>
      <w:r w:rsidR="00461F19">
        <w:rPr>
          <w:rStyle w:val="CommentReference"/>
        </w:rPr>
        <w:commentReference w:id="45"/>
      </w:r>
    </w:p>
    <w:p w14:paraId="426C7C89" w14:textId="2C271612" w:rsidR="00DB6B33" w:rsidRDefault="00E5696C" w:rsidP="00DB6B33">
      <w:pPr>
        <w:autoSpaceDE w:val="0"/>
        <w:autoSpaceDN w:val="0"/>
        <w:adjustRightInd w:val="0"/>
        <w:spacing w:after="0" w:line="480" w:lineRule="auto"/>
        <w:ind w:firstLine="720"/>
        <w:contextualSpacing/>
        <w:rPr>
          <w:rFonts w:ascii="Times New Roman" w:hAnsi="Times New Roman"/>
          <w:b/>
          <w:sz w:val="24"/>
          <w:szCs w:val="24"/>
        </w:rPr>
      </w:pPr>
      <w:r w:rsidRPr="00E5696C">
        <w:rPr>
          <w:rFonts w:ascii="Times New Roman" w:hAnsi="Times New Roman"/>
          <w:sz w:val="24"/>
          <w:szCs w:val="24"/>
        </w:rPr>
        <w:t xml:space="preserve">In this study, </w:t>
      </w:r>
      <w:r w:rsidR="006D4FEE" w:rsidRPr="00E5696C">
        <w:rPr>
          <w:rFonts w:ascii="Times New Roman" w:hAnsi="Times New Roman"/>
          <w:sz w:val="24"/>
          <w:szCs w:val="24"/>
        </w:rPr>
        <w:t>the Stroke</w:t>
      </w:r>
      <w:r w:rsidRPr="00E5696C">
        <w:rPr>
          <w:rFonts w:ascii="Times New Roman" w:hAnsi="Times New Roman"/>
          <w:sz w:val="24"/>
          <w:szCs w:val="24"/>
        </w:rPr>
        <w:t xml:space="preserve"> Decomposition method is performed as a </w:t>
      </w:r>
      <w:r w:rsidR="00D62677">
        <w:rPr>
          <w:rFonts w:ascii="Times New Roman" w:hAnsi="Times New Roman"/>
          <w:sz w:val="24"/>
          <w:szCs w:val="24"/>
        </w:rPr>
        <w:t>separate</w:t>
      </w:r>
      <w:r w:rsidRPr="00E5696C">
        <w:rPr>
          <w:rFonts w:ascii="Times New Roman" w:hAnsi="Times New Roman"/>
          <w:sz w:val="24"/>
          <w:szCs w:val="24"/>
        </w:rPr>
        <w:t xml:space="preserve"> process from Writer </w:t>
      </w:r>
      <w:r w:rsidR="00B9502A" w:rsidRPr="00E5696C">
        <w:rPr>
          <w:rFonts w:ascii="Times New Roman" w:hAnsi="Times New Roman"/>
          <w:sz w:val="24"/>
          <w:szCs w:val="24"/>
        </w:rPr>
        <w:t>Identification</w:t>
      </w:r>
      <w:r w:rsidR="00B9502A">
        <w:rPr>
          <w:rFonts w:ascii="Times New Roman" w:hAnsi="Times New Roman"/>
          <w:sz w:val="24"/>
          <w:szCs w:val="24"/>
        </w:rPr>
        <w:t xml:space="preserve"> and</w:t>
      </w:r>
      <w:r w:rsidRPr="00E5696C">
        <w:rPr>
          <w:rFonts w:ascii="Times New Roman" w:hAnsi="Times New Roman"/>
          <w:sz w:val="24"/>
          <w:szCs w:val="24"/>
        </w:rPr>
        <w:t xml:space="preserve"> is performed by constructing a set of filters for each handwritten document. </w:t>
      </w:r>
      <w:commentRangeStart w:id="46"/>
      <w:r w:rsidRPr="00E5696C">
        <w:rPr>
          <w:rFonts w:ascii="Times New Roman" w:hAnsi="Times New Roman"/>
          <w:sz w:val="24"/>
          <w:szCs w:val="24"/>
        </w:rPr>
        <w:t xml:space="preserve">A typical Handwriting Dataset consists of a set of </w:t>
      </w:r>
      <w:r w:rsidR="002F1BDE">
        <w:rPr>
          <w:rFonts w:ascii="Times New Roman" w:hAnsi="Times New Roman"/>
          <w:sz w:val="24"/>
          <w:szCs w:val="24"/>
        </w:rPr>
        <w:t>digitized</w:t>
      </w:r>
      <w:r w:rsidRPr="00E5696C">
        <w:rPr>
          <w:rFonts w:ascii="Times New Roman" w:hAnsi="Times New Roman"/>
          <w:sz w:val="24"/>
          <w:szCs w:val="24"/>
        </w:rPr>
        <w:t xml:space="preserve"> handwritten document images</w:t>
      </w:r>
      <w:r w:rsidR="00736E70">
        <w:rPr>
          <w:rFonts w:ascii="Times New Roman" w:hAnsi="Times New Roman"/>
          <w:sz w:val="24"/>
          <w:szCs w:val="24"/>
        </w:rPr>
        <w:t xml:space="preserve"> (scanned or photographed).</w:t>
      </w:r>
      <w:r w:rsidR="00F1470A">
        <w:rPr>
          <w:rFonts w:ascii="Times New Roman" w:hAnsi="Times New Roman"/>
          <w:sz w:val="24"/>
          <w:szCs w:val="24"/>
        </w:rPr>
        <w:t xml:space="preserve"> </w:t>
      </w:r>
      <w:commentRangeEnd w:id="46"/>
      <w:r w:rsidR="000B63FC">
        <w:rPr>
          <w:rStyle w:val="CommentReference"/>
        </w:rPr>
        <w:commentReference w:id="46"/>
      </w:r>
      <w:r w:rsidR="002F57A1">
        <w:rPr>
          <w:rFonts w:ascii="Times New Roman" w:hAnsi="Times New Roman"/>
          <w:sz w:val="24"/>
          <w:szCs w:val="24"/>
        </w:rPr>
        <w:t>A set of filters is constructed for each</w:t>
      </w:r>
      <w:r w:rsidR="005A54A8">
        <w:rPr>
          <w:rFonts w:ascii="Times New Roman" w:hAnsi="Times New Roman"/>
          <w:sz w:val="24"/>
          <w:szCs w:val="24"/>
        </w:rPr>
        <w:t xml:space="preserve">, </w:t>
      </w:r>
      <w:commentRangeStart w:id="47"/>
      <w:r w:rsidR="009A3E99">
        <w:rPr>
          <w:rFonts w:ascii="Times New Roman" w:hAnsi="Times New Roman"/>
          <w:sz w:val="24"/>
          <w:szCs w:val="24"/>
        </w:rPr>
        <w:t>which represent</w:t>
      </w:r>
      <w:r w:rsidR="00535C65">
        <w:rPr>
          <w:rFonts w:ascii="Times New Roman" w:hAnsi="Times New Roman"/>
          <w:sz w:val="24"/>
          <w:szCs w:val="24"/>
        </w:rPr>
        <w:t xml:space="preserve"> simplified stroke shape</w:t>
      </w:r>
      <w:r w:rsidR="009A3E99">
        <w:rPr>
          <w:rFonts w:ascii="Times New Roman" w:hAnsi="Times New Roman"/>
          <w:sz w:val="24"/>
          <w:szCs w:val="24"/>
        </w:rPr>
        <w:t xml:space="preserve">s </w:t>
      </w:r>
      <w:r w:rsidR="00AD7DE8">
        <w:rPr>
          <w:rFonts w:ascii="Times New Roman" w:hAnsi="Times New Roman"/>
          <w:sz w:val="24"/>
          <w:szCs w:val="24"/>
        </w:rPr>
        <w:t>extracted from the related document</w:t>
      </w:r>
      <w:commentRangeEnd w:id="47"/>
      <w:r w:rsidR="003D7178">
        <w:rPr>
          <w:rStyle w:val="CommentReference"/>
        </w:rPr>
        <w:commentReference w:id="47"/>
      </w:r>
      <w:r w:rsidR="00535C65">
        <w:rPr>
          <w:rFonts w:ascii="Times New Roman" w:hAnsi="Times New Roman"/>
          <w:sz w:val="24"/>
          <w:szCs w:val="24"/>
        </w:rPr>
        <w:t xml:space="preserve">. </w:t>
      </w:r>
      <w:r w:rsidR="0000721D">
        <w:rPr>
          <w:rFonts w:ascii="Times New Roman" w:hAnsi="Times New Roman"/>
          <w:sz w:val="24"/>
          <w:szCs w:val="24"/>
        </w:rPr>
        <w:t>Sub-images</w:t>
      </w:r>
      <w:r w:rsidR="00224EAD">
        <w:rPr>
          <w:rFonts w:ascii="Times New Roman" w:hAnsi="Times New Roman"/>
          <w:sz w:val="24"/>
          <w:szCs w:val="24"/>
        </w:rPr>
        <w:t xml:space="preserve">, </w:t>
      </w:r>
      <w:r w:rsidR="00F5424D">
        <w:rPr>
          <w:rFonts w:ascii="Times New Roman" w:hAnsi="Times New Roman"/>
          <w:sz w:val="24"/>
          <w:szCs w:val="24"/>
        </w:rPr>
        <w:t>containing the simplified stroke shape</w:t>
      </w:r>
      <w:r w:rsidR="00224EAD">
        <w:rPr>
          <w:rFonts w:ascii="Times New Roman" w:hAnsi="Times New Roman"/>
          <w:sz w:val="24"/>
          <w:szCs w:val="24"/>
        </w:rPr>
        <w:t xml:space="preserve">, </w:t>
      </w:r>
      <w:r w:rsidR="0000721D">
        <w:rPr>
          <w:rFonts w:ascii="Times New Roman" w:hAnsi="Times New Roman"/>
          <w:sz w:val="24"/>
          <w:szCs w:val="24"/>
        </w:rPr>
        <w:t xml:space="preserve">are extracted </w:t>
      </w:r>
      <w:r w:rsidR="00224EAD">
        <w:rPr>
          <w:rFonts w:ascii="Times New Roman" w:hAnsi="Times New Roman"/>
          <w:sz w:val="24"/>
          <w:szCs w:val="24"/>
        </w:rPr>
        <w:t xml:space="preserve">from the document </w:t>
      </w:r>
      <w:r w:rsidR="0000721D">
        <w:rPr>
          <w:rFonts w:ascii="Times New Roman" w:hAnsi="Times New Roman"/>
          <w:sz w:val="24"/>
          <w:szCs w:val="24"/>
        </w:rPr>
        <w:t>with the bounding box coordinates of the filters, and then</w:t>
      </w:r>
      <w:r w:rsidR="00A2330F">
        <w:rPr>
          <w:rFonts w:ascii="Times New Roman" w:hAnsi="Times New Roman"/>
          <w:sz w:val="24"/>
          <w:szCs w:val="24"/>
        </w:rPr>
        <w:t xml:space="preserve"> unneeded pixel values (not corresponding to the filter pixels) are removed.</w:t>
      </w:r>
      <w:r w:rsidR="009F61F1">
        <w:rPr>
          <w:rFonts w:ascii="Times New Roman" w:hAnsi="Times New Roman"/>
          <w:sz w:val="24"/>
          <w:szCs w:val="24"/>
        </w:rPr>
        <w:t xml:space="preserve"> </w:t>
      </w:r>
      <w:r w:rsidR="00B639BF">
        <w:rPr>
          <w:rFonts w:ascii="Times New Roman" w:hAnsi="Times New Roman"/>
          <w:sz w:val="24"/>
          <w:szCs w:val="24"/>
        </w:rPr>
        <w:t>Finally,</w:t>
      </w:r>
      <w:r w:rsidR="009F61F1">
        <w:rPr>
          <w:rFonts w:ascii="Times New Roman" w:hAnsi="Times New Roman"/>
          <w:sz w:val="24"/>
          <w:szCs w:val="24"/>
        </w:rPr>
        <w:t xml:space="preserve"> the </w:t>
      </w:r>
      <w:r w:rsidR="00387872">
        <w:rPr>
          <w:rFonts w:ascii="Times New Roman" w:hAnsi="Times New Roman"/>
          <w:sz w:val="24"/>
          <w:szCs w:val="24"/>
        </w:rPr>
        <w:t>filtered sub-images are saved to disk, and then later loaded</w:t>
      </w:r>
      <w:r w:rsidR="00DE3BE7">
        <w:rPr>
          <w:rFonts w:ascii="Times New Roman" w:hAnsi="Times New Roman"/>
          <w:sz w:val="24"/>
          <w:szCs w:val="24"/>
        </w:rPr>
        <w:t xml:space="preserve">, via a data-loader, to be </w:t>
      </w:r>
      <w:r w:rsidR="009F75B0">
        <w:rPr>
          <w:rFonts w:ascii="Times New Roman" w:hAnsi="Times New Roman"/>
          <w:sz w:val="24"/>
          <w:szCs w:val="24"/>
        </w:rPr>
        <w:t>trained on</w:t>
      </w:r>
      <w:r w:rsidR="00B639BF">
        <w:rPr>
          <w:rFonts w:ascii="Times New Roman" w:hAnsi="Times New Roman"/>
          <w:sz w:val="24"/>
          <w:szCs w:val="24"/>
        </w:rPr>
        <w:t xml:space="preserve">, or </w:t>
      </w:r>
      <w:r w:rsidR="009F75B0">
        <w:rPr>
          <w:rFonts w:ascii="Times New Roman" w:hAnsi="Times New Roman"/>
          <w:sz w:val="24"/>
          <w:szCs w:val="24"/>
        </w:rPr>
        <w:t>predicted</w:t>
      </w:r>
      <w:r w:rsidR="00B639BF">
        <w:rPr>
          <w:rFonts w:ascii="Times New Roman" w:hAnsi="Times New Roman"/>
          <w:sz w:val="24"/>
          <w:szCs w:val="24"/>
        </w:rPr>
        <w:t>,</w:t>
      </w:r>
      <w:r w:rsidR="009F75B0">
        <w:rPr>
          <w:rFonts w:ascii="Times New Roman" w:hAnsi="Times New Roman"/>
          <w:sz w:val="24"/>
          <w:szCs w:val="24"/>
        </w:rPr>
        <w:t xml:space="preserve"> by</w:t>
      </w:r>
      <w:r w:rsidR="00DE3BE7">
        <w:rPr>
          <w:rFonts w:ascii="Times New Roman" w:hAnsi="Times New Roman"/>
          <w:sz w:val="24"/>
          <w:szCs w:val="24"/>
        </w:rPr>
        <w:t xml:space="preserve"> a modified ResNet50 CNN model</w:t>
      </w:r>
      <w:r w:rsidR="009F75B0">
        <w:rPr>
          <w:rFonts w:ascii="Times New Roman" w:hAnsi="Times New Roman"/>
          <w:sz w:val="24"/>
          <w:szCs w:val="24"/>
        </w:rPr>
        <w:t>. The final evaluation metrics</w:t>
      </w:r>
      <w:r w:rsidR="00FB4A75">
        <w:rPr>
          <w:rFonts w:ascii="Times New Roman" w:hAnsi="Times New Roman"/>
          <w:sz w:val="24"/>
          <w:szCs w:val="24"/>
        </w:rPr>
        <w:t xml:space="preserve"> for this study are split into Categorical Accuracy, Precision, and Recall</w:t>
      </w:r>
      <w:r w:rsidR="00150E21">
        <w:rPr>
          <w:rFonts w:ascii="Times New Roman" w:hAnsi="Times New Roman"/>
          <w:sz w:val="24"/>
          <w:szCs w:val="24"/>
        </w:rPr>
        <w:t xml:space="preserve"> for the overall performance metrics</w:t>
      </w:r>
      <w:r w:rsidR="005D2E0A">
        <w:rPr>
          <w:rFonts w:ascii="Times New Roman" w:hAnsi="Times New Roman"/>
          <w:sz w:val="24"/>
          <w:szCs w:val="24"/>
        </w:rPr>
        <w:t xml:space="preserve"> in both the training and testing stages</w:t>
      </w:r>
      <w:r w:rsidR="00150E21">
        <w:rPr>
          <w:rFonts w:ascii="Times New Roman" w:hAnsi="Times New Roman"/>
          <w:sz w:val="24"/>
          <w:szCs w:val="24"/>
        </w:rPr>
        <w:t>. A</w:t>
      </w:r>
      <w:r w:rsidR="005D2E0A">
        <w:rPr>
          <w:rFonts w:ascii="Times New Roman" w:hAnsi="Times New Roman"/>
          <w:sz w:val="24"/>
          <w:szCs w:val="24"/>
        </w:rPr>
        <w:t>n additional</w:t>
      </w:r>
      <w:r w:rsidR="00150E21">
        <w:rPr>
          <w:rFonts w:ascii="Times New Roman" w:hAnsi="Times New Roman"/>
          <w:sz w:val="24"/>
          <w:szCs w:val="24"/>
        </w:rPr>
        <w:t xml:space="preserve"> Top-N Accuracy metric is used to evaluate the performance of the CNN model on individual documents</w:t>
      </w:r>
      <w:r w:rsidR="0043576A">
        <w:rPr>
          <w:rFonts w:ascii="Times New Roman" w:hAnsi="Times New Roman"/>
          <w:sz w:val="24"/>
          <w:szCs w:val="24"/>
        </w:rPr>
        <w:t xml:space="preserve"> (grouping all simplified strokes by the document they were extracted by)</w:t>
      </w:r>
      <w:r w:rsidR="0088699A">
        <w:rPr>
          <w:rFonts w:ascii="Times New Roman" w:hAnsi="Times New Roman"/>
          <w:sz w:val="24"/>
          <w:szCs w:val="24"/>
        </w:rPr>
        <w:t xml:space="preserve"> during testing.</w:t>
      </w:r>
    </w:p>
    <w:p w14:paraId="437D9930" w14:textId="77777777" w:rsidR="00DB6B33" w:rsidRDefault="00DB6B33">
      <w:pPr>
        <w:spacing w:after="0" w:line="240" w:lineRule="auto"/>
        <w:rPr>
          <w:rFonts w:ascii="Times New Roman" w:hAnsi="Times New Roman"/>
          <w:b/>
          <w:sz w:val="24"/>
          <w:szCs w:val="24"/>
        </w:rPr>
      </w:pPr>
      <w:r>
        <w:rPr>
          <w:rFonts w:ascii="Times New Roman" w:hAnsi="Times New Roman"/>
          <w:b/>
          <w:sz w:val="24"/>
          <w:szCs w:val="24"/>
        </w:rPr>
        <w:br w:type="page"/>
      </w:r>
    </w:p>
    <w:p w14:paraId="788C3614" w14:textId="77777777" w:rsidR="00874CAD" w:rsidRDefault="00874CAD" w:rsidP="00DB6B33">
      <w:pPr>
        <w:autoSpaceDE w:val="0"/>
        <w:autoSpaceDN w:val="0"/>
        <w:adjustRightInd w:val="0"/>
        <w:spacing w:after="0" w:line="480" w:lineRule="auto"/>
        <w:ind w:firstLine="720"/>
        <w:contextualSpacing/>
        <w:rPr>
          <w:rFonts w:ascii="Times New Roman" w:hAnsi="Times New Roman"/>
          <w:b/>
          <w:sz w:val="24"/>
          <w:szCs w:val="24"/>
        </w:rPr>
      </w:pPr>
    </w:p>
    <w:p w14:paraId="0614A87A" w14:textId="77777777" w:rsidR="00DB6B33" w:rsidRDefault="00DB6B33" w:rsidP="00DB6B33">
      <w:pPr>
        <w:autoSpaceDE w:val="0"/>
        <w:autoSpaceDN w:val="0"/>
        <w:adjustRightInd w:val="0"/>
        <w:spacing w:after="0" w:line="480" w:lineRule="auto"/>
        <w:ind w:firstLine="720"/>
        <w:contextualSpacing/>
        <w:rPr>
          <w:rFonts w:ascii="Times New Roman" w:hAnsi="Times New Roman"/>
          <w:b/>
          <w:sz w:val="24"/>
          <w:szCs w:val="24"/>
        </w:rPr>
      </w:pPr>
    </w:p>
    <w:p w14:paraId="5274B997" w14:textId="77777777" w:rsidR="00DB6B33" w:rsidRPr="00DB6B33" w:rsidRDefault="00DB6B33" w:rsidP="00DB6B33">
      <w:pPr>
        <w:autoSpaceDE w:val="0"/>
        <w:autoSpaceDN w:val="0"/>
        <w:adjustRightInd w:val="0"/>
        <w:spacing w:after="0" w:line="480" w:lineRule="auto"/>
        <w:ind w:firstLine="720"/>
        <w:contextualSpacing/>
        <w:rPr>
          <w:rFonts w:ascii="Times New Roman" w:hAnsi="Times New Roman"/>
          <w:b/>
          <w:sz w:val="24"/>
          <w:szCs w:val="24"/>
        </w:rPr>
      </w:pPr>
    </w:p>
    <w:p w14:paraId="5D3AD9AD" w14:textId="2C1ECB19" w:rsidR="00416857" w:rsidRPr="00B461D3" w:rsidRDefault="00416857" w:rsidP="007B0255">
      <w:pPr>
        <w:pStyle w:val="Heading2"/>
      </w:pPr>
      <w:bookmarkStart w:id="48" w:name="_Toc158311878"/>
      <w:r w:rsidRPr="00B461D3">
        <w:t>Stroke Decomposition</w:t>
      </w:r>
      <w:r w:rsidR="004F62A6">
        <w:t xml:space="preserve"> Method</w:t>
      </w:r>
      <w:bookmarkEnd w:id="48"/>
    </w:p>
    <w:p w14:paraId="050C72F7" w14:textId="09525C75" w:rsidR="007C5CDC" w:rsidRDefault="00DB77A4" w:rsidP="007B0255">
      <w:pPr>
        <w:spacing w:after="0" w:line="480" w:lineRule="auto"/>
        <w:contextualSpacing/>
        <w:rPr>
          <w:rFonts w:ascii="Times New Roman" w:hAnsi="Times New Roman"/>
          <w:sz w:val="24"/>
          <w:szCs w:val="24"/>
        </w:rPr>
      </w:pPr>
      <w:r w:rsidRPr="00B461D3">
        <w:rPr>
          <w:rFonts w:ascii="Times New Roman" w:hAnsi="Times New Roman"/>
          <w:sz w:val="24"/>
          <w:szCs w:val="24"/>
        </w:rPr>
        <w:tab/>
      </w:r>
      <w:r w:rsidR="005C1186">
        <w:rPr>
          <w:rFonts w:ascii="Times New Roman" w:hAnsi="Times New Roman"/>
          <w:sz w:val="24"/>
          <w:szCs w:val="24"/>
        </w:rPr>
        <w:t xml:space="preserve">The main idea of stroke decomposition is to </w:t>
      </w:r>
      <w:r w:rsidR="003A0E33">
        <w:rPr>
          <w:rFonts w:ascii="Times New Roman" w:hAnsi="Times New Roman"/>
          <w:sz w:val="24"/>
          <w:szCs w:val="24"/>
        </w:rPr>
        <w:t>split handwritten characters into simpler shapes</w:t>
      </w:r>
      <w:r w:rsidR="00C11A31">
        <w:rPr>
          <w:rFonts w:ascii="Times New Roman" w:hAnsi="Times New Roman"/>
          <w:sz w:val="24"/>
          <w:szCs w:val="24"/>
        </w:rPr>
        <w:t>, which are hopefully more common between different writing scripts</w:t>
      </w:r>
      <w:r w:rsidR="003A0E33">
        <w:rPr>
          <w:rFonts w:ascii="Times New Roman" w:hAnsi="Times New Roman"/>
          <w:sz w:val="24"/>
          <w:szCs w:val="24"/>
        </w:rPr>
        <w:t xml:space="preserve">. </w:t>
      </w:r>
      <w:r w:rsidR="00416857" w:rsidRPr="00B461D3">
        <w:rPr>
          <w:rFonts w:ascii="Times New Roman" w:hAnsi="Times New Roman"/>
          <w:sz w:val="24"/>
          <w:szCs w:val="24"/>
        </w:rPr>
        <w:t xml:space="preserve">Since there is no information about </w:t>
      </w:r>
      <w:r w:rsidR="00185B01">
        <w:rPr>
          <w:rFonts w:ascii="Times New Roman" w:hAnsi="Times New Roman"/>
          <w:sz w:val="24"/>
          <w:szCs w:val="24"/>
        </w:rPr>
        <w:t>the order of strokes a writer makes when creating</w:t>
      </w:r>
      <w:r w:rsidR="00416857" w:rsidRPr="00B461D3">
        <w:rPr>
          <w:rFonts w:ascii="Times New Roman" w:hAnsi="Times New Roman"/>
          <w:sz w:val="24"/>
          <w:szCs w:val="24"/>
        </w:rPr>
        <w:t xml:space="preserve"> characters d</w:t>
      </w:r>
      <w:r w:rsidR="00185B01">
        <w:rPr>
          <w:rFonts w:ascii="Times New Roman" w:hAnsi="Times New Roman"/>
          <w:sz w:val="24"/>
          <w:szCs w:val="24"/>
        </w:rPr>
        <w:t>uring writing</w:t>
      </w:r>
      <w:r w:rsidR="00416857" w:rsidRPr="00B461D3">
        <w:rPr>
          <w:rFonts w:ascii="Times New Roman" w:hAnsi="Times New Roman"/>
          <w:sz w:val="24"/>
          <w:szCs w:val="24"/>
        </w:rPr>
        <w:t xml:space="preserve">, the </w:t>
      </w:r>
      <w:r w:rsidR="0053743C">
        <w:rPr>
          <w:rFonts w:ascii="Times New Roman" w:hAnsi="Times New Roman"/>
          <w:sz w:val="24"/>
          <w:szCs w:val="24"/>
        </w:rPr>
        <w:t>s</w:t>
      </w:r>
      <w:r w:rsidR="00416857" w:rsidRPr="00B461D3">
        <w:rPr>
          <w:rFonts w:ascii="Times New Roman" w:hAnsi="Times New Roman"/>
          <w:sz w:val="24"/>
          <w:szCs w:val="24"/>
        </w:rPr>
        <w:t xml:space="preserve">trokes making up a character </w:t>
      </w:r>
      <w:r w:rsidR="0053743C">
        <w:rPr>
          <w:rFonts w:ascii="Times New Roman" w:hAnsi="Times New Roman"/>
          <w:sz w:val="24"/>
          <w:szCs w:val="24"/>
        </w:rPr>
        <w:t>are approximated using</w:t>
      </w:r>
      <w:r w:rsidR="004418F2">
        <w:rPr>
          <w:rFonts w:ascii="Times New Roman" w:hAnsi="Times New Roman"/>
          <w:sz w:val="24"/>
          <w:szCs w:val="24"/>
        </w:rPr>
        <w:t xml:space="preserve"> </w:t>
      </w:r>
      <w:r w:rsidR="004418F2">
        <w:rPr>
          <w:rFonts w:ascii="Times New Roman" w:hAnsi="Times New Roman"/>
          <w:b/>
          <w:bCs/>
          <w:sz w:val="24"/>
          <w:szCs w:val="24"/>
        </w:rPr>
        <w:t>critical points</w:t>
      </w:r>
      <w:r w:rsidR="004418F2">
        <w:rPr>
          <w:rFonts w:ascii="Times New Roman" w:hAnsi="Times New Roman"/>
          <w:sz w:val="24"/>
          <w:szCs w:val="24"/>
        </w:rPr>
        <w:t>:</w:t>
      </w:r>
      <w:r w:rsidR="0053743C">
        <w:rPr>
          <w:rFonts w:ascii="Times New Roman" w:hAnsi="Times New Roman"/>
          <w:sz w:val="24"/>
          <w:szCs w:val="24"/>
        </w:rPr>
        <w:t xml:space="preserve"> </w:t>
      </w:r>
      <w:commentRangeStart w:id="49"/>
      <w:r w:rsidR="0053743C">
        <w:rPr>
          <w:rFonts w:ascii="Times New Roman" w:hAnsi="Times New Roman"/>
          <w:sz w:val="24"/>
          <w:szCs w:val="24"/>
        </w:rPr>
        <w:t xml:space="preserve">branching points, </w:t>
      </w:r>
      <w:r w:rsidR="0021511A">
        <w:rPr>
          <w:rFonts w:ascii="Times New Roman" w:hAnsi="Times New Roman"/>
          <w:sz w:val="24"/>
          <w:szCs w:val="24"/>
        </w:rPr>
        <w:t xml:space="preserve">and </w:t>
      </w:r>
      <w:r w:rsidR="0053743C">
        <w:rPr>
          <w:rFonts w:ascii="Times New Roman" w:hAnsi="Times New Roman"/>
          <w:sz w:val="24"/>
          <w:szCs w:val="24"/>
        </w:rPr>
        <w:t>end points a character</w:t>
      </w:r>
      <w:r w:rsidR="00416857" w:rsidRPr="00B461D3">
        <w:rPr>
          <w:rFonts w:ascii="Times New Roman" w:hAnsi="Times New Roman"/>
          <w:sz w:val="24"/>
          <w:szCs w:val="24"/>
        </w:rPr>
        <w:t xml:space="preserve">. </w:t>
      </w:r>
      <w:commentRangeEnd w:id="49"/>
      <w:r w:rsidR="0021511A">
        <w:rPr>
          <w:rStyle w:val="CommentReference"/>
        </w:rPr>
        <w:commentReference w:id="49"/>
      </w:r>
      <w:r w:rsidR="00B20ACD">
        <w:rPr>
          <w:rFonts w:ascii="Times New Roman" w:hAnsi="Times New Roman"/>
          <w:sz w:val="24"/>
          <w:szCs w:val="24"/>
        </w:rPr>
        <w:t xml:space="preserve">The end goal of </w:t>
      </w:r>
      <w:r w:rsidR="00E42AD8">
        <w:rPr>
          <w:rFonts w:ascii="Times New Roman" w:hAnsi="Times New Roman"/>
          <w:sz w:val="24"/>
          <w:szCs w:val="24"/>
        </w:rPr>
        <w:t xml:space="preserve">stroke decomposition is a collection of simplified </w:t>
      </w:r>
      <w:r w:rsidR="007C5CDC">
        <w:rPr>
          <w:rFonts w:ascii="Times New Roman" w:hAnsi="Times New Roman"/>
          <w:sz w:val="24"/>
          <w:szCs w:val="24"/>
        </w:rPr>
        <w:t>shapes</w:t>
      </w:r>
      <w:r w:rsidR="008451B5">
        <w:rPr>
          <w:rFonts w:ascii="Times New Roman" w:hAnsi="Times New Roman"/>
          <w:sz w:val="24"/>
          <w:szCs w:val="24"/>
        </w:rPr>
        <w:t xml:space="preserve"> extracted from each document that </w:t>
      </w:r>
      <w:r w:rsidR="007C5CDC">
        <w:rPr>
          <w:rFonts w:ascii="Times New Roman" w:hAnsi="Times New Roman"/>
          <w:sz w:val="24"/>
          <w:szCs w:val="24"/>
        </w:rPr>
        <w:t>could then be used with more conventional handwriting identification methods.</w:t>
      </w:r>
    </w:p>
    <w:p w14:paraId="0E86C9CF" w14:textId="0F46EAF8" w:rsidR="00DC5E06" w:rsidRDefault="002B540A" w:rsidP="00E70C91">
      <w:pPr>
        <w:spacing w:after="0" w:line="480" w:lineRule="auto"/>
        <w:contextualSpacing/>
        <w:rPr>
          <w:rFonts w:ascii="Times New Roman" w:hAnsi="Times New Roman"/>
          <w:sz w:val="24"/>
          <w:szCs w:val="24"/>
        </w:rPr>
      </w:pPr>
      <w:r w:rsidRPr="00B461D3">
        <w:rPr>
          <w:rFonts w:ascii="Times New Roman" w:hAnsi="Times New Roman"/>
        </w:rPr>
        <w:t xml:space="preserve"> </w:t>
      </w:r>
      <w:r w:rsidR="0076509E" w:rsidRPr="004418F2">
        <w:rPr>
          <w:rFonts w:ascii="Times New Roman" w:hAnsi="Times New Roman"/>
          <w:sz w:val="24"/>
          <w:szCs w:val="24"/>
        </w:rPr>
        <w:tab/>
      </w:r>
      <w:r w:rsidR="00AE0150" w:rsidRPr="004418F2">
        <w:rPr>
          <w:rFonts w:ascii="Times New Roman" w:hAnsi="Times New Roman"/>
          <w:sz w:val="24"/>
          <w:szCs w:val="24"/>
        </w:rPr>
        <w:t>A mathematical graph representation is used</w:t>
      </w:r>
      <w:r w:rsidR="0044492B" w:rsidRPr="004418F2">
        <w:rPr>
          <w:rFonts w:ascii="Times New Roman" w:hAnsi="Times New Roman"/>
          <w:sz w:val="24"/>
          <w:szCs w:val="24"/>
        </w:rPr>
        <w:t xml:space="preserve"> to facilitate the f</w:t>
      </w:r>
      <w:r w:rsidR="006B7DA4">
        <w:rPr>
          <w:rFonts w:ascii="Times New Roman" w:hAnsi="Times New Roman"/>
          <w:sz w:val="24"/>
          <w:szCs w:val="24"/>
        </w:rPr>
        <w:t>inding of the</w:t>
      </w:r>
      <w:r w:rsidR="0044492B" w:rsidRPr="004418F2">
        <w:rPr>
          <w:rFonts w:ascii="Times New Roman" w:hAnsi="Times New Roman"/>
          <w:sz w:val="24"/>
          <w:szCs w:val="24"/>
        </w:rPr>
        <w:t xml:space="preserve"> </w:t>
      </w:r>
      <w:r w:rsidR="004418F2" w:rsidRPr="004418F2">
        <w:rPr>
          <w:rFonts w:ascii="Times New Roman" w:hAnsi="Times New Roman"/>
          <w:sz w:val="24"/>
          <w:szCs w:val="24"/>
        </w:rPr>
        <w:t>critical points</w:t>
      </w:r>
      <w:r w:rsidR="006B7DA4">
        <w:rPr>
          <w:rFonts w:ascii="Times New Roman" w:hAnsi="Times New Roman"/>
          <w:sz w:val="24"/>
          <w:szCs w:val="24"/>
        </w:rPr>
        <w:t xml:space="preserve"> in a document</w:t>
      </w:r>
      <w:r w:rsidR="003372C3">
        <w:rPr>
          <w:rFonts w:ascii="Times New Roman" w:hAnsi="Times New Roman"/>
          <w:sz w:val="24"/>
          <w:szCs w:val="24"/>
        </w:rPr>
        <w:t>.</w:t>
      </w:r>
      <w:r w:rsidR="00A45879">
        <w:rPr>
          <w:rFonts w:ascii="Times New Roman" w:hAnsi="Times New Roman"/>
          <w:sz w:val="24"/>
          <w:szCs w:val="24"/>
        </w:rPr>
        <w:t xml:space="preserve"> </w:t>
      </w:r>
      <w:r w:rsidR="00875864">
        <w:rPr>
          <w:rFonts w:ascii="Times New Roman" w:hAnsi="Times New Roman"/>
          <w:sz w:val="24"/>
          <w:szCs w:val="24"/>
        </w:rPr>
        <w:t xml:space="preserve">In this setting, the </w:t>
      </w:r>
      <w:r w:rsidR="00707EB8">
        <w:rPr>
          <w:rFonts w:ascii="Times New Roman" w:hAnsi="Times New Roman"/>
          <w:sz w:val="24"/>
          <w:szCs w:val="24"/>
        </w:rPr>
        <w:t>characters contained in a handwritten document</w:t>
      </w:r>
      <w:r w:rsidR="00F02D43">
        <w:rPr>
          <w:rFonts w:ascii="Times New Roman" w:hAnsi="Times New Roman"/>
          <w:sz w:val="24"/>
          <w:szCs w:val="24"/>
        </w:rPr>
        <w:t xml:space="preserve"> </w:t>
      </w:r>
      <w:r w:rsidR="00850683">
        <w:rPr>
          <w:rFonts w:ascii="Times New Roman" w:hAnsi="Times New Roman"/>
          <w:sz w:val="24"/>
          <w:szCs w:val="24"/>
        </w:rPr>
        <w:t>are represented as a disconnected, planar, multi-</w:t>
      </w:r>
      <w:r w:rsidR="00BE4281">
        <w:rPr>
          <w:rFonts w:ascii="Times New Roman" w:hAnsi="Times New Roman"/>
          <w:sz w:val="24"/>
          <w:szCs w:val="24"/>
        </w:rPr>
        <w:t>graph</w:t>
      </w:r>
      <w:r w:rsidR="005B6F22">
        <w:rPr>
          <w:rFonts w:ascii="Times New Roman" w:hAnsi="Times New Roman"/>
          <w:sz w:val="24"/>
          <w:szCs w:val="24"/>
        </w:rPr>
        <w:t xml:space="preserve">: </w:t>
      </w:r>
      <m:oMath>
        <m:r>
          <w:rPr>
            <w:rFonts w:ascii="Cambria Math" w:hAnsi="Cambria Math"/>
            <w:sz w:val="24"/>
            <w:szCs w:val="24"/>
          </w:rPr>
          <m:t>G=</m:t>
        </m:r>
        <m:d>
          <m:dPr>
            <m:begChr m:val="{"/>
            <m:endChr m:val="}"/>
            <m:ctrlPr>
              <w:rPr>
                <w:rFonts w:ascii="Cambria Math" w:hAnsi="Cambria Math"/>
                <w:i/>
                <w:sz w:val="24"/>
                <w:szCs w:val="24"/>
              </w:rPr>
            </m:ctrlPr>
          </m:dPr>
          <m:e>
            <m:r>
              <w:rPr>
                <w:rFonts w:ascii="Cambria Math" w:hAnsi="Cambria Math"/>
                <w:sz w:val="24"/>
                <w:szCs w:val="24"/>
              </w:rPr>
              <m:t>V, E</m:t>
            </m:r>
          </m:e>
        </m:d>
      </m:oMath>
      <w:r w:rsidR="006E40F0">
        <w:rPr>
          <w:rFonts w:ascii="Times New Roman" w:hAnsi="Times New Roman"/>
          <w:sz w:val="24"/>
          <w:szCs w:val="24"/>
        </w:rPr>
        <w:t xml:space="preserve">, where </w:t>
      </w:r>
      <m:oMath>
        <m:r>
          <w:rPr>
            <w:rFonts w:ascii="Cambria Math" w:hAnsi="Cambria Math"/>
            <w:sz w:val="24"/>
            <w:szCs w:val="24"/>
          </w:rPr>
          <m:t>V</m:t>
        </m:r>
      </m:oMath>
      <w:r w:rsidR="006E40F0">
        <w:rPr>
          <w:rFonts w:ascii="Times New Roman" w:hAnsi="Times New Roman"/>
          <w:sz w:val="24"/>
          <w:szCs w:val="24"/>
        </w:rPr>
        <w:t xml:space="preserve"> is a set containing all the critical points </w:t>
      </w:r>
      <w:r w:rsidR="0097454E">
        <w:rPr>
          <w:rFonts w:ascii="Times New Roman" w:hAnsi="Times New Roman"/>
          <w:sz w:val="24"/>
          <w:szCs w:val="24"/>
        </w:rPr>
        <w:t>of the document</w:t>
      </w:r>
      <w:r w:rsidR="00E57229">
        <w:rPr>
          <w:rFonts w:ascii="Times New Roman" w:hAnsi="Times New Roman"/>
          <w:sz w:val="24"/>
          <w:szCs w:val="24"/>
        </w:rPr>
        <w:t xml:space="preserve"> and </w:t>
      </w:r>
      <m:oMath>
        <m:r>
          <w:rPr>
            <w:rFonts w:ascii="Cambria Math" w:hAnsi="Cambria Math"/>
            <w:sz w:val="24"/>
            <w:szCs w:val="24"/>
          </w:rPr>
          <m:t>E</m:t>
        </m:r>
      </m:oMath>
      <w:r w:rsidR="00E57229">
        <w:rPr>
          <w:rFonts w:ascii="Times New Roman" w:hAnsi="Times New Roman"/>
          <w:sz w:val="24"/>
          <w:szCs w:val="24"/>
        </w:rPr>
        <w:t xml:space="preserve"> is a multi-set </w:t>
      </w:r>
      <w:r w:rsidR="007D5585">
        <w:rPr>
          <w:rFonts w:ascii="Times New Roman" w:hAnsi="Times New Roman"/>
          <w:sz w:val="24"/>
          <w:szCs w:val="24"/>
        </w:rPr>
        <w:t xml:space="preserve">of pairs </w:t>
      </w:r>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 xml:space="preserve">uv </m:t>
            </m:r>
          </m:e>
        </m:d>
        <m:r>
          <w:rPr>
            <w:rFonts w:ascii="Cambria Math" w:hAnsi="Cambria Math"/>
            <w:sz w:val="24"/>
            <w:szCs w:val="24"/>
          </w:rPr>
          <m:t>u, v∈V}</m:t>
        </m:r>
      </m:oMath>
      <w:r w:rsidR="002D7E76">
        <w:rPr>
          <w:rFonts w:ascii="Times New Roman" w:hAnsi="Times New Roman"/>
          <w:sz w:val="24"/>
          <w:szCs w:val="24"/>
        </w:rPr>
        <w:t xml:space="preserve">. Each pair in </w:t>
      </w:r>
      <m:oMath>
        <m:r>
          <w:rPr>
            <w:rFonts w:ascii="Cambria Math" w:hAnsi="Cambria Math"/>
            <w:sz w:val="24"/>
            <w:szCs w:val="24"/>
          </w:rPr>
          <m:t>E</m:t>
        </m:r>
      </m:oMath>
      <w:r w:rsidR="006736C3">
        <w:rPr>
          <w:rFonts w:ascii="Times New Roman" w:hAnsi="Times New Roman"/>
          <w:sz w:val="24"/>
          <w:szCs w:val="24"/>
        </w:rPr>
        <w:t xml:space="preserve"> represents </w:t>
      </w:r>
      <w:r w:rsidR="00902EE5">
        <w:rPr>
          <w:rFonts w:ascii="Times New Roman" w:hAnsi="Times New Roman"/>
          <w:sz w:val="24"/>
          <w:szCs w:val="24"/>
        </w:rPr>
        <w:t xml:space="preserve">that the </w:t>
      </w:r>
      <w:r w:rsidR="008B5630">
        <w:rPr>
          <w:rFonts w:ascii="Times New Roman" w:hAnsi="Times New Roman"/>
          <w:sz w:val="24"/>
          <w:szCs w:val="24"/>
        </w:rPr>
        <w:t>critical points</w:t>
      </w:r>
      <w:r w:rsidR="00902EE5">
        <w:rPr>
          <w:rFonts w:ascii="Times New Roman" w:hAnsi="Times New Roman"/>
          <w:sz w:val="24"/>
          <w:szCs w:val="24"/>
        </w:rPr>
        <w:t xml:space="preserve"> </w:t>
      </w:r>
      <m:oMath>
        <m:r>
          <w:rPr>
            <w:rFonts w:ascii="Cambria Math" w:hAnsi="Cambria Math"/>
            <w:sz w:val="24"/>
            <w:szCs w:val="24"/>
          </w:rPr>
          <m:t>u, v</m:t>
        </m:r>
      </m:oMath>
      <w:r w:rsidR="00902EE5">
        <w:rPr>
          <w:rFonts w:ascii="Times New Roman" w:hAnsi="Times New Roman"/>
          <w:sz w:val="24"/>
          <w:szCs w:val="24"/>
        </w:rPr>
        <w:t xml:space="preserve"> are connected by a part of a stroke.</w:t>
      </w:r>
      <w:r w:rsidR="000F6B2C">
        <w:rPr>
          <w:rFonts w:ascii="Times New Roman" w:hAnsi="Times New Roman"/>
          <w:sz w:val="24"/>
          <w:szCs w:val="24"/>
        </w:rPr>
        <w:t xml:space="preserve"> </w:t>
      </w:r>
      <w:r w:rsidR="00CF5A9D">
        <w:rPr>
          <w:rFonts w:ascii="Times New Roman" w:hAnsi="Times New Roman"/>
          <w:sz w:val="24"/>
          <w:szCs w:val="24"/>
        </w:rPr>
        <w:t xml:space="preserve">The simplified shapes we want to extract </w:t>
      </w:r>
      <w:r w:rsidR="00400FD1">
        <w:rPr>
          <w:rFonts w:ascii="Times New Roman" w:hAnsi="Times New Roman"/>
          <w:sz w:val="24"/>
          <w:szCs w:val="24"/>
        </w:rPr>
        <w:t xml:space="preserve">can then be thought of as subgraphs of the </w:t>
      </w:r>
      <w:proofErr w:type="gramStart"/>
      <w:r w:rsidR="00400FD1">
        <w:rPr>
          <w:rFonts w:ascii="Times New Roman" w:hAnsi="Times New Roman"/>
          <w:sz w:val="24"/>
          <w:szCs w:val="24"/>
        </w:rPr>
        <w:t>connected-components</w:t>
      </w:r>
      <w:proofErr w:type="gramEnd"/>
      <w:r w:rsidR="00400FD1">
        <w:rPr>
          <w:rFonts w:ascii="Times New Roman" w:hAnsi="Times New Roman"/>
          <w:sz w:val="24"/>
          <w:szCs w:val="24"/>
        </w:rPr>
        <w:t xml:space="preserve"> of the larger document graph. </w:t>
      </w:r>
      <w:r w:rsidR="000F6B2C">
        <w:rPr>
          <w:rFonts w:ascii="Times New Roman" w:hAnsi="Times New Roman"/>
          <w:sz w:val="24"/>
          <w:szCs w:val="24"/>
        </w:rPr>
        <w:t xml:space="preserve">It is of </w:t>
      </w:r>
      <w:r w:rsidR="0021511A">
        <w:rPr>
          <w:rFonts w:ascii="Times New Roman" w:hAnsi="Times New Roman"/>
          <w:sz w:val="24"/>
          <w:szCs w:val="24"/>
        </w:rPr>
        <w:t>note</w:t>
      </w:r>
      <w:r w:rsidR="000F6B2C">
        <w:rPr>
          <w:rFonts w:ascii="Times New Roman" w:hAnsi="Times New Roman"/>
          <w:sz w:val="24"/>
          <w:szCs w:val="24"/>
        </w:rPr>
        <w:t xml:space="preserve"> that the actual pixel coordinates corresponding </w:t>
      </w:r>
      <w:r w:rsidR="00DF102A">
        <w:rPr>
          <w:rFonts w:ascii="Times New Roman" w:hAnsi="Times New Roman"/>
          <w:sz w:val="24"/>
          <w:szCs w:val="24"/>
        </w:rPr>
        <w:t xml:space="preserve">to the </w:t>
      </w:r>
      <w:r w:rsidR="00C77F6E">
        <w:rPr>
          <w:rFonts w:ascii="Times New Roman" w:hAnsi="Times New Roman"/>
          <w:sz w:val="24"/>
          <w:szCs w:val="24"/>
        </w:rPr>
        <w:t>handwritten character</w:t>
      </w:r>
      <w:r w:rsidR="00DF102A">
        <w:rPr>
          <w:rFonts w:ascii="Times New Roman" w:hAnsi="Times New Roman"/>
          <w:sz w:val="24"/>
          <w:szCs w:val="24"/>
        </w:rPr>
        <w:t xml:space="preserve"> in a document</w:t>
      </w:r>
      <w:r w:rsidR="00C26125">
        <w:rPr>
          <w:rFonts w:ascii="Times New Roman" w:hAnsi="Times New Roman"/>
          <w:sz w:val="24"/>
          <w:szCs w:val="24"/>
        </w:rPr>
        <w:t xml:space="preserve"> are not represented as the </w:t>
      </w:r>
      <w:r w:rsidR="005A2C17">
        <w:rPr>
          <w:rFonts w:ascii="Times New Roman" w:hAnsi="Times New Roman"/>
          <w:sz w:val="24"/>
          <w:szCs w:val="24"/>
        </w:rPr>
        <w:t xml:space="preserve">edges </w:t>
      </w:r>
      <w:r w:rsidR="002F57D5">
        <w:rPr>
          <w:rFonts w:ascii="Times New Roman" w:hAnsi="Times New Roman"/>
          <w:sz w:val="24"/>
          <w:szCs w:val="24"/>
        </w:rPr>
        <w:t xml:space="preserve">or nodes </w:t>
      </w:r>
      <w:r w:rsidR="005A2C17">
        <w:rPr>
          <w:rFonts w:ascii="Times New Roman" w:hAnsi="Times New Roman"/>
          <w:sz w:val="24"/>
          <w:szCs w:val="24"/>
        </w:rPr>
        <w:t>but</w:t>
      </w:r>
      <w:r w:rsidR="00C26125">
        <w:rPr>
          <w:rFonts w:ascii="Times New Roman" w:hAnsi="Times New Roman"/>
          <w:sz w:val="24"/>
          <w:szCs w:val="24"/>
        </w:rPr>
        <w:t xml:space="preserve"> are instead included as </w:t>
      </w:r>
      <w:r w:rsidR="009E089C">
        <w:rPr>
          <w:rFonts w:ascii="Times New Roman" w:hAnsi="Times New Roman"/>
          <w:sz w:val="24"/>
          <w:szCs w:val="24"/>
        </w:rPr>
        <w:t>attributes in the nodes and edges of the graph</w:t>
      </w:r>
      <w:r w:rsidR="002F57D5">
        <w:rPr>
          <w:rFonts w:ascii="Times New Roman" w:hAnsi="Times New Roman"/>
          <w:sz w:val="24"/>
          <w:szCs w:val="24"/>
        </w:rPr>
        <w:t>. When extracting</w:t>
      </w:r>
      <w:r w:rsidR="00794817">
        <w:rPr>
          <w:rFonts w:ascii="Times New Roman" w:hAnsi="Times New Roman"/>
          <w:sz w:val="24"/>
          <w:szCs w:val="24"/>
        </w:rPr>
        <w:t xml:space="preserve"> a</w:t>
      </w:r>
      <w:r w:rsidR="002F57D5">
        <w:rPr>
          <w:rFonts w:ascii="Times New Roman" w:hAnsi="Times New Roman"/>
          <w:sz w:val="24"/>
          <w:szCs w:val="24"/>
        </w:rPr>
        <w:t xml:space="preserve"> simplified stroke shape, </w:t>
      </w:r>
      <w:r w:rsidR="00E8258A">
        <w:rPr>
          <w:rFonts w:ascii="Times New Roman" w:hAnsi="Times New Roman"/>
          <w:sz w:val="24"/>
          <w:szCs w:val="24"/>
        </w:rPr>
        <w:t>the</w:t>
      </w:r>
      <w:r w:rsidR="00794817">
        <w:rPr>
          <w:rFonts w:ascii="Times New Roman" w:hAnsi="Times New Roman"/>
          <w:sz w:val="24"/>
          <w:szCs w:val="24"/>
        </w:rPr>
        <w:t xml:space="preserve"> pixel coordinate attributes are taken from the corresponding nodes and </w:t>
      </w:r>
      <w:proofErr w:type="gramStart"/>
      <w:r w:rsidR="00794817">
        <w:rPr>
          <w:rFonts w:ascii="Times New Roman" w:hAnsi="Times New Roman"/>
          <w:sz w:val="24"/>
          <w:szCs w:val="24"/>
        </w:rPr>
        <w:t>edges, and</w:t>
      </w:r>
      <w:proofErr w:type="gramEnd"/>
      <w:r w:rsidR="00794817">
        <w:rPr>
          <w:rFonts w:ascii="Times New Roman" w:hAnsi="Times New Roman"/>
          <w:sz w:val="24"/>
          <w:szCs w:val="24"/>
        </w:rPr>
        <w:t xml:space="preserve"> are combined to form the filter of that simplified shape.</w:t>
      </w:r>
    </w:p>
    <w:p w14:paraId="05B9EF8A" w14:textId="77777777" w:rsidR="00E70C91" w:rsidRPr="00052745" w:rsidRDefault="00E70C91" w:rsidP="00E70C91">
      <w:pPr>
        <w:spacing w:after="0" w:line="480" w:lineRule="auto"/>
        <w:contextualSpacing/>
        <w:rPr>
          <w:rFonts w:ascii="Times New Roman" w:hAnsi="Times New Roman"/>
          <w:sz w:val="24"/>
          <w:szCs w:val="24"/>
        </w:rPr>
      </w:pPr>
    </w:p>
    <w:p w14:paraId="4B9F653A" w14:textId="77777777" w:rsidR="00B5424B" w:rsidRPr="00052745" w:rsidRDefault="00B5424B" w:rsidP="00E70C91">
      <w:pPr>
        <w:spacing w:after="0" w:line="480" w:lineRule="auto"/>
        <w:contextualSpacing/>
        <w:rPr>
          <w:rFonts w:ascii="Times New Roman" w:hAnsi="Times New Roman"/>
          <w:sz w:val="24"/>
          <w:szCs w:val="24"/>
        </w:rPr>
      </w:pPr>
    </w:p>
    <w:p w14:paraId="0EB19A40" w14:textId="77777777" w:rsidR="00B5424B" w:rsidRPr="00052745" w:rsidRDefault="00B5424B" w:rsidP="00E70C91">
      <w:pPr>
        <w:spacing w:after="0" w:line="480" w:lineRule="auto"/>
        <w:contextualSpacing/>
        <w:rPr>
          <w:rFonts w:ascii="Times New Roman" w:hAnsi="Times New Roman"/>
          <w:sz w:val="24"/>
          <w:szCs w:val="24"/>
        </w:rPr>
      </w:pPr>
    </w:p>
    <w:p w14:paraId="4E47C9EA" w14:textId="068333D6" w:rsidR="00B5424B" w:rsidRPr="00052745" w:rsidRDefault="00B5424B" w:rsidP="00052745">
      <w:pPr>
        <w:spacing w:after="0" w:line="480" w:lineRule="auto"/>
        <w:contextualSpacing/>
        <w:rPr>
          <w:rFonts w:ascii="Times New Roman" w:hAnsi="Times New Roman"/>
          <w:sz w:val="24"/>
          <w:szCs w:val="24"/>
        </w:rPr>
      </w:pPr>
      <w:r w:rsidRPr="00052745">
        <w:rPr>
          <w:rFonts w:ascii="Times New Roman" w:hAnsi="Times New Roman"/>
          <w:sz w:val="24"/>
          <w:szCs w:val="24"/>
        </w:rPr>
        <w:t>General Steps</w:t>
      </w:r>
      <w:r w:rsidR="00052745">
        <w:rPr>
          <w:rFonts w:ascii="Times New Roman" w:hAnsi="Times New Roman"/>
          <w:sz w:val="24"/>
          <w:szCs w:val="24"/>
        </w:rPr>
        <w:t xml:space="preserve"> of Stroke Decomposition</w:t>
      </w:r>
      <w:r w:rsidRPr="00052745">
        <w:rPr>
          <w:rFonts w:ascii="Times New Roman" w:hAnsi="Times New Roman"/>
          <w:sz w:val="24"/>
          <w:szCs w:val="24"/>
        </w:rPr>
        <w:t>:</w:t>
      </w:r>
    </w:p>
    <w:p w14:paraId="48367517" w14:textId="2FBD8756" w:rsidR="00B5424B" w:rsidRPr="00052745" w:rsidRDefault="00B5424B" w:rsidP="00052745">
      <w:pPr>
        <w:pStyle w:val="ListParagraph"/>
        <w:numPr>
          <w:ilvl w:val="0"/>
          <w:numId w:val="45"/>
        </w:numPr>
        <w:spacing w:line="480" w:lineRule="auto"/>
        <w:rPr>
          <w:rFonts w:ascii="Times New Roman" w:hAnsi="Times New Roman"/>
          <w:sz w:val="24"/>
          <w:szCs w:val="24"/>
        </w:rPr>
      </w:pPr>
      <w:r w:rsidRPr="00052745">
        <w:rPr>
          <w:rFonts w:ascii="Times New Roman" w:hAnsi="Times New Roman"/>
          <w:sz w:val="24"/>
          <w:szCs w:val="24"/>
        </w:rPr>
        <w:t xml:space="preserve"> Preprocessing</w:t>
      </w:r>
      <w:r w:rsidR="00E374DE">
        <w:rPr>
          <w:rFonts w:ascii="Times New Roman" w:hAnsi="Times New Roman"/>
          <w:sz w:val="24"/>
          <w:szCs w:val="24"/>
        </w:rPr>
        <w:t xml:space="preserve">: transform the </w:t>
      </w:r>
      <w:r w:rsidR="00B24122">
        <w:rPr>
          <w:rFonts w:ascii="Times New Roman" w:hAnsi="Times New Roman"/>
          <w:sz w:val="24"/>
          <w:szCs w:val="24"/>
        </w:rPr>
        <w:t xml:space="preserve">document </w:t>
      </w:r>
      <w:r w:rsidR="00E374DE">
        <w:rPr>
          <w:rFonts w:ascii="Times New Roman" w:hAnsi="Times New Roman"/>
          <w:sz w:val="24"/>
          <w:szCs w:val="24"/>
        </w:rPr>
        <w:t xml:space="preserve">image into an inverted grayscale image for feature extraction, and an inverted binary image for forming the filters used in </w:t>
      </w:r>
      <w:r w:rsidR="005429ED">
        <w:rPr>
          <w:rFonts w:ascii="Times New Roman" w:hAnsi="Times New Roman"/>
          <w:sz w:val="24"/>
          <w:szCs w:val="24"/>
        </w:rPr>
        <w:t>the extraction step</w:t>
      </w:r>
      <w:r w:rsidR="00307567">
        <w:rPr>
          <w:rFonts w:ascii="Times New Roman" w:hAnsi="Times New Roman"/>
          <w:sz w:val="24"/>
          <w:szCs w:val="24"/>
        </w:rPr>
        <w:t>.</w:t>
      </w:r>
    </w:p>
    <w:p w14:paraId="6C36D356" w14:textId="05B811A5" w:rsidR="00B5424B" w:rsidRPr="00052745" w:rsidRDefault="005429ED" w:rsidP="00052745">
      <w:pPr>
        <w:pStyle w:val="ListParagraph"/>
        <w:numPr>
          <w:ilvl w:val="0"/>
          <w:numId w:val="45"/>
        </w:numPr>
        <w:spacing w:line="480" w:lineRule="auto"/>
        <w:rPr>
          <w:rFonts w:ascii="Times New Roman" w:hAnsi="Times New Roman"/>
          <w:sz w:val="24"/>
          <w:szCs w:val="24"/>
        </w:rPr>
      </w:pPr>
      <w:r>
        <w:rPr>
          <w:rFonts w:ascii="Times New Roman" w:hAnsi="Times New Roman"/>
          <w:sz w:val="24"/>
          <w:szCs w:val="24"/>
        </w:rPr>
        <w:t xml:space="preserve">Reduce the characters in the binary image to single pixel width through morphological </w:t>
      </w:r>
      <w:r w:rsidR="00307567">
        <w:rPr>
          <w:rFonts w:ascii="Times New Roman" w:hAnsi="Times New Roman"/>
          <w:sz w:val="24"/>
          <w:szCs w:val="24"/>
        </w:rPr>
        <w:t>skeletonization.</w:t>
      </w:r>
    </w:p>
    <w:p w14:paraId="0E567E3C" w14:textId="3BC139FE" w:rsidR="00B5424B" w:rsidRPr="00052745" w:rsidRDefault="00B5424B" w:rsidP="00052745">
      <w:pPr>
        <w:pStyle w:val="ListParagraph"/>
        <w:numPr>
          <w:ilvl w:val="0"/>
          <w:numId w:val="45"/>
        </w:numPr>
        <w:spacing w:line="480" w:lineRule="auto"/>
        <w:rPr>
          <w:rFonts w:ascii="Times New Roman" w:hAnsi="Times New Roman"/>
          <w:sz w:val="24"/>
          <w:szCs w:val="24"/>
        </w:rPr>
      </w:pPr>
      <w:r w:rsidRPr="00052745">
        <w:rPr>
          <w:rFonts w:ascii="Times New Roman" w:hAnsi="Times New Roman"/>
          <w:sz w:val="24"/>
          <w:szCs w:val="24"/>
        </w:rPr>
        <w:t>Convert the morphological skeleton into a graph representation</w:t>
      </w:r>
      <w:r w:rsidR="00307567">
        <w:rPr>
          <w:rFonts w:ascii="Times New Roman" w:hAnsi="Times New Roman"/>
          <w:sz w:val="24"/>
          <w:szCs w:val="24"/>
        </w:rPr>
        <w:t xml:space="preserve"> to locate the critical points.</w:t>
      </w:r>
    </w:p>
    <w:p w14:paraId="27357E2B" w14:textId="018750BA" w:rsidR="00B5424B" w:rsidRDefault="00EE2301" w:rsidP="00052745">
      <w:pPr>
        <w:pStyle w:val="ListParagraph"/>
        <w:numPr>
          <w:ilvl w:val="0"/>
          <w:numId w:val="45"/>
        </w:numPr>
        <w:spacing w:line="480" w:lineRule="auto"/>
        <w:rPr>
          <w:rFonts w:ascii="Times New Roman" w:hAnsi="Times New Roman"/>
          <w:sz w:val="24"/>
          <w:szCs w:val="24"/>
        </w:rPr>
      </w:pPr>
      <w:r>
        <w:rPr>
          <w:rFonts w:ascii="Times New Roman" w:hAnsi="Times New Roman"/>
          <w:sz w:val="24"/>
          <w:szCs w:val="24"/>
        </w:rPr>
        <w:t xml:space="preserve">Apply an integer label to each edge and </w:t>
      </w:r>
      <w:r w:rsidR="00000777">
        <w:rPr>
          <w:rFonts w:ascii="Times New Roman" w:hAnsi="Times New Roman"/>
          <w:sz w:val="24"/>
          <w:szCs w:val="24"/>
        </w:rPr>
        <w:t xml:space="preserve">take the attributed pixel coordinates of the edge and it’s connecting nodes to form </w:t>
      </w:r>
      <w:r w:rsidR="00B90C8B">
        <w:rPr>
          <w:rFonts w:ascii="Times New Roman" w:hAnsi="Times New Roman"/>
          <w:sz w:val="24"/>
          <w:szCs w:val="24"/>
        </w:rPr>
        <w:t>a</w:t>
      </w:r>
      <w:r w:rsidR="00000777">
        <w:rPr>
          <w:rFonts w:ascii="Times New Roman" w:hAnsi="Times New Roman"/>
          <w:sz w:val="24"/>
          <w:szCs w:val="24"/>
        </w:rPr>
        <w:t xml:space="preserve"> </w:t>
      </w:r>
      <w:r w:rsidR="0087639D">
        <w:rPr>
          <w:rFonts w:ascii="Times New Roman" w:hAnsi="Times New Roman"/>
          <w:sz w:val="24"/>
          <w:szCs w:val="24"/>
        </w:rPr>
        <w:t xml:space="preserve">skeleton of the </w:t>
      </w:r>
      <w:proofErr w:type="gramStart"/>
      <w:r w:rsidR="00000777">
        <w:rPr>
          <w:rFonts w:ascii="Times New Roman" w:hAnsi="Times New Roman"/>
          <w:sz w:val="24"/>
          <w:szCs w:val="24"/>
        </w:rPr>
        <w:t>filter</w:t>
      </w:r>
      <w:proofErr w:type="gramEnd"/>
    </w:p>
    <w:p w14:paraId="742017CD" w14:textId="2D3456AD" w:rsidR="00244A08" w:rsidRDefault="00244A08" w:rsidP="00052745">
      <w:pPr>
        <w:pStyle w:val="ListParagraph"/>
        <w:numPr>
          <w:ilvl w:val="0"/>
          <w:numId w:val="45"/>
        </w:numPr>
        <w:spacing w:line="480" w:lineRule="auto"/>
        <w:rPr>
          <w:rFonts w:ascii="Times New Roman" w:hAnsi="Times New Roman"/>
          <w:sz w:val="24"/>
          <w:szCs w:val="24"/>
        </w:rPr>
      </w:pPr>
      <w:r>
        <w:rPr>
          <w:rFonts w:ascii="Times New Roman" w:hAnsi="Times New Roman"/>
          <w:sz w:val="24"/>
          <w:szCs w:val="24"/>
        </w:rPr>
        <w:t xml:space="preserve">Perform region growing </w:t>
      </w:r>
      <w:r w:rsidR="002E486D">
        <w:rPr>
          <w:rFonts w:ascii="Times New Roman" w:hAnsi="Times New Roman"/>
          <w:sz w:val="24"/>
          <w:szCs w:val="24"/>
        </w:rPr>
        <w:t>between</w:t>
      </w:r>
      <w:r>
        <w:rPr>
          <w:rFonts w:ascii="Times New Roman" w:hAnsi="Times New Roman"/>
          <w:sz w:val="24"/>
          <w:szCs w:val="24"/>
        </w:rPr>
        <w:t xml:space="preserve"> the </w:t>
      </w:r>
      <w:r w:rsidR="0087639D">
        <w:rPr>
          <w:rFonts w:ascii="Times New Roman" w:hAnsi="Times New Roman"/>
          <w:sz w:val="24"/>
          <w:szCs w:val="24"/>
        </w:rPr>
        <w:t xml:space="preserve">skeleton of the </w:t>
      </w:r>
      <w:r>
        <w:rPr>
          <w:rFonts w:ascii="Times New Roman" w:hAnsi="Times New Roman"/>
          <w:sz w:val="24"/>
          <w:szCs w:val="24"/>
        </w:rPr>
        <w:t xml:space="preserve">filter </w:t>
      </w:r>
      <w:r w:rsidR="002E486D">
        <w:rPr>
          <w:rFonts w:ascii="Times New Roman" w:hAnsi="Times New Roman"/>
          <w:sz w:val="24"/>
          <w:szCs w:val="24"/>
        </w:rPr>
        <w:t>and the</w:t>
      </w:r>
      <w:r>
        <w:rPr>
          <w:rFonts w:ascii="Times New Roman" w:hAnsi="Times New Roman"/>
          <w:sz w:val="24"/>
          <w:szCs w:val="24"/>
        </w:rPr>
        <w:t xml:space="preserve"> binary image </w:t>
      </w:r>
      <w:r w:rsidR="007B32B9">
        <w:rPr>
          <w:rFonts w:ascii="Times New Roman" w:hAnsi="Times New Roman"/>
          <w:sz w:val="24"/>
          <w:szCs w:val="24"/>
        </w:rPr>
        <w:t>to form</w:t>
      </w:r>
      <w:r w:rsidR="00635D3C">
        <w:rPr>
          <w:rFonts w:ascii="Times New Roman" w:hAnsi="Times New Roman"/>
          <w:sz w:val="24"/>
          <w:szCs w:val="24"/>
        </w:rPr>
        <w:t xml:space="preserve"> </w:t>
      </w:r>
      <m:oMath>
        <m:r>
          <w:rPr>
            <w:rFonts w:ascii="Cambria Math" w:hAnsi="Cambria Math"/>
            <w:sz w:val="24"/>
            <w:szCs w:val="24"/>
          </w:rPr>
          <m:t>k</m:t>
        </m:r>
      </m:oMath>
      <w:r w:rsidR="00635D3C">
        <w:rPr>
          <w:rFonts w:ascii="Times New Roman" w:hAnsi="Times New Roman"/>
          <w:sz w:val="24"/>
          <w:szCs w:val="24"/>
        </w:rPr>
        <w:t xml:space="preserve"> different </w:t>
      </w:r>
      <w:r w:rsidR="005D5A12">
        <w:rPr>
          <w:rFonts w:ascii="Times New Roman" w:hAnsi="Times New Roman"/>
          <w:sz w:val="24"/>
          <w:szCs w:val="24"/>
        </w:rPr>
        <w:t>filters.</w:t>
      </w:r>
    </w:p>
    <w:p w14:paraId="1ACCF3F6" w14:textId="35DD3D21" w:rsidR="005D5A12" w:rsidRPr="00052745" w:rsidRDefault="005D5A12" w:rsidP="00052745">
      <w:pPr>
        <w:pStyle w:val="ListParagraph"/>
        <w:numPr>
          <w:ilvl w:val="0"/>
          <w:numId w:val="45"/>
        </w:numPr>
        <w:spacing w:line="480" w:lineRule="auto"/>
        <w:rPr>
          <w:rFonts w:ascii="Times New Roman" w:hAnsi="Times New Roman"/>
          <w:sz w:val="24"/>
          <w:szCs w:val="24"/>
        </w:rPr>
      </w:pPr>
      <w:r>
        <w:rPr>
          <w:rFonts w:ascii="Times New Roman" w:hAnsi="Times New Roman"/>
          <w:sz w:val="24"/>
          <w:szCs w:val="24"/>
        </w:rPr>
        <w:t>Remove any filter</w:t>
      </w:r>
      <w:r w:rsidR="00311085">
        <w:rPr>
          <w:rFonts w:ascii="Times New Roman" w:hAnsi="Times New Roman"/>
          <w:sz w:val="24"/>
          <w:szCs w:val="24"/>
        </w:rPr>
        <w:t xml:space="preserve"> whose bounding box is too small or two large in </w:t>
      </w:r>
      <w:r w:rsidR="00080C75">
        <w:rPr>
          <w:rFonts w:ascii="Times New Roman" w:hAnsi="Times New Roman"/>
          <w:sz w:val="24"/>
          <w:szCs w:val="24"/>
        </w:rPr>
        <w:t>either two dimensions (filtering criterion)</w:t>
      </w:r>
    </w:p>
    <w:p w14:paraId="7038A59D" w14:textId="38ED7D3D" w:rsidR="00B5424B" w:rsidRDefault="00B5424B" w:rsidP="00052745">
      <w:pPr>
        <w:pStyle w:val="ListParagraph"/>
        <w:numPr>
          <w:ilvl w:val="0"/>
          <w:numId w:val="45"/>
        </w:numPr>
        <w:spacing w:after="0" w:line="480" w:lineRule="auto"/>
        <w:rPr>
          <w:rFonts w:ascii="Times New Roman" w:hAnsi="Times New Roman"/>
          <w:sz w:val="24"/>
          <w:szCs w:val="24"/>
        </w:rPr>
      </w:pPr>
      <w:r w:rsidRPr="00000777">
        <w:rPr>
          <w:rFonts w:ascii="Times New Roman" w:hAnsi="Times New Roman"/>
          <w:sz w:val="24"/>
          <w:szCs w:val="24"/>
        </w:rPr>
        <w:t>Us</w:t>
      </w:r>
      <w:r w:rsidR="00C21952">
        <w:rPr>
          <w:rFonts w:ascii="Times New Roman" w:hAnsi="Times New Roman"/>
          <w:sz w:val="24"/>
          <w:szCs w:val="24"/>
        </w:rPr>
        <w:t>e the filter(s) and its bounding box to extract the corresponding sub-image f</w:t>
      </w:r>
      <w:r w:rsidR="00CF7DB5">
        <w:rPr>
          <w:rFonts w:ascii="Times New Roman" w:hAnsi="Times New Roman"/>
          <w:sz w:val="24"/>
          <w:szCs w:val="24"/>
        </w:rPr>
        <w:t>ro</w:t>
      </w:r>
      <w:r w:rsidR="00C21952">
        <w:rPr>
          <w:rFonts w:ascii="Times New Roman" w:hAnsi="Times New Roman"/>
          <w:sz w:val="24"/>
          <w:szCs w:val="24"/>
        </w:rPr>
        <w:t xml:space="preserve">m the grayscale image, then </w:t>
      </w:r>
      <w:r w:rsidR="005A3A88">
        <w:rPr>
          <w:rFonts w:ascii="Times New Roman" w:hAnsi="Times New Roman"/>
          <w:sz w:val="24"/>
          <w:szCs w:val="24"/>
        </w:rPr>
        <w:t xml:space="preserve">remove any pixel values for pixels not coinciding with the pixels in the </w:t>
      </w:r>
      <w:proofErr w:type="gramStart"/>
      <w:r w:rsidR="005A3A88">
        <w:rPr>
          <w:rFonts w:ascii="Times New Roman" w:hAnsi="Times New Roman"/>
          <w:sz w:val="24"/>
          <w:szCs w:val="24"/>
        </w:rPr>
        <w:t>filter</w:t>
      </w:r>
      <w:proofErr w:type="gramEnd"/>
    </w:p>
    <w:p w14:paraId="0FF7384D" w14:textId="77777777" w:rsidR="00045CFD" w:rsidRDefault="00045CFD">
      <w:pPr>
        <w:spacing w:after="0" w:line="240" w:lineRule="auto"/>
        <w:rPr>
          <w:rFonts w:ascii="Times New Roman" w:hAnsi="Times New Roman"/>
          <w:sz w:val="24"/>
          <w:szCs w:val="24"/>
        </w:rPr>
      </w:pPr>
      <w:r>
        <w:rPr>
          <w:rFonts w:ascii="Times New Roman" w:hAnsi="Times New Roman"/>
          <w:sz w:val="24"/>
          <w:szCs w:val="24"/>
        </w:rPr>
        <w:br w:type="page"/>
      </w:r>
    </w:p>
    <w:p w14:paraId="64868AC1" w14:textId="77777777" w:rsidR="00045CFD" w:rsidRDefault="00045CFD" w:rsidP="000C77EB">
      <w:pPr>
        <w:spacing w:after="0" w:line="480" w:lineRule="auto"/>
        <w:contextualSpacing/>
        <w:rPr>
          <w:rFonts w:ascii="Times New Roman" w:hAnsi="Times New Roman"/>
          <w:sz w:val="24"/>
          <w:szCs w:val="24"/>
        </w:rPr>
      </w:pPr>
    </w:p>
    <w:p w14:paraId="49FBE6A6" w14:textId="77777777" w:rsidR="00045CFD" w:rsidRDefault="00045CFD" w:rsidP="000C77EB">
      <w:pPr>
        <w:spacing w:after="0" w:line="480" w:lineRule="auto"/>
        <w:contextualSpacing/>
        <w:rPr>
          <w:rFonts w:ascii="Times New Roman" w:hAnsi="Times New Roman"/>
          <w:sz w:val="24"/>
          <w:szCs w:val="24"/>
        </w:rPr>
      </w:pPr>
    </w:p>
    <w:p w14:paraId="661476CF" w14:textId="77777777" w:rsidR="00045CFD" w:rsidRDefault="00045CFD" w:rsidP="000C77EB">
      <w:pPr>
        <w:spacing w:after="0" w:line="480" w:lineRule="auto"/>
        <w:contextualSpacing/>
        <w:rPr>
          <w:rFonts w:ascii="Times New Roman" w:hAnsi="Times New Roman"/>
          <w:sz w:val="24"/>
          <w:szCs w:val="24"/>
        </w:rPr>
      </w:pPr>
    </w:p>
    <w:p w14:paraId="0205C2FD" w14:textId="12D16BDA" w:rsidR="007625DA" w:rsidRPr="004979B3" w:rsidRDefault="007625DA" w:rsidP="000D639B">
      <w:pPr>
        <w:spacing w:after="0" w:line="480" w:lineRule="auto"/>
        <w:contextualSpacing/>
        <w:rPr>
          <w:rFonts w:ascii="Times New Roman" w:hAnsi="Times New Roman"/>
          <w:sz w:val="24"/>
          <w:szCs w:val="24"/>
        </w:rPr>
      </w:pPr>
      <w:r w:rsidRPr="005C00BB">
        <w:rPr>
          <w:rFonts w:ascii="Times New Roman" w:hAnsi="Times New Roman"/>
          <w:sz w:val="24"/>
          <w:szCs w:val="24"/>
        </w:rPr>
        <w:tab/>
      </w:r>
      <w:r w:rsidR="00301463">
        <w:rPr>
          <w:rFonts w:ascii="Times New Roman" w:hAnsi="Times New Roman"/>
          <w:sz w:val="24"/>
          <w:szCs w:val="24"/>
        </w:rPr>
        <w:t xml:space="preserve">(step 1) </w:t>
      </w:r>
      <w:r w:rsidR="005C00BB">
        <w:rPr>
          <w:rFonts w:ascii="Times New Roman" w:hAnsi="Times New Roman"/>
          <w:sz w:val="24"/>
          <w:szCs w:val="24"/>
        </w:rPr>
        <w:t xml:space="preserve">When the stroke decomposition process begins, an image is </w:t>
      </w:r>
      <w:r w:rsidR="004955E8">
        <w:rPr>
          <w:rFonts w:ascii="Times New Roman" w:hAnsi="Times New Roman"/>
          <w:sz w:val="24"/>
          <w:szCs w:val="24"/>
        </w:rPr>
        <w:t xml:space="preserve">converted into a grayscale representation, and then a binary representation. The grayscale representation of the document is kept for the </w:t>
      </w:r>
      <w:r w:rsidR="000C77EB">
        <w:rPr>
          <w:rFonts w:ascii="Times New Roman" w:hAnsi="Times New Roman"/>
          <w:sz w:val="24"/>
          <w:szCs w:val="24"/>
        </w:rPr>
        <w:t xml:space="preserve">stroke extraction stage at the end </w:t>
      </w:r>
      <w:r w:rsidR="004A3EBC">
        <w:rPr>
          <w:rFonts w:ascii="Times New Roman" w:hAnsi="Times New Roman"/>
          <w:sz w:val="24"/>
          <w:szCs w:val="24"/>
        </w:rPr>
        <w:t>of the stroke decomposition process. A</w:t>
      </w:r>
      <w:r w:rsidR="000C34F5">
        <w:rPr>
          <w:rFonts w:ascii="Times New Roman" w:hAnsi="Times New Roman"/>
          <w:sz w:val="24"/>
          <w:szCs w:val="24"/>
        </w:rPr>
        <w:t xml:space="preserve"> </w:t>
      </w:r>
      <w:r w:rsidR="000C77EB">
        <w:rPr>
          <w:rFonts w:ascii="Times New Roman" w:hAnsi="Times New Roman"/>
          <w:sz w:val="24"/>
          <w:szCs w:val="24"/>
        </w:rPr>
        <w:t xml:space="preserve">binary representation is </w:t>
      </w:r>
      <w:r w:rsidR="004A3EBC">
        <w:rPr>
          <w:rFonts w:ascii="Times New Roman" w:hAnsi="Times New Roman"/>
          <w:sz w:val="24"/>
          <w:szCs w:val="24"/>
        </w:rPr>
        <w:t>obtained via Otsu’s method</w:t>
      </w:r>
      <w:r w:rsidR="000C34F5">
        <w:rPr>
          <w:rFonts w:ascii="Times New Roman" w:hAnsi="Times New Roman"/>
          <w:sz w:val="24"/>
          <w:szCs w:val="24"/>
        </w:rPr>
        <w:t xml:space="preserve"> </w:t>
      </w:r>
      <w:r w:rsidR="000C34F5">
        <w:rPr>
          <w:rFonts w:ascii="Times New Roman" w:hAnsi="Times New Roman"/>
          <w:sz w:val="24"/>
          <w:szCs w:val="24"/>
        </w:rPr>
        <w:fldChar w:fldCharType="begin"/>
      </w:r>
      <w:r w:rsidR="000C34F5">
        <w:rPr>
          <w:rFonts w:ascii="Times New Roman" w:hAnsi="Times New Roman"/>
          <w:sz w:val="24"/>
          <w:szCs w:val="24"/>
        </w:rPr>
        <w:instrText xml:space="preserve"> ADDIN ZOTERO_ITEM CSL_CITATION {"citationID":"nxi8twxk","properties":{"formattedCitation":"[19]","plainCitation":"[19]","noteIndex":0},"citationItems":[{"id":52,"uris":["http://zotero.org/users/8461198/items/2QIB5ILZ"],"itemData":{"id":52,"type":"article-journal","container-title":"IEEE Transactions on Systems, Man, and Cybernetics","DOI":"10.1109/TSMC.1979.4310076","ISSN":"2168-2909","issue":"1","note":"number: 1\nevent-title: IEEE Transactions on Systems, Man, and Cybernetics","page":"62-66","source":"IEEE Xplore","title":"A Threshold Selection Method from Gray-Level Histograms","volume":"9","author":[{"family":"Otsu","given":"Nobuyuki"}],"issued":{"date-parts":[["1979",1]]}}}],"schema":"https://github.com/citation-style-language/schema/raw/master/csl-citation.json"} </w:instrText>
      </w:r>
      <w:r w:rsidR="000C34F5">
        <w:rPr>
          <w:rFonts w:ascii="Times New Roman" w:hAnsi="Times New Roman"/>
          <w:sz w:val="24"/>
          <w:szCs w:val="24"/>
        </w:rPr>
        <w:fldChar w:fldCharType="separate"/>
      </w:r>
      <w:r w:rsidR="000C34F5" w:rsidRPr="000C34F5">
        <w:rPr>
          <w:rFonts w:ascii="Times New Roman" w:hAnsi="Times New Roman"/>
          <w:sz w:val="24"/>
        </w:rPr>
        <w:t>[19]</w:t>
      </w:r>
      <w:r w:rsidR="000C34F5">
        <w:rPr>
          <w:rFonts w:ascii="Times New Roman" w:hAnsi="Times New Roman"/>
          <w:sz w:val="24"/>
          <w:szCs w:val="24"/>
        </w:rPr>
        <w:fldChar w:fldCharType="end"/>
      </w:r>
      <w:r w:rsidR="000C34F5">
        <w:rPr>
          <w:rFonts w:ascii="Times New Roman" w:hAnsi="Times New Roman"/>
          <w:sz w:val="24"/>
          <w:szCs w:val="24"/>
        </w:rPr>
        <w:t>,</w:t>
      </w:r>
      <w:r w:rsidR="00EC5051">
        <w:rPr>
          <w:rFonts w:ascii="Times New Roman" w:hAnsi="Times New Roman"/>
          <w:sz w:val="24"/>
          <w:szCs w:val="24"/>
        </w:rPr>
        <w:t xml:space="preserve"> which is then used to form the filters</w:t>
      </w:r>
      <w:r w:rsidR="000C77EB">
        <w:rPr>
          <w:rFonts w:ascii="Times New Roman" w:hAnsi="Times New Roman"/>
          <w:sz w:val="24"/>
          <w:szCs w:val="24"/>
        </w:rPr>
        <w:t>. When processing the binary image(s), a</w:t>
      </w:r>
      <w:r w:rsidR="00D74E52" w:rsidRPr="00241C9F">
        <w:rPr>
          <w:rFonts w:ascii="Times New Roman" w:hAnsi="Times New Roman"/>
          <w:sz w:val="24"/>
          <w:szCs w:val="24"/>
        </w:rPr>
        <w:t xml:space="preserve">n inherent amount of noise will </w:t>
      </w:r>
      <w:r w:rsidR="00DC5E06" w:rsidRPr="00241C9F">
        <w:rPr>
          <w:rFonts w:ascii="Times New Roman" w:hAnsi="Times New Roman"/>
          <w:sz w:val="24"/>
          <w:szCs w:val="24"/>
        </w:rPr>
        <w:t>exist</w:t>
      </w:r>
      <w:r w:rsidR="00D74E52" w:rsidRPr="00241C9F">
        <w:rPr>
          <w:rFonts w:ascii="Times New Roman" w:hAnsi="Times New Roman"/>
          <w:sz w:val="24"/>
          <w:szCs w:val="24"/>
        </w:rPr>
        <w:t xml:space="preserve"> in the images of the handwriting dataset</w:t>
      </w:r>
      <w:r w:rsidR="00696876" w:rsidRPr="00241C9F">
        <w:rPr>
          <w:rFonts w:ascii="Times New Roman" w:hAnsi="Times New Roman"/>
          <w:sz w:val="24"/>
          <w:szCs w:val="24"/>
        </w:rPr>
        <w:t xml:space="preserve">, depending on both the method and quality of digitization, </w:t>
      </w:r>
      <w:r w:rsidR="00DC5E06">
        <w:rPr>
          <w:rFonts w:ascii="Times New Roman" w:hAnsi="Times New Roman"/>
          <w:sz w:val="24"/>
          <w:szCs w:val="24"/>
        </w:rPr>
        <w:t xml:space="preserve">and may </w:t>
      </w:r>
      <w:r w:rsidR="006323DE">
        <w:rPr>
          <w:rFonts w:ascii="Times New Roman" w:hAnsi="Times New Roman"/>
          <w:sz w:val="24"/>
          <w:szCs w:val="24"/>
        </w:rPr>
        <w:t>influence</w:t>
      </w:r>
      <w:r w:rsidR="00DC5E06">
        <w:rPr>
          <w:rFonts w:ascii="Times New Roman" w:hAnsi="Times New Roman"/>
          <w:sz w:val="24"/>
          <w:szCs w:val="24"/>
        </w:rPr>
        <w:t xml:space="preserve"> the </w:t>
      </w:r>
      <w:r w:rsidR="006323DE">
        <w:rPr>
          <w:rFonts w:ascii="Times New Roman" w:hAnsi="Times New Roman"/>
          <w:sz w:val="24"/>
          <w:szCs w:val="24"/>
        </w:rPr>
        <w:t xml:space="preserve">graph representation. </w:t>
      </w:r>
      <w:r w:rsidR="002560A2">
        <w:rPr>
          <w:rFonts w:ascii="Times New Roman" w:hAnsi="Times New Roman"/>
          <w:sz w:val="24"/>
          <w:szCs w:val="24"/>
        </w:rPr>
        <w:t xml:space="preserve">Possible examples are smudges on the paper, visible paper edges from poor </w:t>
      </w:r>
      <w:r w:rsidR="00F23499">
        <w:rPr>
          <w:rFonts w:ascii="Times New Roman" w:hAnsi="Times New Roman"/>
          <w:sz w:val="24"/>
          <w:szCs w:val="24"/>
        </w:rPr>
        <w:t xml:space="preserve">digitization, etc. </w:t>
      </w:r>
      <w:proofErr w:type="gramStart"/>
      <w:r w:rsidR="00F53A79">
        <w:rPr>
          <w:rFonts w:ascii="Times New Roman" w:hAnsi="Times New Roman"/>
          <w:sz w:val="24"/>
          <w:szCs w:val="24"/>
        </w:rPr>
        <w:t>So</w:t>
      </w:r>
      <w:proofErr w:type="gramEnd"/>
      <w:r w:rsidR="00524BA0">
        <w:rPr>
          <w:rFonts w:ascii="Times New Roman" w:hAnsi="Times New Roman"/>
          <w:sz w:val="24"/>
          <w:szCs w:val="24"/>
        </w:rPr>
        <w:t xml:space="preserve"> a</w:t>
      </w:r>
      <w:r w:rsidR="00BF75EC">
        <w:rPr>
          <w:rFonts w:ascii="Times New Roman" w:hAnsi="Times New Roman"/>
          <w:sz w:val="24"/>
          <w:szCs w:val="24"/>
        </w:rPr>
        <w:t xml:space="preserve"> </w:t>
      </w:r>
      <w:r w:rsidR="00524BA0">
        <w:rPr>
          <w:rFonts w:ascii="Times New Roman" w:hAnsi="Times New Roman"/>
          <w:sz w:val="24"/>
          <w:szCs w:val="24"/>
        </w:rPr>
        <w:t>gaussian</w:t>
      </w:r>
      <w:r w:rsidR="00BF75EC">
        <w:rPr>
          <w:rFonts w:ascii="Times New Roman" w:hAnsi="Times New Roman"/>
          <w:sz w:val="24"/>
          <w:szCs w:val="24"/>
        </w:rPr>
        <w:t xml:space="preserve"> blur </w:t>
      </w:r>
      <w:r w:rsidR="00524BA0">
        <w:rPr>
          <w:rFonts w:ascii="Times New Roman" w:hAnsi="Times New Roman"/>
          <w:sz w:val="24"/>
          <w:szCs w:val="24"/>
        </w:rPr>
        <w:t>which is applied t</w:t>
      </w:r>
      <w:r w:rsidR="00F53A79">
        <w:rPr>
          <w:rFonts w:ascii="Times New Roman" w:hAnsi="Times New Roman"/>
          <w:sz w:val="24"/>
          <w:szCs w:val="24"/>
        </w:rPr>
        <w:t>o the image document before binarization</w:t>
      </w:r>
      <w:r w:rsidR="00BF75EC">
        <w:rPr>
          <w:rFonts w:ascii="Times New Roman" w:hAnsi="Times New Roman"/>
          <w:sz w:val="24"/>
          <w:szCs w:val="24"/>
        </w:rPr>
        <w:t xml:space="preserve"> (though </w:t>
      </w:r>
      <w:r w:rsidR="00524BA0">
        <w:rPr>
          <w:rFonts w:ascii="Times New Roman" w:hAnsi="Times New Roman"/>
          <w:sz w:val="24"/>
          <w:szCs w:val="24"/>
        </w:rPr>
        <w:t>the blur is not present when actually extracting the strokes)</w:t>
      </w:r>
      <w:r w:rsidR="00F53A79">
        <w:rPr>
          <w:rFonts w:ascii="Times New Roman" w:hAnsi="Times New Roman"/>
          <w:sz w:val="24"/>
          <w:szCs w:val="24"/>
        </w:rPr>
        <w:t>.</w:t>
      </w:r>
      <w:r w:rsidR="000D639B">
        <w:rPr>
          <w:rFonts w:ascii="Times New Roman" w:hAnsi="Times New Roman"/>
          <w:sz w:val="24"/>
          <w:szCs w:val="24"/>
        </w:rPr>
        <w:t xml:space="preserve"> Later a filtering criterion is used to remove</w:t>
      </w:r>
      <w:r w:rsidR="00681CE5">
        <w:rPr>
          <w:rFonts w:ascii="Times New Roman" w:hAnsi="Times New Roman"/>
          <w:sz w:val="24"/>
          <w:szCs w:val="24"/>
        </w:rPr>
        <w:t xml:space="preserve"> filters </w:t>
      </w:r>
      <w:r w:rsidR="00546FAA">
        <w:rPr>
          <w:rFonts w:ascii="Times New Roman" w:hAnsi="Times New Roman"/>
          <w:sz w:val="24"/>
          <w:szCs w:val="24"/>
        </w:rPr>
        <w:t>whose width or height are too large or too small.</w:t>
      </w:r>
    </w:p>
    <w:p w14:paraId="546EE884" w14:textId="5E006BE1" w:rsidR="00BD34B3" w:rsidRPr="004979B3" w:rsidRDefault="00F84AE2" w:rsidP="000D2DCB">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step 2) </w:t>
      </w:r>
      <w:r w:rsidR="00BD34B3" w:rsidRPr="004979B3">
        <w:rPr>
          <w:rFonts w:ascii="Times New Roman" w:hAnsi="Times New Roman"/>
          <w:sz w:val="24"/>
          <w:szCs w:val="24"/>
        </w:rPr>
        <w:t>The documents</w:t>
      </w:r>
      <w:r w:rsidR="00E561DF" w:rsidRPr="004979B3">
        <w:rPr>
          <w:rFonts w:ascii="Times New Roman" w:hAnsi="Times New Roman"/>
          <w:sz w:val="24"/>
          <w:szCs w:val="24"/>
        </w:rPr>
        <w:t xml:space="preserve">, now binarized and filtered, then </w:t>
      </w:r>
      <w:r w:rsidR="008E7D7E" w:rsidRPr="004979B3">
        <w:rPr>
          <w:rFonts w:ascii="Times New Roman" w:hAnsi="Times New Roman"/>
          <w:sz w:val="24"/>
          <w:szCs w:val="24"/>
        </w:rPr>
        <w:t>go</w:t>
      </w:r>
      <w:r w:rsidR="00E561DF" w:rsidRPr="004979B3">
        <w:rPr>
          <w:rFonts w:ascii="Times New Roman" w:hAnsi="Times New Roman"/>
          <w:sz w:val="24"/>
          <w:szCs w:val="24"/>
        </w:rPr>
        <w:t xml:space="preserve"> through morphological skeletonization. </w:t>
      </w:r>
      <w:r w:rsidR="007E042C">
        <w:rPr>
          <w:rFonts w:ascii="Times New Roman" w:hAnsi="Times New Roman"/>
          <w:sz w:val="24"/>
          <w:szCs w:val="24"/>
        </w:rPr>
        <w:t>The skeletonization of the binary shapes in the image reduce them to a single pixel width and try to preserve the general shape of the character as much as possible.</w:t>
      </w:r>
    </w:p>
    <w:p w14:paraId="2A6CF612" w14:textId="77A826F3" w:rsidR="00B014B4" w:rsidRPr="004979B3" w:rsidRDefault="00F84AE2" w:rsidP="000D2DCB">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step 3) </w:t>
      </w:r>
      <w:r w:rsidR="00B014B4" w:rsidRPr="004979B3">
        <w:rPr>
          <w:rFonts w:ascii="Times New Roman" w:hAnsi="Times New Roman"/>
          <w:sz w:val="24"/>
          <w:szCs w:val="24"/>
        </w:rPr>
        <w:t xml:space="preserve">The skeletonized handwriting components </w:t>
      </w:r>
      <w:r w:rsidR="0003061E" w:rsidRPr="004979B3">
        <w:rPr>
          <w:rFonts w:ascii="Times New Roman" w:hAnsi="Times New Roman"/>
          <w:sz w:val="24"/>
          <w:szCs w:val="24"/>
        </w:rPr>
        <w:t xml:space="preserve">can then be converted into </w:t>
      </w:r>
      <w:r w:rsidR="00B835EA">
        <w:rPr>
          <w:rFonts w:ascii="Times New Roman" w:hAnsi="Times New Roman"/>
          <w:sz w:val="24"/>
          <w:szCs w:val="24"/>
        </w:rPr>
        <w:t>a graph theory representation</w:t>
      </w:r>
      <w:r w:rsidR="0003061E" w:rsidRPr="004979B3">
        <w:rPr>
          <w:rFonts w:ascii="Times New Roman" w:hAnsi="Times New Roman"/>
          <w:sz w:val="24"/>
          <w:szCs w:val="24"/>
        </w:rPr>
        <w:t xml:space="preserve">. The graph representing </w:t>
      </w:r>
      <w:r w:rsidR="00C974C6" w:rsidRPr="004979B3">
        <w:rPr>
          <w:rFonts w:ascii="Times New Roman" w:hAnsi="Times New Roman"/>
          <w:sz w:val="24"/>
          <w:szCs w:val="24"/>
        </w:rPr>
        <w:t>a handwriting component in a document is defined as suc</w:t>
      </w:r>
      <w:r w:rsidR="00A01AE2" w:rsidRPr="004979B3">
        <w:rPr>
          <w:rFonts w:ascii="Times New Roman" w:hAnsi="Times New Roman"/>
          <w:sz w:val="24"/>
          <w:szCs w:val="24"/>
        </w:rPr>
        <w:t>h</w:t>
      </w:r>
      <w:r w:rsidR="007F07EF">
        <w:rPr>
          <w:rFonts w:ascii="Times New Roman" w:hAnsi="Times New Roman"/>
          <w:sz w:val="24"/>
          <w:szCs w:val="24"/>
        </w:rPr>
        <w:t xml:space="preserve"> that the vertices of the graph correspond to pixels in the</w:t>
      </w:r>
      <w:r w:rsidR="00CE33E5">
        <w:rPr>
          <w:rFonts w:ascii="Times New Roman" w:hAnsi="Times New Roman"/>
          <w:sz w:val="24"/>
          <w:szCs w:val="24"/>
        </w:rPr>
        <w:t xml:space="preserve"> document representing critical points. A critical point is all the endpoints of the strokes in the document (pixels connected to only one other pixel) and the branching points of the document (pixels who are connected to three or more other pixels).</w:t>
      </w:r>
      <w:r w:rsidR="00C64B20" w:rsidRPr="004979B3">
        <w:rPr>
          <w:rFonts w:ascii="Times New Roman" w:hAnsi="Times New Roman"/>
          <w:sz w:val="24"/>
          <w:szCs w:val="24"/>
        </w:rPr>
        <w:t xml:space="preserve"> Every </w:t>
      </w:r>
      <w:r w:rsidR="00CE33E5">
        <w:rPr>
          <w:rFonts w:ascii="Times New Roman" w:hAnsi="Times New Roman"/>
          <w:sz w:val="24"/>
          <w:szCs w:val="24"/>
        </w:rPr>
        <w:t>pixel</w:t>
      </w:r>
      <w:r w:rsidR="00C64B20" w:rsidRPr="004979B3">
        <w:rPr>
          <w:rFonts w:ascii="Times New Roman" w:hAnsi="Times New Roman"/>
          <w:sz w:val="24"/>
          <w:szCs w:val="24"/>
        </w:rPr>
        <w:t xml:space="preserve"> that does not fit the above criteria is considered an edge </w:t>
      </w:r>
      <w:r w:rsidR="00CE33E5">
        <w:rPr>
          <w:rFonts w:ascii="Times New Roman" w:hAnsi="Times New Roman"/>
          <w:sz w:val="24"/>
          <w:szCs w:val="24"/>
        </w:rPr>
        <w:t>pixel</w:t>
      </w:r>
      <w:r w:rsidR="002D3DFA" w:rsidRPr="004979B3">
        <w:rPr>
          <w:rFonts w:ascii="Times New Roman" w:hAnsi="Times New Roman"/>
          <w:sz w:val="24"/>
          <w:szCs w:val="24"/>
        </w:rPr>
        <w:t>; The e</w:t>
      </w:r>
      <w:r w:rsidR="007121D5">
        <w:rPr>
          <w:rFonts w:ascii="Times New Roman" w:hAnsi="Times New Roman"/>
          <w:sz w:val="24"/>
          <w:szCs w:val="24"/>
        </w:rPr>
        <w:t>dges of a graph represent critical point</w:t>
      </w:r>
      <w:r w:rsidR="00986213">
        <w:rPr>
          <w:rFonts w:ascii="Times New Roman" w:hAnsi="Times New Roman"/>
          <w:sz w:val="24"/>
          <w:szCs w:val="24"/>
        </w:rPr>
        <w:t>s</w:t>
      </w:r>
      <w:r w:rsidR="007121D5">
        <w:rPr>
          <w:rFonts w:ascii="Times New Roman" w:hAnsi="Times New Roman"/>
          <w:sz w:val="24"/>
          <w:szCs w:val="24"/>
        </w:rPr>
        <w:t xml:space="preserve"> connected by a line of edge pixels.</w:t>
      </w:r>
      <w:r w:rsidR="00986213">
        <w:rPr>
          <w:rFonts w:ascii="Times New Roman" w:hAnsi="Times New Roman"/>
          <w:sz w:val="24"/>
          <w:szCs w:val="24"/>
        </w:rPr>
        <w:t xml:space="preserve"> When the graph representation is made, the </w:t>
      </w:r>
      <w:r w:rsidR="00F576DC">
        <w:rPr>
          <w:rFonts w:ascii="Times New Roman" w:hAnsi="Times New Roman"/>
          <w:sz w:val="24"/>
          <w:szCs w:val="24"/>
        </w:rPr>
        <w:t>critical point pixels are stored in the corresponding vertices and the edge pixels are stored in the corresponding edge.</w:t>
      </w:r>
    </w:p>
    <w:p w14:paraId="6BEC90CE" w14:textId="39EF9304" w:rsidR="004F2F17" w:rsidRPr="007D3E4F" w:rsidRDefault="00460958" w:rsidP="00460958">
      <w:pPr>
        <w:spacing w:after="0" w:line="480" w:lineRule="auto"/>
        <w:contextualSpacing/>
        <w:rPr>
          <w:rFonts w:ascii="Times New Roman" w:hAnsi="Times New Roman"/>
          <w:sz w:val="24"/>
          <w:szCs w:val="24"/>
        </w:rPr>
      </w:pPr>
      <w:r w:rsidRPr="004979B3">
        <w:rPr>
          <w:rFonts w:ascii="Times New Roman" w:hAnsi="Times New Roman"/>
          <w:sz w:val="24"/>
          <w:szCs w:val="24"/>
        </w:rPr>
        <w:tab/>
      </w:r>
      <w:r w:rsidR="00F84AE2">
        <w:rPr>
          <w:rFonts w:ascii="Times New Roman" w:hAnsi="Times New Roman"/>
          <w:sz w:val="24"/>
          <w:szCs w:val="24"/>
        </w:rPr>
        <w:t xml:space="preserve">(step 4 and 5) </w:t>
      </w:r>
      <w:r w:rsidR="003A6D28">
        <w:rPr>
          <w:rFonts w:ascii="Times New Roman" w:hAnsi="Times New Roman"/>
          <w:sz w:val="24"/>
          <w:szCs w:val="24"/>
        </w:rPr>
        <w:t xml:space="preserve">During the construction of the filters, each edge is assigned an integer label </w:t>
      </w:r>
      <m:oMath>
        <m:r>
          <w:rPr>
            <w:rFonts w:ascii="Cambria Math" w:hAnsi="Cambria Math"/>
            <w:sz w:val="24"/>
            <w:szCs w:val="24"/>
          </w:rPr>
          <m:t>i∈</m:t>
        </m:r>
        <m:d>
          <m:dPr>
            <m:begChr m:val="{"/>
            <m:endChr m:val="}"/>
            <m:ctrlPr>
              <w:rPr>
                <w:rFonts w:ascii="Cambria Math" w:hAnsi="Cambria Math"/>
                <w:i/>
                <w:sz w:val="24"/>
                <w:szCs w:val="24"/>
              </w:rPr>
            </m:ctrlPr>
          </m:dPr>
          <m:e>
            <m:r>
              <w:rPr>
                <w:rFonts w:ascii="Cambria Math" w:hAnsi="Cambria Math"/>
                <w:sz w:val="24"/>
                <w:szCs w:val="24"/>
              </w:rPr>
              <m:t>1, 2,…, n∈</m:t>
            </m:r>
            <m:r>
              <m:rPr>
                <m:scr m:val="double-struck"/>
              </m:rPr>
              <w:rPr>
                <w:rFonts w:ascii="Cambria Math" w:hAnsi="Cambria Math"/>
                <w:sz w:val="24"/>
                <w:szCs w:val="24"/>
              </w:rPr>
              <m:t>z</m:t>
            </m:r>
          </m:e>
        </m:d>
      </m:oMath>
      <w:r w:rsidR="00337E78">
        <w:rPr>
          <w:rFonts w:ascii="Times New Roman" w:hAnsi="Times New Roman"/>
          <w:sz w:val="24"/>
          <w:szCs w:val="24"/>
        </w:rPr>
        <w:t xml:space="preserve">. The attributed </w:t>
      </w:r>
      <w:r w:rsidR="007D3CC2">
        <w:rPr>
          <w:rFonts w:ascii="Times New Roman" w:hAnsi="Times New Roman"/>
          <w:sz w:val="24"/>
          <w:szCs w:val="24"/>
        </w:rPr>
        <w:t>edge pixels</w:t>
      </w:r>
      <w:r w:rsidR="00337E78">
        <w:rPr>
          <w:rFonts w:ascii="Times New Roman" w:hAnsi="Times New Roman"/>
          <w:sz w:val="24"/>
          <w:szCs w:val="24"/>
        </w:rPr>
        <w:t xml:space="preserve"> of each edge, along with the attribute</w:t>
      </w:r>
      <w:r w:rsidR="007D3CC2">
        <w:rPr>
          <w:rFonts w:ascii="Times New Roman" w:hAnsi="Times New Roman"/>
          <w:sz w:val="24"/>
          <w:szCs w:val="24"/>
        </w:rPr>
        <w:t>d critical point pixels of each vertex</w:t>
      </w:r>
      <w:r w:rsidR="004619E3">
        <w:rPr>
          <w:rFonts w:ascii="Times New Roman" w:hAnsi="Times New Roman"/>
          <w:sz w:val="24"/>
          <w:szCs w:val="24"/>
        </w:rPr>
        <w:t xml:space="preserve"> are assigned said label</w:t>
      </w:r>
      <w:r w:rsidR="00652309">
        <w:rPr>
          <w:rFonts w:ascii="Times New Roman" w:hAnsi="Times New Roman"/>
          <w:sz w:val="24"/>
          <w:szCs w:val="24"/>
        </w:rPr>
        <w:t>; The</w:t>
      </w:r>
      <w:r w:rsidR="00154B2C">
        <w:rPr>
          <w:rFonts w:ascii="Times New Roman" w:hAnsi="Times New Roman"/>
          <w:sz w:val="24"/>
          <w:szCs w:val="24"/>
        </w:rPr>
        <w:t xml:space="preserve"> union of the edge pixels and the node pixels form the skeleto</w:t>
      </w:r>
      <w:r w:rsidR="009A1412">
        <w:rPr>
          <w:rFonts w:ascii="Times New Roman" w:hAnsi="Times New Roman"/>
          <w:sz w:val="24"/>
          <w:szCs w:val="24"/>
        </w:rPr>
        <w:t>n of a</w:t>
      </w:r>
      <w:r w:rsidR="00154B2C">
        <w:rPr>
          <w:rFonts w:ascii="Times New Roman" w:hAnsi="Times New Roman"/>
          <w:sz w:val="24"/>
          <w:szCs w:val="24"/>
        </w:rPr>
        <w:t xml:space="preserve"> filter </w:t>
      </w:r>
      <w:r w:rsidR="009A1412">
        <w:rPr>
          <w:rFonts w:ascii="Times New Roman" w:hAnsi="Times New Roman"/>
          <w:sz w:val="24"/>
          <w:szCs w:val="24"/>
        </w:rPr>
        <w:t>in the document.</w:t>
      </w:r>
      <w:r w:rsidR="004619E3">
        <w:rPr>
          <w:rFonts w:ascii="Times New Roman" w:hAnsi="Times New Roman"/>
          <w:sz w:val="24"/>
          <w:szCs w:val="24"/>
        </w:rPr>
        <w:t xml:space="preserve"> Afterwards</w:t>
      </w:r>
      <w:r w:rsidR="00C73AAB">
        <w:rPr>
          <w:rFonts w:ascii="Times New Roman" w:hAnsi="Times New Roman"/>
          <w:sz w:val="24"/>
          <w:szCs w:val="24"/>
        </w:rPr>
        <w:t>, region growing is performed</w:t>
      </w:r>
      <w:r w:rsidR="00D872CF">
        <w:rPr>
          <w:rFonts w:ascii="Times New Roman" w:hAnsi="Times New Roman"/>
          <w:sz w:val="24"/>
          <w:szCs w:val="24"/>
        </w:rPr>
        <w:t xml:space="preserve">, via </w:t>
      </w:r>
      <w:r w:rsidR="00FE4B2F">
        <w:rPr>
          <w:rFonts w:ascii="Times New Roman" w:hAnsi="Times New Roman"/>
          <w:sz w:val="24"/>
          <w:szCs w:val="24"/>
        </w:rPr>
        <w:t>KNN</w:t>
      </w:r>
      <w:r w:rsidR="00D872CF">
        <w:rPr>
          <w:rFonts w:ascii="Times New Roman" w:hAnsi="Times New Roman"/>
          <w:sz w:val="24"/>
          <w:szCs w:val="24"/>
        </w:rPr>
        <w:t>,</w:t>
      </w:r>
      <w:r w:rsidR="00C73AAB">
        <w:rPr>
          <w:rFonts w:ascii="Times New Roman" w:hAnsi="Times New Roman"/>
          <w:sz w:val="24"/>
          <w:szCs w:val="24"/>
        </w:rPr>
        <w:t xml:space="preserve"> between </w:t>
      </w:r>
      <w:r w:rsidR="00652309">
        <w:rPr>
          <w:rFonts w:ascii="Times New Roman" w:hAnsi="Times New Roman"/>
          <w:sz w:val="24"/>
          <w:szCs w:val="24"/>
        </w:rPr>
        <w:t xml:space="preserve">the </w:t>
      </w:r>
      <w:r w:rsidR="009F547E">
        <w:rPr>
          <w:rFonts w:ascii="Times New Roman" w:hAnsi="Times New Roman"/>
          <w:sz w:val="24"/>
          <w:szCs w:val="24"/>
        </w:rPr>
        <w:t xml:space="preserve">filter skeletons and the binarized image to form </w:t>
      </w:r>
      <m:oMath>
        <m:r>
          <w:rPr>
            <w:rFonts w:ascii="Cambria Math" w:hAnsi="Cambria Math"/>
            <w:sz w:val="24"/>
            <w:szCs w:val="24"/>
          </w:rPr>
          <m:t>k</m:t>
        </m:r>
      </m:oMath>
      <w:r w:rsidR="004F2F17">
        <w:rPr>
          <w:rFonts w:ascii="Times New Roman" w:hAnsi="Times New Roman"/>
          <w:sz w:val="24"/>
          <w:szCs w:val="24"/>
        </w:rPr>
        <w:t xml:space="preserve"> different filters</w:t>
      </w:r>
      <w:r w:rsidR="00FE4B2F">
        <w:rPr>
          <w:rFonts w:ascii="Times New Roman" w:hAnsi="Times New Roman"/>
          <w:sz w:val="24"/>
          <w:szCs w:val="24"/>
        </w:rPr>
        <w:t xml:space="preserve">. That is, the filter skeletons are used as the training data to fit the KNN model, which is then used to </w:t>
      </w:r>
      <w:r w:rsidR="007D3E4F">
        <w:rPr>
          <w:rFonts w:ascii="Times New Roman" w:hAnsi="Times New Roman"/>
          <w:sz w:val="24"/>
          <w:szCs w:val="24"/>
        </w:rPr>
        <w:t xml:space="preserve">segment the pixels of the binary image into the final set of </w:t>
      </w:r>
      <m:oMath>
        <m:r>
          <w:rPr>
            <w:rFonts w:ascii="Cambria Math" w:hAnsi="Cambria Math"/>
            <w:sz w:val="24"/>
            <w:szCs w:val="24"/>
          </w:rPr>
          <m:t>k</m:t>
        </m:r>
      </m:oMath>
      <w:r w:rsidR="007D3E4F">
        <w:rPr>
          <w:rFonts w:ascii="Times New Roman" w:hAnsi="Times New Roman"/>
          <w:sz w:val="24"/>
          <w:szCs w:val="24"/>
        </w:rPr>
        <w:t xml:space="preserve"> filters.</w:t>
      </w:r>
    </w:p>
    <w:p w14:paraId="08D494C5" w14:textId="015E2A6E" w:rsidR="00DE1FEB" w:rsidRPr="0027356A" w:rsidRDefault="005764B5" w:rsidP="00460958">
      <w:pPr>
        <w:spacing w:after="0" w:line="480" w:lineRule="auto"/>
        <w:contextualSpacing/>
        <w:rPr>
          <w:rFonts w:ascii="Times New Roman" w:hAnsi="Times New Roman"/>
          <w:sz w:val="24"/>
          <w:szCs w:val="24"/>
        </w:rPr>
      </w:pPr>
      <w:r w:rsidRPr="004979B3">
        <w:rPr>
          <w:rFonts w:ascii="Times New Roman" w:hAnsi="Times New Roman"/>
          <w:sz w:val="24"/>
          <w:szCs w:val="24"/>
        </w:rPr>
        <w:tab/>
      </w:r>
      <w:r w:rsidR="00A70453">
        <w:rPr>
          <w:rFonts w:ascii="Times New Roman" w:hAnsi="Times New Roman"/>
          <w:sz w:val="24"/>
          <w:szCs w:val="24"/>
        </w:rPr>
        <w:t>(step</w:t>
      </w:r>
      <w:r w:rsidR="00DE1FEB">
        <w:rPr>
          <w:rFonts w:ascii="Times New Roman" w:hAnsi="Times New Roman"/>
          <w:sz w:val="24"/>
          <w:szCs w:val="24"/>
        </w:rPr>
        <w:t xml:space="preserve"> 6) Some artefacts (noise) may remain in the image after all these steps</w:t>
      </w:r>
      <w:r w:rsidR="00ED788D">
        <w:rPr>
          <w:rFonts w:ascii="Times New Roman" w:hAnsi="Times New Roman"/>
          <w:sz w:val="24"/>
          <w:szCs w:val="24"/>
        </w:rPr>
        <w:t xml:space="preserve">. Large artefacts such as visible page edges will be viewed as handwriting strokes by the </w:t>
      </w:r>
      <w:r w:rsidR="003B4F32">
        <w:rPr>
          <w:rFonts w:ascii="Times New Roman" w:hAnsi="Times New Roman"/>
          <w:sz w:val="24"/>
          <w:szCs w:val="24"/>
        </w:rPr>
        <w:t>stroke decomposition algorithm will add noise into the output. In addition to large artefacts, some filters may end up being too small</w:t>
      </w:r>
      <w:r w:rsidR="0027356A">
        <w:rPr>
          <w:rFonts w:ascii="Times New Roman" w:hAnsi="Times New Roman"/>
          <w:sz w:val="24"/>
          <w:szCs w:val="24"/>
        </w:rPr>
        <w:t xml:space="preserve"> to give any meaningful </w:t>
      </w:r>
      <w:proofErr w:type="gramStart"/>
      <w:r w:rsidR="0027356A">
        <w:rPr>
          <w:rFonts w:ascii="Times New Roman" w:hAnsi="Times New Roman"/>
          <w:sz w:val="24"/>
          <w:szCs w:val="24"/>
        </w:rPr>
        <w:t>information, and</w:t>
      </w:r>
      <w:proofErr w:type="gramEnd"/>
      <w:r w:rsidR="0027356A">
        <w:rPr>
          <w:rFonts w:ascii="Times New Roman" w:hAnsi="Times New Roman"/>
          <w:sz w:val="24"/>
          <w:szCs w:val="24"/>
        </w:rPr>
        <w:t xml:space="preserve"> may result in a noise dataset as well. A </w:t>
      </w:r>
      <w:r w:rsidR="0027356A">
        <w:rPr>
          <w:rFonts w:ascii="Times New Roman" w:hAnsi="Times New Roman"/>
          <w:b/>
          <w:bCs/>
          <w:sz w:val="24"/>
          <w:szCs w:val="24"/>
        </w:rPr>
        <w:t>filtering criterion</w:t>
      </w:r>
      <w:r w:rsidR="0027356A">
        <w:rPr>
          <w:rFonts w:ascii="Times New Roman" w:hAnsi="Times New Roman"/>
          <w:sz w:val="24"/>
          <w:szCs w:val="24"/>
        </w:rPr>
        <w:t xml:space="preserve"> is defined to remove</w:t>
      </w:r>
      <w:r w:rsidR="00CF63B3">
        <w:rPr>
          <w:rFonts w:ascii="Times New Roman" w:hAnsi="Times New Roman"/>
          <w:sz w:val="24"/>
          <w:szCs w:val="24"/>
        </w:rPr>
        <w:t xml:space="preserve"> artefacts and small filters from the final output. </w:t>
      </w:r>
      <w:r w:rsidR="009E5199">
        <w:rPr>
          <w:rFonts w:ascii="Times New Roman" w:hAnsi="Times New Roman"/>
          <w:sz w:val="24"/>
          <w:szCs w:val="24"/>
        </w:rPr>
        <w:t xml:space="preserve">The bounding box of each filter is found and used for </w:t>
      </w:r>
      <w:r w:rsidR="00787518">
        <w:rPr>
          <w:rFonts w:ascii="Times New Roman" w:hAnsi="Times New Roman"/>
          <w:sz w:val="24"/>
          <w:szCs w:val="24"/>
        </w:rPr>
        <w:t>the feature extraction step (step 7). When the bounding box is found the width and height of the filter is taken</w:t>
      </w:r>
      <w:r w:rsidR="006E180E">
        <w:rPr>
          <w:rFonts w:ascii="Times New Roman" w:hAnsi="Times New Roman"/>
          <w:sz w:val="24"/>
          <w:szCs w:val="24"/>
        </w:rPr>
        <w:t xml:space="preserve">. If either dimension is smaller than </w:t>
      </w:r>
      <w:commentRangeStart w:id="50"/>
      <w:r w:rsidR="006E180E">
        <w:rPr>
          <w:rFonts w:ascii="Times New Roman" w:hAnsi="Times New Roman"/>
          <w:sz w:val="24"/>
          <w:szCs w:val="24"/>
        </w:rPr>
        <w:t xml:space="preserve">3 pixels or larger than 80% </w:t>
      </w:r>
      <w:commentRangeEnd w:id="50"/>
      <w:r w:rsidR="00343474">
        <w:rPr>
          <w:rStyle w:val="CommentReference"/>
        </w:rPr>
        <w:commentReference w:id="50"/>
      </w:r>
      <w:r w:rsidR="006E180E">
        <w:rPr>
          <w:rFonts w:ascii="Times New Roman" w:hAnsi="Times New Roman"/>
          <w:sz w:val="24"/>
          <w:szCs w:val="24"/>
        </w:rPr>
        <w:t>the width/height of the image document, the filter is rejected and</w:t>
      </w:r>
      <w:r w:rsidR="00F612CA">
        <w:rPr>
          <w:rFonts w:ascii="Times New Roman" w:hAnsi="Times New Roman"/>
          <w:sz w:val="24"/>
          <w:szCs w:val="24"/>
        </w:rPr>
        <w:t xml:space="preserve"> not included in the output.</w:t>
      </w:r>
    </w:p>
    <w:p w14:paraId="605CFE35" w14:textId="3415DC58" w:rsidR="005764B5" w:rsidRPr="004979B3" w:rsidRDefault="00DE1FEB" w:rsidP="00DE1FEB">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step 7) </w:t>
      </w:r>
      <w:r w:rsidR="005764B5" w:rsidRPr="004979B3">
        <w:rPr>
          <w:rFonts w:ascii="Times New Roman" w:hAnsi="Times New Roman"/>
          <w:sz w:val="24"/>
          <w:szCs w:val="24"/>
        </w:rPr>
        <w:t>Finally</w:t>
      </w:r>
      <w:r w:rsidR="004F15FF" w:rsidRPr="004979B3">
        <w:rPr>
          <w:rFonts w:ascii="Times New Roman" w:hAnsi="Times New Roman"/>
          <w:sz w:val="24"/>
          <w:szCs w:val="24"/>
        </w:rPr>
        <w:t xml:space="preserve">, </w:t>
      </w:r>
      <w:r w:rsidR="00343474">
        <w:rPr>
          <w:rFonts w:ascii="Times New Roman" w:hAnsi="Times New Roman"/>
          <w:sz w:val="24"/>
          <w:szCs w:val="24"/>
        </w:rPr>
        <w:t>each filter is used to extract the corresponding pixels in the inverted grayscale image.</w:t>
      </w:r>
      <w:r w:rsidR="00A95372">
        <w:rPr>
          <w:rFonts w:ascii="Times New Roman" w:hAnsi="Times New Roman"/>
          <w:sz w:val="24"/>
          <w:szCs w:val="24"/>
        </w:rPr>
        <w:t xml:space="preserve"> The bounding box coordinates are used to define</w:t>
      </w:r>
      <w:r w:rsidR="00937744" w:rsidRPr="004979B3">
        <w:rPr>
          <w:rFonts w:ascii="Times New Roman" w:hAnsi="Times New Roman"/>
          <w:sz w:val="24"/>
          <w:szCs w:val="24"/>
        </w:rPr>
        <w:t xml:space="preserve"> the </w:t>
      </w:r>
      <w:r w:rsidR="00A95372">
        <w:rPr>
          <w:rFonts w:ascii="Times New Roman" w:hAnsi="Times New Roman"/>
          <w:sz w:val="24"/>
          <w:szCs w:val="24"/>
        </w:rPr>
        <w:t xml:space="preserve">location of the </w:t>
      </w:r>
      <w:r w:rsidR="00922E4A" w:rsidRPr="004979B3">
        <w:rPr>
          <w:rFonts w:ascii="Times New Roman" w:hAnsi="Times New Roman"/>
          <w:sz w:val="24"/>
          <w:szCs w:val="24"/>
        </w:rPr>
        <w:t>sub</w:t>
      </w:r>
      <w:r w:rsidR="00A95372">
        <w:rPr>
          <w:rFonts w:ascii="Times New Roman" w:hAnsi="Times New Roman"/>
          <w:sz w:val="24"/>
          <w:szCs w:val="24"/>
        </w:rPr>
        <w:t>-</w:t>
      </w:r>
      <w:r w:rsidR="00922E4A" w:rsidRPr="004979B3">
        <w:rPr>
          <w:rFonts w:ascii="Times New Roman" w:hAnsi="Times New Roman"/>
          <w:sz w:val="24"/>
          <w:szCs w:val="24"/>
        </w:rPr>
        <w:t>image</w:t>
      </w:r>
      <w:r w:rsidR="00937744" w:rsidRPr="004979B3">
        <w:rPr>
          <w:rFonts w:ascii="Times New Roman" w:hAnsi="Times New Roman"/>
          <w:sz w:val="24"/>
          <w:szCs w:val="24"/>
        </w:rPr>
        <w:t xml:space="preserve"> containing the </w:t>
      </w:r>
      <w:r w:rsidR="00A95372">
        <w:rPr>
          <w:rFonts w:ascii="Times New Roman" w:hAnsi="Times New Roman"/>
          <w:sz w:val="24"/>
          <w:szCs w:val="24"/>
        </w:rPr>
        <w:t>desired stroke pixels</w:t>
      </w:r>
      <w:r w:rsidR="00937744" w:rsidRPr="004979B3">
        <w:rPr>
          <w:rFonts w:ascii="Times New Roman" w:hAnsi="Times New Roman"/>
          <w:sz w:val="24"/>
          <w:szCs w:val="24"/>
        </w:rPr>
        <w:t xml:space="preserve">. </w:t>
      </w:r>
      <w:r w:rsidR="00E01F13">
        <w:rPr>
          <w:rFonts w:ascii="Times New Roman" w:hAnsi="Times New Roman"/>
          <w:sz w:val="24"/>
          <w:szCs w:val="24"/>
        </w:rPr>
        <w:t xml:space="preserve">After the sub-image boundary is obtained any pixel not coinciding with the pixels in the filter are zeroed out. </w:t>
      </w:r>
    </w:p>
    <w:p w14:paraId="70BFAE35" w14:textId="50889205" w:rsidR="005616E4" w:rsidRPr="009F1A30" w:rsidRDefault="00662892" w:rsidP="00E00298">
      <w:pPr>
        <w:spacing w:after="0" w:line="480" w:lineRule="auto"/>
        <w:contextualSpacing/>
        <w:rPr>
          <w:rFonts w:ascii="Times New Roman" w:hAnsi="Times New Roman"/>
          <w:sz w:val="24"/>
          <w:szCs w:val="24"/>
        </w:rPr>
      </w:pPr>
      <w:r w:rsidRPr="004979B3">
        <w:rPr>
          <w:rFonts w:ascii="Times New Roman" w:hAnsi="Times New Roman"/>
          <w:sz w:val="24"/>
          <w:szCs w:val="24"/>
        </w:rPr>
        <w:tab/>
      </w:r>
      <w:r w:rsidR="00345143">
        <w:rPr>
          <w:rFonts w:ascii="Times New Roman" w:hAnsi="Times New Roman"/>
          <w:sz w:val="24"/>
          <w:szCs w:val="24"/>
        </w:rPr>
        <w:t xml:space="preserve">The result of the Stroke Decomposition process is </w:t>
      </w:r>
      <m:oMath>
        <m:r>
          <w:rPr>
            <w:rFonts w:ascii="Cambria Math" w:hAnsi="Cambria Math"/>
            <w:sz w:val="24"/>
            <w:szCs w:val="24"/>
          </w:rPr>
          <m:t>k-i</m:t>
        </m:r>
      </m:oMath>
      <w:r w:rsidR="00555AD1">
        <w:rPr>
          <w:rFonts w:ascii="Times New Roman" w:hAnsi="Times New Roman"/>
          <w:sz w:val="24"/>
          <w:szCs w:val="24"/>
        </w:rPr>
        <w:t xml:space="preserve"> filtered sub-images, where </w:t>
      </w:r>
      <m:oMath>
        <m:r>
          <w:rPr>
            <w:rFonts w:ascii="Cambria Math" w:hAnsi="Cambria Math"/>
            <w:sz w:val="24"/>
            <w:szCs w:val="24"/>
          </w:rPr>
          <m:t>k</m:t>
        </m:r>
      </m:oMath>
      <w:r w:rsidR="009F1A30">
        <w:rPr>
          <w:rFonts w:ascii="Times New Roman" w:hAnsi="Times New Roman"/>
          <w:sz w:val="24"/>
          <w:szCs w:val="24"/>
        </w:rPr>
        <w:t xml:space="preserve"> is the number of found filters for a document and </w:t>
      </w:r>
      <m:oMath>
        <m:r>
          <w:rPr>
            <w:rFonts w:ascii="Cambria Math" w:hAnsi="Cambria Math"/>
            <w:sz w:val="24"/>
            <w:szCs w:val="24"/>
          </w:rPr>
          <m:t>i</m:t>
        </m:r>
      </m:oMath>
      <w:r w:rsidR="009F1A30">
        <w:rPr>
          <w:rFonts w:ascii="Times New Roman" w:hAnsi="Times New Roman"/>
          <w:sz w:val="24"/>
          <w:szCs w:val="24"/>
        </w:rPr>
        <w:t xml:space="preserve"> is the number of filtered rejected by the filter criterion. The filtered sub-images are grouped together into a</w:t>
      </w:r>
      <w:r w:rsidR="004D0843" w:rsidRPr="004979B3">
        <w:rPr>
          <w:rFonts w:ascii="Times New Roman" w:hAnsi="Times New Roman"/>
          <w:sz w:val="24"/>
          <w:szCs w:val="24"/>
        </w:rPr>
        <w:t xml:space="preserve"> directory of subdirectories</w:t>
      </w:r>
      <w:r w:rsidR="009C1470" w:rsidRPr="004979B3">
        <w:rPr>
          <w:rFonts w:ascii="Times New Roman" w:hAnsi="Times New Roman"/>
          <w:sz w:val="24"/>
          <w:szCs w:val="24"/>
        </w:rPr>
        <w:t>. Each subdirectory</w:t>
      </w:r>
      <w:r w:rsidR="00934F5C" w:rsidRPr="004979B3">
        <w:rPr>
          <w:rFonts w:ascii="Times New Roman" w:hAnsi="Times New Roman"/>
          <w:sz w:val="24"/>
          <w:szCs w:val="24"/>
        </w:rPr>
        <w:t xml:space="preserve"> corresponds to </w:t>
      </w:r>
      <w:r w:rsidR="004F61E2" w:rsidRPr="004979B3">
        <w:rPr>
          <w:rFonts w:ascii="Times New Roman" w:hAnsi="Times New Roman"/>
          <w:sz w:val="24"/>
          <w:szCs w:val="24"/>
        </w:rPr>
        <w:t>writer</w:t>
      </w:r>
      <w:r w:rsidR="00934F5C" w:rsidRPr="004979B3">
        <w:rPr>
          <w:rFonts w:ascii="Times New Roman" w:hAnsi="Times New Roman"/>
          <w:sz w:val="24"/>
          <w:szCs w:val="24"/>
        </w:rPr>
        <w:t xml:space="preserve"> class</w:t>
      </w:r>
      <w:r w:rsidR="0008439C" w:rsidRPr="004979B3">
        <w:rPr>
          <w:rFonts w:ascii="Times New Roman" w:hAnsi="Times New Roman"/>
          <w:sz w:val="24"/>
          <w:szCs w:val="24"/>
        </w:rPr>
        <w:t xml:space="preserve">; </w:t>
      </w:r>
      <w:r w:rsidR="00684BD2" w:rsidRPr="004979B3">
        <w:rPr>
          <w:rFonts w:ascii="Times New Roman" w:hAnsi="Times New Roman"/>
          <w:sz w:val="24"/>
          <w:szCs w:val="24"/>
        </w:rPr>
        <w:t>A write</w:t>
      </w:r>
      <w:r w:rsidR="00F3719A" w:rsidRPr="004979B3">
        <w:rPr>
          <w:rFonts w:ascii="Times New Roman" w:hAnsi="Times New Roman"/>
          <w:sz w:val="24"/>
          <w:szCs w:val="24"/>
        </w:rPr>
        <w:t xml:space="preserve">r </w:t>
      </w:r>
      <w:r w:rsidR="0008439C" w:rsidRPr="004979B3">
        <w:rPr>
          <w:rFonts w:ascii="Times New Roman" w:hAnsi="Times New Roman"/>
          <w:sz w:val="24"/>
          <w:szCs w:val="24"/>
        </w:rPr>
        <w:t>may have</w:t>
      </w:r>
      <w:r w:rsidR="00F3719A" w:rsidRPr="004979B3">
        <w:rPr>
          <w:rFonts w:ascii="Times New Roman" w:hAnsi="Times New Roman"/>
          <w:sz w:val="24"/>
          <w:szCs w:val="24"/>
        </w:rPr>
        <w:t xml:space="preserve"> a writer class for each different writing script </w:t>
      </w:r>
      <w:r w:rsidR="001079FE" w:rsidRPr="004979B3">
        <w:rPr>
          <w:rFonts w:ascii="Times New Roman" w:hAnsi="Times New Roman"/>
          <w:sz w:val="24"/>
          <w:szCs w:val="24"/>
        </w:rPr>
        <w:t>collected in the dataset</w:t>
      </w:r>
      <w:r w:rsidR="0008439C" w:rsidRPr="004979B3">
        <w:rPr>
          <w:rFonts w:ascii="Times New Roman" w:hAnsi="Times New Roman"/>
          <w:sz w:val="24"/>
          <w:szCs w:val="24"/>
        </w:rPr>
        <w:t xml:space="preserve"> (or in some cases a class corresponding to a mix of multiple writing scripts)</w:t>
      </w:r>
      <w:r w:rsidR="0007496A" w:rsidRPr="004979B3">
        <w:rPr>
          <w:rFonts w:ascii="Times New Roman" w:hAnsi="Times New Roman"/>
          <w:sz w:val="24"/>
          <w:szCs w:val="24"/>
        </w:rPr>
        <w:t xml:space="preserve">. </w:t>
      </w:r>
      <w:r w:rsidR="00701267">
        <w:rPr>
          <w:rFonts w:ascii="Times New Roman" w:hAnsi="Times New Roman"/>
          <w:sz w:val="24"/>
          <w:szCs w:val="24"/>
        </w:rPr>
        <w:t xml:space="preserve">The directory of subdirectories </w:t>
      </w:r>
      <w:proofErr w:type="gramStart"/>
      <w:r w:rsidR="00701267">
        <w:rPr>
          <w:rFonts w:ascii="Times New Roman" w:hAnsi="Times New Roman"/>
          <w:sz w:val="24"/>
          <w:szCs w:val="24"/>
        </w:rPr>
        <w:t>are</w:t>
      </w:r>
      <w:proofErr w:type="gramEnd"/>
      <w:r w:rsidR="00701267">
        <w:rPr>
          <w:rFonts w:ascii="Times New Roman" w:hAnsi="Times New Roman"/>
          <w:sz w:val="24"/>
          <w:szCs w:val="24"/>
        </w:rPr>
        <w:t xml:space="preserve"> then used by a data-loader in the writer identification step to load the filtered sub-images and assign writer labels to them for classification.</w:t>
      </w:r>
    </w:p>
    <w:p w14:paraId="3FC3B878" w14:textId="5F30E7E4" w:rsidR="00662892" w:rsidRPr="004979B3" w:rsidRDefault="005616E4" w:rsidP="005616E4">
      <w:pPr>
        <w:spacing w:after="0" w:line="240" w:lineRule="auto"/>
        <w:rPr>
          <w:rFonts w:ascii="Times New Roman" w:hAnsi="Times New Roman"/>
          <w:sz w:val="24"/>
          <w:szCs w:val="24"/>
        </w:rPr>
      </w:pPr>
      <w:r w:rsidRPr="004979B3">
        <w:rPr>
          <w:rFonts w:ascii="Times New Roman" w:hAnsi="Times New Roman"/>
          <w:sz w:val="24"/>
          <w:szCs w:val="24"/>
        </w:rPr>
        <w:br w:type="page"/>
      </w:r>
    </w:p>
    <w:p w14:paraId="1007C34D" w14:textId="77777777" w:rsidR="00FF1EA3" w:rsidRPr="004979B3" w:rsidRDefault="00FF1EA3" w:rsidP="00E00298">
      <w:pPr>
        <w:spacing w:after="0" w:line="480" w:lineRule="auto"/>
        <w:contextualSpacing/>
        <w:rPr>
          <w:rFonts w:ascii="Times New Roman" w:hAnsi="Times New Roman"/>
          <w:sz w:val="24"/>
          <w:szCs w:val="24"/>
        </w:rPr>
      </w:pPr>
    </w:p>
    <w:p w14:paraId="5B6801AC" w14:textId="77777777" w:rsidR="00FF1EA3" w:rsidRPr="004979B3" w:rsidRDefault="00FF1EA3" w:rsidP="00E00298">
      <w:pPr>
        <w:spacing w:after="0" w:line="480" w:lineRule="auto"/>
        <w:contextualSpacing/>
        <w:rPr>
          <w:rFonts w:ascii="Times New Roman" w:hAnsi="Times New Roman"/>
          <w:sz w:val="24"/>
          <w:szCs w:val="24"/>
        </w:rPr>
      </w:pPr>
    </w:p>
    <w:p w14:paraId="7F9AB295" w14:textId="77777777" w:rsidR="00FF1EA3" w:rsidRPr="004979B3" w:rsidRDefault="00FF1EA3" w:rsidP="00E00298">
      <w:pPr>
        <w:spacing w:after="0" w:line="480" w:lineRule="auto"/>
        <w:contextualSpacing/>
        <w:rPr>
          <w:rFonts w:ascii="Times New Roman" w:hAnsi="Times New Roman"/>
          <w:sz w:val="24"/>
          <w:szCs w:val="24"/>
        </w:rPr>
      </w:pPr>
    </w:p>
    <w:p w14:paraId="34851EAD" w14:textId="3FE0570F" w:rsidR="00FF1EA3" w:rsidRPr="004F61E2" w:rsidRDefault="00FF1EA3" w:rsidP="00E00298">
      <w:pPr>
        <w:pStyle w:val="Heading2"/>
      </w:pPr>
      <w:bookmarkStart w:id="51" w:name="_Toc158311879"/>
      <w:r w:rsidRPr="004F61E2">
        <w:t>Writer Identification Method</w:t>
      </w:r>
      <w:bookmarkEnd w:id="51"/>
    </w:p>
    <w:p w14:paraId="759FC4C1" w14:textId="7D643FB2" w:rsidR="00EA6F79" w:rsidRPr="00121E2D" w:rsidRDefault="004F61E2" w:rsidP="00052745">
      <w:pPr>
        <w:spacing w:line="480" w:lineRule="auto"/>
        <w:rPr>
          <w:rFonts w:ascii="Times New Roman" w:hAnsi="Times New Roman"/>
          <w:sz w:val="24"/>
          <w:szCs w:val="24"/>
        </w:rPr>
      </w:pPr>
      <w:r w:rsidRPr="004F61E2">
        <w:rPr>
          <w:rFonts w:ascii="Times New Roman" w:hAnsi="Times New Roman"/>
        </w:rPr>
        <w:tab/>
      </w:r>
      <w:r w:rsidRPr="00121E2D">
        <w:rPr>
          <w:rFonts w:ascii="Times New Roman" w:hAnsi="Times New Roman"/>
          <w:sz w:val="24"/>
          <w:szCs w:val="24"/>
        </w:rPr>
        <w:t>In the Stroke Decomposition stage</w:t>
      </w:r>
      <w:r w:rsidR="00AE6918" w:rsidRPr="00121E2D">
        <w:rPr>
          <w:rFonts w:ascii="Times New Roman" w:hAnsi="Times New Roman"/>
          <w:sz w:val="24"/>
          <w:szCs w:val="24"/>
        </w:rPr>
        <w:t xml:space="preserve">, the scanned handwritten documents of a Dataset are </w:t>
      </w:r>
      <w:r w:rsidR="008746D9" w:rsidRPr="00121E2D">
        <w:rPr>
          <w:rFonts w:ascii="Times New Roman" w:hAnsi="Times New Roman"/>
          <w:sz w:val="24"/>
          <w:szCs w:val="24"/>
        </w:rPr>
        <w:t xml:space="preserve">transformed into sets of filtered </w:t>
      </w:r>
      <w:r w:rsidR="00740E0F" w:rsidRPr="00121E2D">
        <w:rPr>
          <w:rFonts w:ascii="Times New Roman" w:hAnsi="Times New Roman"/>
          <w:sz w:val="24"/>
          <w:szCs w:val="24"/>
        </w:rPr>
        <w:t>sub images</w:t>
      </w:r>
      <w:r w:rsidR="008746D9" w:rsidRPr="00121E2D">
        <w:rPr>
          <w:rFonts w:ascii="Times New Roman" w:hAnsi="Times New Roman"/>
          <w:sz w:val="24"/>
          <w:szCs w:val="24"/>
        </w:rPr>
        <w:t xml:space="preserve"> containing the approximate strokes making up the</w:t>
      </w:r>
      <w:r w:rsidR="00740E0F" w:rsidRPr="00121E2D">
        <w:rPr>
          <w:rFonts w:ascii="Times New Roman" w:hAnsi="Times New Roman"/>
          <w:sz w:val="24"/>
          <w:szCs w:val="24"/>
        </w:rPr>
        <w:t xml:space="preserve"> characters of that document. </w:t>
      </w:r>
      <w:r w:rsidR="00357415" w:rsidRPr="00121E2D">
        <w:rPr>
          <w:rFonts w:ascii="Times New Roman" w:hAnsi="Times New Roman"/>
          <w:sz w:val="24"/>
          <w:szCs w:val="24"/>
        </w:rPr>
        <w:t xml:space="preserve">The sets of the </w:t>
      </w:r>
      <w:r w:rsidR="004A4727" w:rsidRPr="00121E2D">
        <w:rPr>
          <w:rFonts w:ascii="Times New Roman" w:hAnsi="Times New Roman"/>
          <w:sz w:val="24"/>
          <w:szCs w:val="24"/>
        </w:rPr>
        <w:t xml:space="preserve">sub images are then loaded via a </w:t>
      </w:r>
      <w:commentRangeStart w:id="52"/>
      <w:r w:rsidR="004A4727" w:rsidRPr="00121E2D">
        <w:rPr>
          <w:rFonts w:ascii="Times New Roman" w:hAnsi="Times New Roman"/>
          <w:sz w:val="24"/>
          <w:szCs w:val="24"/>
        </w:rPr>
        <w:t>TensorFlow Data Loader</w:t>
      </w:r>
      <w:commentRangeEnd w:id="52"/>
      <w:r w:rsidR="005E50A8" w:rsidRPr="00121E2D">
        <w:rPr>
          <w:rStyle w:val="CommentReference"/>
          <w:sz w:val="24"/>
          <w:szCs w:val="24"/>
        </w:rPr>
        <w:commentReference w:id="52"/>
      </w:r>
      <w:r w:rsidR="006425E9" w:rsidRPr="00121E2D">
        <w:rPr>
          <w:rFonts w:ascii="Times New Roman" w:hAnsi="Times New Roman"/>
          <w:sz w:val="24"/>
          <w:szCs w:val="24"/>
        </w:rPr>
        <w:t xml:space="preserve">. Each set of sub images (contained in a folder) are treated as the </w:t>
      </w:r>
      <w:r w:rsidR="00743242" w:rsidRPr="00121E2D">
        <w:rPr>
          <w:rFonts w:ascii="Times New Roman" w:hAnsi="Times New Roman"/>
          <w:sz w:val="24"/>
          <w:szCs w:val="24"/>
        </w:rPr>
        <w:t>writer classes of a dataset. The Writer classes represent not only the writers</w:t>
      </w:r>
      <w:r w:rsidR="00D40472" w:rsidRPr="00121E2D">
        <w:rPr>
          <w:rFonts w:ascii="Times New Roman" w:hAnsi="Times New Roman"/>
          <w:sz w:val="24"/>
          <w:szCs w:val="24"/>
        </w:rPr>
        <w:t xml:space="preserve"> of the document, but the writing script used in the document. </w:t>
      </w:r>
      <w:r w:rsidR="00763504" w:rsidRPr="00121E2D">
        <w:rPr>
          <w:rFonts w:ascii="Times New Roman" w:hAnsi="Times New Roman"/>
          <w:sz w:val="24"/>
          <w:szCs w:val="24"/>
        </w:rPr>
        <w:t>The images are padded to standard size</w:t>
      </w:r>
      <w:r w:rsidR="00FC5D14" w:rsidRPr="00121E2D">
        <w:rPr>
          <w:rFonts w:ascii="Times New Roman" w:hAnsi="Times New Roman"/>
          <w:sz w:val="24"/>
          <w:szCs w:val="24"/>
        </w:rPr>
        <w:t xml:space="preserve"> {haven’t decided yet. Will probably depend on the dataset} {and potentially</w:t>
      </w:r>
      <w:r w:rsidR="00465570" w:rsidRPr="00121E2D">
        <w:rPr>
          <w:rFonts w:ascii="Times New Roman" w:hAnsi="Times New Roman"/>
          <w:sz w:val="24"/>
          <w:szCs w:val="24"/>
        </w:rPr>
        <w:t xml:space="preserve"> augmented to produce more training examples}. The labels of the image classes</w:t>
      </w:r>
      <w:r w:rsidR="001858FB" w:rsidRPr="00121E2D">
        <w:rPr>
          <w:rFonts w:ascii="Times New Roman" w:hAnsi="Times New Roman"/>
          <w:sz w:val="24"/>
          <w:szCs w:val="24"/>
        </w:rPr>
        <w:t xml:space="preserve"> are inferred from the </w:t>
      </w:r>
      <w:r w:rsidR="00A00A23" w:rsidRPr="00121E2D">
        <w:rPr>
          <w:rFonts w:ascii="Times New Roman" w:hAnsi="Times New Roman"/>
          <w:sz w:val="24"/>
          <w:szCs w:val="24"/>
        </w:rPr>
        <w:t xml:space="preserve">names of the </w:t>
      </w:r>
      <w:r w:rsidR="00BC1D4B" w:rsidRPr="00121E2D">
        <w:rPr>
          <w:rFonts w:ascii="Times New Roman" w:hAnsi="Times New Roman"/>
          <w:sz w:val="24"/>
          <w:szCs w:val="24"/>
        </w:rPr>
        <w:t>subdirectories and</w:t>
      </w:r>
      <w:r w:rsidR="00A00A23" w:rsidRPr="00121E2D">
        <w:rPr>
          <w:rFonts w:ascii="Times New Roman" w:hAnsi="Times New Roman"/>
          <w:sz w:val="24"/>
          <w:szCs w:val="24"/>
        </w:rPr>
        <w:t xml:space="preserve"> are then one-hot encoded to produce a vector of integer labels for each class. </w:t>
      </w:r>
      <w:r w:rsidR="00E64725" w:rsidRPr="00121E2D">
        <w:rPr>
          <w:rFonts w:ascii="Times New Roman" w:hAnsi="Times New Roman"/>
          <w:sz w:val="24"/>
          <w:szCs w:val="24"/>
        </w:rPr>
        <w:t>Training and Test splits will depend on the experiment being performed and</w:t>
      </w:r>
      <w:r w:rsidR="00A2390B" w:rsidRPr="00121E2D">
        <w:rPr>
          <w:rFonts w:ascii="Times New Roman" w:hAnsi="Times New Roman"/>
          <w:sz w:val="24"/>
          <w:szCs w:val="24"/>
        </w:rPr>
        <w:t xml:space="preserve"> will depend on the writing script represented in a writing class for </w:t>
      </w:r>
      <w:r w:rsidR="00EA6F79" w:rsidRPr="00121E2D">
        <w:rPr>
          <w:rFonts w:ascii="Times New Roman" w:hAnsi="Times New Roman"/>
          <w:sz w:val="24"/>
          <w:szCs w:val="24"/>
        </w:rPr>
        <w:t>multi-Script</w:t>
      </w:r>
      <w:r w:rsidR="00A2390B" w:rsidRPr="00121E2D">
        <w:rPr>
          <w:rFonts w:ascii="Times New Roman" w:hAnsi="Times New Roman"/>
          <w:sz w:val="24"/>
          <w:szCs w:val="24"/>
        </w:rPr>
        <w:t xml:space="preserve"> </w:t>
      </w:r>
      <w:r w:rsidR="0065674E" w:rsidRPr="00121E2D">
        <w:rPr>
          <w:rFonts w:ascii="Times New Roman" w:hAnsi="Times New Roman"/>
          <w:sz w:val="24"/>
          <w:szCs w:val="24"/>
        </w:rPr>
        <w:t>datasets.</w:t>
      </w:r>
    </w:p>
    <w:p w14:paraId="3D6C4A91" w14:textId="77777777" w:rsidR="00EA6F79" w:rsidRPr="00EA6F79" w:rsidRDefault="00EA6F79" w:rsidP="00EA6F79">
      <w:pPr>
        <w:spacing w:after="0" w:line="480" w:lineRule="auto"/>
        <w:rPr>
          <w:rFonts w:ascii="Times New Roman" w:hAnsi="Times New Roman"/>
          <w:sz w:val="24"/>
          <w:szCs w:val="24"/>
        </w:rPr>
      </w:pPr>
      <w:r w:rsidRPr="00EA6F79">
        <w:rPr>
          <w:rFonts w:ascii="Times New Roman" w:hAnsi="Times New Roman"/>
          <w:sz w:val="24"/>
          <w:szCs w:val="24"/>
        </w:rPr>
        <w:br w:type="page"/>
      </w:r>
    </w:p>
    <w:p w14:paraId="415A7E26" w14:textId="77777777" w:rsidR="001F2DC0" w:rsidRDefault="001F2DC0" w:rsidP="00EA6F79">
      <w:pPr>
        <w:spacing w:line="480" w:lineRule="auto"/>
        <w:rPr>
          <w:rFonts w:ascii="Times New Roman" w:hAnsi="Times New Roman"/>
          <w:sz w:val="24"/>
          <w:szCs w:val="24"/>
        </w:rPr>
      </w:pPr>
    </w:p>
    <w:p w14:paraId="54D01F01" w14:textId="77777777" w:rsidR="001F2DC0" w:rsidRDefault="001F2DC0" w:rsidP="00EA6F79">
      <w:pPr>
        <w:spacing w:line="480" w:lineRule="auto"/>
        <w:rPr>
          <w:rFonts w:ascii="Times New Roman" w:hAnsi="Times New Roman"/>
          <w:sz w:val="24"/>
          <w:szCs w:val="24"/>
        </w:rPr>
      </w:pPr>
    </w:p>
    <w:p w14:paraId="403AC3F9" w14:textId="77777777" w:rsidR="001F2DC0" w:rsidRDefault="001F2DC0" w:rsidP="00EA6F79">
      <w:pPr>
        <w:spacing w:line="480" w:lineRule="auto"/>
        <w:rPr>
          <w:rFonts w:ascii="Times New Roman" w:hAnsi="Times New Roman"/>
          <w:sz w:val="24"/>
          <w:szCs w:val="24"/>
        </w:rPr>
      </w:pPr>
    </w:p>
    <w:p w14:paraId="2B7A8E7A" w14:textId="60E16131" w:rsidR="005616E4" w:rsidRPr="00983CB2" w:rsidRDefault="00052745" w:rsidP="00EA6F79">
      <w:pPr>
        <w:spacing w:line="480" w:lineRule="auto"/>
        <w:rPr>
          <w:rFonts w:ascii="Times New Roman" w:hAnsi="Times New Roman"/>
          <w:b/>
          <w:bCs/>
          <w:sz w:val="24"/>
          <w:szCs w:val="24"/>
        </w:rPr>
      </w:pPr>
      <w:r w:rsidRPr="00EA6F79">
        <w:rPr>
          <w:rFonts w:ascii="Times New Roman" w:hAnsi="Times New Roman"/>
          <w:sz w:val="24"/>
          <w:szCs w:val="24"/>
        </w:rPr>
        <w:t xml:space="preserve">General Steps of </w:t>
      </w:r>
      <w:r w:rsidR="00EA6F79" w:rsidRPr="00EA6F79">
        <w:rPr>
          <w:rFonts w:ascii="Times New Roman" w:hAnsi="Times New Roman"/>
          <w:sz w:val="24"/>
          <w:szCs w:val="24"/>
        </w:rPr>
        <w:t>the Writer Identification Part:</w:t>
      </w:r>
    </w:p>
    <w:p w14:paraId="1FD533D8" w14:textId="1A788743" w:rsidR="008649E2" w:rsidRPr="00121E2D" w:rsidRDefault="008649E2" w:rsidP="00983CB2">
      <w:pPr>
        <w:pStyle w:val="ListParagraph"/>
        <w:numPr>
          <w:ilvl w:val="0"/>
          <w:numId w:val="48"/>
        </w:numPr>
        <w:rPr>
          <w:rStyle w:val="Emphasis"/>
          <w:i w:val="0"/>
          <w:iCs w:val="0"/>
          <w:sz w:val="24"/>
          <w:szCs w:val="24"/>
        </w:rPr>
      </w:pPr>
      <w:bookmarkStart w:id="53" w:name="_Toc158311880"/>
      <w:r w:rsidRPr="00121E2D">
        <w:rPr>
          <w:rStyle w:val="Emphasis"/>
          <w:i w:val="0"/>
          <w:iCs w:val="0"/>
          <w:sz w:val="24"/>
          <w:szCs w:val="24"/>
        </w:rPr>
        <w:t>Training</w:t>
      </w:r>
    </w:p>
    <w:p w14:paraId="60DC1BA7" w14:textId="7A7CC66D" w:rsidR="00983CB2" w:rsidRPr="00121E2D" w:rsidRDefault="00C93566" w:rsidP="008649E2">
      <w:pPr>
        <w:pStyle w:val="ListParagraph"/>
        <w:numPr>
          <w:ilvl w:val="1"/>
          <w:numId w:val="48"/>
        </w:numPr>
        <w:rPr>
          <w:rStyle w:val="Emphasis"/>
          <w:i w:val="0"/>
          <w:iCs w:val="0"/>
          <w:sz w:val="24"/>
          <w:szCs w:val="24"/>
        </w:rPr>
      </w:pPr>
      <w:r w:rsidRPr="00121E2D">
        <w:rPr>
          <w:rStyle w:val="Emphasis"/>
          <w:i w:val="0"/>
          <w:iCs w:val="0"/>
          <w:sz w:val="24"/>
          <w:szCs w:val="24"/>
        </w:rPr>
        <w:t>Load</w:t>
      </w:r>
      <w:r w:rsidR="007100DE" w:rsidRPr="00121E2D">
        <w:rPr>
          <w:rStyle w:val="Emphasis"/>
          <w:i w:val="0"/>
          <w:iCs w:val="0"/>
          <w:sz w:val="24"/>
          <w:szCs w:val="24"/>
        </w:rPr>
        <w:t xml:space="preserve"> training set</w:t>
      </w:r>
      <w:r w:rsidR="002D01D0" w:rsidRPr="00121E2D">
        <w:rPr>
          <w:rStyle w:val="Emphasis"/>
          <w:i w:val="0"/>
          <w:iCs w:val="0"/>
          <w:sz w:val="24"/>
          <w:szCs w:val="24"/>
        </w:rPr>
        <w:t xml:space="preserve"> via </w:t>
      </w:r>
      <w:r w:rsidR="001E284B" w:rsidRPr="00121E2D">
        <w:rPr>
          <w:rStyle w:val="Emphasis"/>
          <w:i w:val="0"/>
          <w:iCs w:val="0"/>
          <w:sz w:val="24"/>
          <w:szCs w:val="24"/>
        </w:rPr>
        <w:t>data</w:t>
      </w:r>
      <w:r w:rsidR="00840843" w:rsidRPr="00121E2D">
        <w:rPr>
          <w:rStyle w:val="Emphasis"/>
          <w:i w:val="0"/>
          <w:iCs w:val="0"/>
          <w:sz w:val="24"/>
          <w:szCs w:val="24"/>
        </w:rPr>
        <w:t>-</w:t>
      </w:r>
      <w:proofErr w:type="gramStart"/>
      <w:r w:rsidR="001E284B" w:rsidRPr="00121E2D">
        <w:rPr>
          <w:rStyle w:val="Emphasis"/>
          <w:i w:val="0"/>
          <w:iCs w:val="0"/>
          <w:sz w:val="24"/>
          <w:szCs w:val="24"/>
        </w:rPr>
        <w:t>loader</w:t>
      </w:r>
      <w:proofErr w:type="gramEnd"/>
    </w:p>
    <w:p w14:paraId="57C515E7" w14:textId="4AB5E6BD" w:rsidR="002D01D0" w:rsidRPr="00121E2D" w:rsidRDefault="00840843" w:rsidP="008649E2">
      <w:pPr>
        <w:pStyle w:val="ListParagraph"/>
        <w:numPr>
          <w:ilvl w:val="1"/>
          <w:numId w:val="48"/>
        </w:numPr>
        <w:rPr>
          <w:rStyle w:val="Emphasis"/>
          <w:i w:val="0"/>
          <w:iCs w:val="0"/>
          <w:sz w:val="24"/>
          <w:szCs w:val="24"/>
        </w:rPr>
      </w:pPr>
      <w:r w:rsidRPr="00121E2D">
        <w:rPr>
          <w:rStyle w:val="Emphasis"/>
          <w:i w:val="0"/>
          <w:iCs w:val="0"/>
          <w:sz w:val="24"/>
          <w:szCs w:val="24"/>
        </w:rPr>
        <w:t xml:space="preserve">Initialize modified ResNet50 </w:t>
      </w:r>
      <w:r w:rsidR="004C5272" w:rsidRPr="00121E2D">
        <w:rPr>
          <w:rStyle w:val="Emphasis"/>
          <w:i w:val="0"/>
          <w:iCs w:val="0"/>
          <w:sz w:val="24"/>
          <w:szCs w:val="24"/>
        </w:rPr>
        <w:t xml:space="preserve">CNN </w:t>
      </w:r>
      <w:r w:rsidRPr="00121E2D">
        <w:rPr>
          <w:rStyle w:val="Emphasis"/>
          <w:i w:val="0"/>
          <w:iCs w:val="0"/>
          <w:sz w:val="24"/>
          <w:szCs w:val="24"/>
        </w:rPr>
        <w:t xml:space="preserve">Model (transfer learning) and set </w:t>
      </w:r>
      <w:proofErr w:type="gramStart"/>
      <w:r w:rsidRPr="00121E2D">
        <w:rPr>
          <w:rStyle w:val="Emphasis"/>
          <w:i w:val="0"/>
          <w:iCs w:val="0"/>
          <w:sz w:val="24"/>
          <w:szCs w:val="24"/>
        </w:rPr>
        <w:t>hyperparameters</w:t>
      </w:r>
      <w:proofErr w:type="gramEnd"/>
    </w:p>
    <w:p w14:paraId="0C8A0CF3" w14:textId="60DB72CB" w:rsidR="00840843" w:rsidRPr="00121E2D" w:rsidRDefault="00840843" w:rsidP="008649E2">
      <w:pPr>
        <w:pStyle w:val="ListParagraph"/>
        <w:numPr>
          <w:ilvl w:val="1"/>
          <w:numId w:val="48"/>
        </w:numPr>
        <w:rPr>
          <w:rStyle w:val="Emphasis"/>
          <w:i w:val="0"/>
          <w:iCs w:val="0"/>
          <w:sz w:val="24"/>
          <w:szCs w:val="24"/>
        </w:rPr>
      </w:pPr>
      <w:r w:rsidRPr="00121E2D">
        <w:rPr>
          <w:rStyle w:val="Emphasis"/>
          <w:i w:val="0"/>
          <w:iCs w:val="0"/>
          <w:sz w:val="24"/>
          <w:szCs w:val="24"/>
        </w:rPr>
        <w:t>Train</w:t>
      </w:r>
      <w:r w:rsidR="004C5272" w:rsidRPr="00121E2D">
        <w:rPr>
          <w:rStyle w:val="Emphasis"/>
          <w:i w:val="0"/>
          <w:iCs w:val="0"/>
          <w:sz w:val="24"/>
          <w:szCs w:val="24"/>
        </w:rPr>
        <w:t xml:space="preserve"> modified CNN on training set and return</w:t>
      </w:r>
      <w:r w:rsidR="0000700B" w:rsidRPr="00121E2D">
        <w:rPr>
          <w:rStyle w:val="Emphasis"/>
          <w:i w:val="0"/>
          <w:iCs w:val="0"/>
          <w:sz w:val="24"/>
          <w:szCs w:val="24"/>
        </w:rPr>
        <w:t xml:space="preserve"> </w:t>
      </w:r>
      <w:proofErr w:type="gramStart"/>
      <w:r w:rsidR="0000700B" w:rsidRPr="00121E2D">
        <w:rPr>
          <w:rStyle w:val="Emphasis"/>
          <w:i w:val="0"/>
          <w:iCs w:val="0"/>
          <w:sz w:val="24"/>
          <w:szCs w:val="24"/>
        </w:rPr>
        <w:t>metrics</w:t>
      </w:r>
      <w:proofErr w:type="gramEnd"/>
    </w:p>
    <w:p w14:paraId="0541EBA4" w14:textId="11D6D047" w:rsidR="0000700B" w:rsidRPr="00121E2D" w:rsidRDefault="0000700B" w:rsidP="0000700B">
      <w:pPr>
        <w:pStyle w:val="ListParagraph"/>
        <w:numPr>
          <w:ilvl w:val="2"/>
          <w:numId w:val="48"/>
        </w:numPr>
        <w:rPr>
          <w:rStyle w:val="Emphasis"/>
          <w:i w:val="0"/>
          <w:iCs w:val="0"/>
          <w:sz w:val="24"/>
          <w:szCs w:val="24"/>
        </w:rPr>
      </w:pPr>
      <w:r w:rsidRPr="00121E2D">
        <w:rPr>
          <w:rStyle w:val="Emphasis"/>
          <w:i w:val="0"/>
          <w:iCs w:val="0"/>
          <w:sz w:val="24"/>
          <w:szCs w:val="24"/>
        </w:rPr>
        <w:t>Categorical Accuracy</w:t>
      </w:r>
    </w:p>
    <w:p w14:paraId="4A48B622" w14:textId="57542469" w:rsidR="0000700B" w:rsidRPr="00121E2D" w:rsidRDefault="0000700B" w:rsidP="0000700B">
      <w:pPr>
        <w:pStyle w:val="ListParagraph"/>
        <w:numPr>
          <w:ilvl w:val="2"/>
          <w:numId w:val="48"/>
        </w:numPr>
        <w:rPr>
          <w:rStyle w:val="Emphasis"/>
          <w:i w:val="0"/>
          <w:iCs w:val="0"/>
          <w:sz w:val="24"/>
          <w:szCs w:val="24"/>
        </w:rPr>
      </w:pPr>
      <w:r w:rsidRPr="00121E2D">
        <w:rPr>
          <w:rStyle w:val="Emphasis"/>
          <w:i w:val="0"/>
          <w:iCs w:val="0"/>
          <w:sz w:val="24"/>
          <w:szCs w:val="24"/>
        </w:rPr>
        <w:t>Precision</w:t>
      </w:r>
    </w:p>
    <w:p w14:paraId="555E7BB1" w14:textId="6F57F7D2" w:rsidR="0000700B" w:rsidRPr="00121E2D" w:rsidRDefault="0000700B" w:rsidP="0000700B">
      <w:pPr>
        <w:pStyle w:val="ListParagraph"/>
        <w:numPr>
          <w:ilvl w:val="2"/>
          <w:numId w:val="48"/>
        </w:numPr>
        <w:rPr>
          <w:rStyle w:val="Emphasis"/>
          <w:i w:val="0"/>
          <w:iCs w:val="0"/>
          <w:sz w:val="24"/>
          <w:szCs w:val="24"/>
        </w:rPr>
      </w:pPr>
      <w:r w:rsidRPr="00121E2D">
        <w:rPr>
          <w:rStyle w:val="Emphasis"/>
          <w:i w:val="0"/>
          <w:iCs w:val="0"/>
          <w:sz w:val="24"/>
          <w:szCs w:val="24"/>
        </w:rPr>
        <w:t>Recall</w:t>
      </w:r>
    </w:p>
    <w:p w14:paraId="003BC767" w14:textId="3F90E3D5" w:rsidR="008649E2" w:rsidRPr="00121E2D" w:rsidRDefault="008649E2" w:rsidP="008649E2">
      <w:pPr>
        <w:pStyle w:val="ListParagraph"/>
        <w:numPr>
          <w:ilvl w:val="0"/>
          <w:numId w:val="48"/>
        </w:numPr>
        <w:rPr>
          <w:rStyle w:val="Emphasis"/>
          <w:i w:val="0"/>
          <w:iCs w:val="0"/>
          <w:sz w:val="24"/>
          <w:szCs w:val="24"/>
        </w:rPr>
      </w:pPr>
      <w:r w:rsidRPr="00121E2D">
        <w:rPr>
          <w:rStyle w:val="Emphasis"/>
          <w:i w:val="0"/>
          <w:iCs w:val="0"/>
          <w:sz w:val="24"/>
          <w:szCs w:val="24"/>
        </w:rPr>
        <w:t>Testing</w:t>
      </w:r>
    </w:p>
    <w:p w14:paraId="5DB37938" w14:textId="547842FF" w:rsidR="008649E2" w:rsidRPr="00121E2D" w:rsidRDefault="008649E2" w:rsidP="008649E2">
      <w:pPr>
        <w:pStyle w:val="ListParagraph"/>
        <w:numPr>
          <w:ilvl w:val="1"/>
          <w:numId w:val="48"/>
        </w:numPr>
        <w:rPr>
          <w:rStyle w:val="Emphasis"/>
          <w:i w:val="0"/>
          <w:iCs w:val="0"/>
          <w:sz w:val="24"/>
          <w:szCs w:val="24"/>
        </w:rPr>
      </w:pPr>
      <w:r w:rsidRPr="00121E2D">
        <w:rPr>
          <w:rStyle w:val="Emphasis"/>
          <w:i w:val="0"/>
          <w:iCs w:val="0"/>
          <w:sz w:val="24"/>
          <w:szCs w:val="24"/>
        </w:rPr>
        <w:t>Load test set</w:t>
      </w:r>
      <w:r w:rsidR="004C5272" w:rsidRPr="00121E2D">
        <w:rPr>
          <w:rStyle w:val="Emphasis"/>
          <w:i w:val="0"/>
          <w:iCs w:val="0"/>
          <w:sz w:val="24"/>
          <w:szCs w:val="24"/>
        </w:rPr>
        <w:t xml:space="preserve"> in such a way that each document sub-image is grouped </w:t>
      </w:r>
      <w:proofErr w:type="gramStart"/>
      <w:r w:rsidR="004C5272" w:rsidRPr="00121E2D">
        <w:rPr>
          <w:rStyle w:val="Emphasis"/>
          <w:i w:val="0"/>
          <w:iCs w:val="0"/>
          <w:sz w:val="24"/>
          <w:szCs w:val="24"/>
        </w:rPr>
        <w:t>together</w:t>
      </w:r>
      <w:proofErr w:type="gramEnd"/>
    </w:p>
    <w:p w14:paraId="6AB0364D" w14:textId="3A41F89B" w:rsidR="004C5272" w:rsidRPr="00121E2D" w:rsidRDefault="0000700B" w:rsidP="008649E2">
      <w:pPr>
        <w:pStyle w:val="ListParagraph"/>
        <w:numPr>
          <w:ilvl w:val="1"/>
          <w:numId w:val="48"/>
        </w:numPr>
        <w:rPr>
          <w:rStyle w:val="Emphasis"/>
          <w:i w:val="0"/>
          <w:iCs w:val="0"/>
          <w:sz w:val="24"/>
          <w:szCs w:val="24"/>
        </w:rPr>
      </w:pPr>
      <w:r w:rsidRPr="00121E2D">
        <w:rPr>
          <w:rStyle w:val="Emphasis"/>
          <w:i w:val="0"/>
          <w:iCs w:val="0"/>
          <w:sz w:val="24"/>
          <w:szCs w:val="24"/>
        </w:rPr>
        <w:t xml:space="preserve">Make model predictions on each </w:t>
      </w:r>
      <w:proofErr w:type="gramStart"/>
      <w:r w:rsidRPr="00121E2D">
        <w:rPr>
          <w:rStyle w:val="Emphasis"/>
          <w:i w:val="0"/>
          <w:iCs w:val="0"/>
          <w:sz w:val="24"/>
          <w:szCs w:val="24"/>
        </w:rPr>
        <w:t>group</w:t>
      </w:r>
      <w:proofErr w:type="gramEnd"/>
    </w:p>
    <w:p w14:paraId="633EB948" w14:textId="722536A3" w:rsidR="0000700B" w:rsidRPr="00121E2D" w:rsidRDefault="00CF3EA2" w:rsidP="008649E2">
      <w:pPr>
        <w:pStyle w:val="ListParagraph"/>
        <w:numPr>
          <w:ilvl w:val="1"/>
          <w:numId w:val="48"/>
        </w:numPr>
        <w:rPr>
          <w:rStyle w:val="Emphasis"/>
          <w:i w:val="0"/>
          <w:iCs w:val="0"/>
          <w:sz w:val="24"/>
          <w:szCs w:val="24"/>
        </w:rPr>
      </w:pPr>
      <w:r w:rsidRPr="00121E2D">
        <w:rPr>
          <w:rStyle w:val="Emphasis"/>
          <w:i w:val="0"/>
          <w:iCs w:val="0"/>
          <w:sz w:val="24"/>
          <w:szCs w:val="24"/>
        </w:rPr>
        <w:t>A</w:t>
      </w:r>
      <w:r w:rsidR="0000700B" w:rsidRPr="00121E2D">
        <w:rPr>
          <w:rStyle w:val="Emphasis"/>
          <w:i w:val="0"/>
          <w:iCs w:val="0"/>
          <w:sz w:val="24"/>
          <w:szCs w:val="24"/>
        </w:rPr>
        <w:t>ggregate</w:t>
      </w:r>
      <w:r w:rsidRPr="00121E2D">
        <w:rPr>
          <w:rStyle w:val="Emphasis"/>
          <w:i w:val="0"/>
          <w:iCs w:val="0"/>
          <w:sz w:val="24"/>
          <w:szCs w:val="24"/>
        </w:rPr>
        <w:t xml:space="preserve"> sub-image groups together to get overall metrics (</w:t>
      </w:r>
      <w:r w:rsidR="00A71661" w:rsidRPr="00121E2D">
        <w:rPr>
          <w:rStyle w:val="Emphasis"/>
          <w:i w:val="0"/>
          <w:iCs w:val="0"/>
          <w:sz w:val="24"/>
          <w:szCs w:val="24"/>
        </w:rPr>
        <w:t xml:space="preserve">same as </w:t>
      </w:r>
      <w:r w:rsidRPr="00121E2D">
        <w:rPr>
          <w:rStyle w:val="Emphasis"/>
          <w:i w:val="0"/>
          <w:iCs w:val="0"/>
          <w:sz w:val="24"/>
          <w:szCs w:val="24"/>
        </w:rPr>
        <w:t>training metrics)</w:t>
      </w:r>
    </w:p>
    <w:p w14:paraId="67ED5A22" w14:textId="4FB2DD8B" w:rsidR="00A71661" w:rsidRPr="00121E2D" w:rsidRDefault="00A71661" w:rsidP="008649E2">
      <w:pPr>
        <w:pStyle w:val="ListParagraph"/>
        <w:numPr>
          <w:ilvl w:val="1"/>
          <w:numId w:val="48"/>
        </w:numPr>
        <w:rPr>
          <w:rStyle w:val="Emphasis"/>
          <w:i w:val="0"/>
          <w:iCs w:val="0"/>
          <w:sz w:val="24"/>
          <w:szCs w:val="24"/>
        </w:rPr>
      </w:pPr>
      <w:r w:rsidRPr="00121E2D">
        <w:rPr>
          <w:rStyle w:val="Emphasis"/>
          <w:i w:val="0"/>
          <w:iCs w:val="0"/>
          <w:sz w:val="24"/>
          <w:szCs w:val="24"/>
        </w:rPr>
        <w:t xml:space="preserve">Measure Top-N accuracy for each </w:t>
      </w:r>
      <w:proofErr w:type="gramStart"/>
      <w:r w:rsidRPr="00121E2D">
        <w:rPr>
          <w:rStyle w:val="Emphasis"/>
          <w:i w:val="0"/>
          <w:iCs w:val="0"/>
          <w:sz w:val="24"/>
          <w:szCs w:val="24"/>
        </w:rPr>
        <w:t>document</w:t>
      </w:r>
      <w:proofErr w:type="gramEnd"/>
    </w:p>
    <w:p w14:paraId="40C25A8B" w14:textId="591DA21F" w:rsidR="001F2DC0" w:rsidRPr="00121E2D" w:rsidRDefault="001F2DC0" w:rsidP="001F2DC0">
      <w:pPr>
        <w:pStyle w:val="ListParagraph"/>
        <w:numPr>
          <w:ilvl w:val="2"/>
          <w:numId w:val="48"/>
        </w:numPr>
        <w:rPr>
          <w:rStyle w:val="Emphasis"/>
          <w:i w:val="0"/>
          <w:iCs w:val="0"/>
          <w:sz w:val="24"/>
          <w:szCs w:val="24"/>
        </w:rPr>
      </w:pPr>
      <w:r w:rsidRPr="00121E2D">
        <w:rPr>
          <w:rStyle w:val="Emphasis"/>
          <w:i w:val="0"/>
          <w:iCs w:val="0"/>
          <w:sz w:val="24"/>
          <w:szCs w:val="24"/>
        </w:rPr>
        <w:t>Per document Top-N accuracy</w:t>
      </w:r>
    </w:p>
    <w:p w14:paraId="3888763C" w14:textId="77777777" w:rsidR="001F2DC0" w:rsidRPr="00121E2D" w:rsidRDefault="001F2DC0" w:rsidP="001F2DC0">
      <w:pPr>
        <w:rPr>
          <w:rStyle w:val="Emphasis"/>
          <w:i w:val="0"/>
          <w:iCs w:val="0"/>
          <w:sz w:val="24"/>
          <w:szCs w:val="24"/>
        </w:rPr>
      </w:pPr>
    </w:p>
    <w:p w14:paraId="2B810A9F" w14:textId="77777777" w:rsidR="001F2DC0" w:rsidRDefault="001F2DC0" w:rsidP="001F2DC0">
      <w:pPr>
        <w:rPr>
          <w:rStyle w:val="Emphasis"/>
          <w:i w:val="0"/>
          <w:iCs w:val="0"/>
        </w:rPr>
      </w:pPr>
    </w:p>
    <w:p w14:paraId="4BCC1922" w14:textId="77777777" w:rsidR="001F2DC0" w:rsidRPr="001F2DC0" w:rsidRDefault="001F2DC0" w:rsidP="001F2DC0">
      <w:pPr>
        <w:rPr>
          <w:rStyle w:val="Emphasis"/>
          <w:i w:val="0"/>
          <w:iCs w:val="0"/>
        </w:rPr>
      </w:pPr>
    </w:p>
    <w:p w14:paraId="48118F1B" w14:textId="543DC5DA" w:rsidR="00EF3991" w:rsidRPr="00486DE9" w:rsidRDefault="00EF3991" w:rsidP="00486DE9">
      <w:pPr>
        <w:pStyle w:val="Heading3"/>
      </w:pPr>
      <w:r w:rsidRPr="00486DE9">
        <w:t>Model and Method of Analysis</w:t>
      </w:r>
      <w:bookmarkEnd w:id="53"/>
    </w:p>
    <w:p w14:paraId="08D2F21B" w14:textId="1CD74E16" w:rsidR="00F71C3A" w:rsidRPr="00E03E2A" w:rsidRDefault="00EF3991" w:rsidP="00486DE9">
      <w:pPr>
        <w:spacing w:line="480" w:lineRule="auto"/>
        <w:rPr>
          <w:rFonts w:ascii="Times New Roman" w:hAnsi="Times New Roman"/>
          <w:sz w:val="24"/>
          <w:szCs w:val="24"/>
        </w:rPr>
      </w:pPr>
      <w:r w:rsidRPr="00E03E2A">
        <w:rPr>
          <w:rFonts w:ascii="Times New Roman" w:hAnsi="Times New Roman"/>
          <w:sz w:val="24"/>
          <w:szCs w:val="24"/>
        </w:rPr>
        <w:tab/>
      </w:r>
      <w:r w:rsidR="00F71C3A" w:rsidRPr="00E03E2A">
        <w:rPr>
          <w:rFonts w:ascii="Times New Roman" w:hAnsi="Times New Roman"/>
          <w:sz w:val="24"/>
          <w:szCs w:val="24"/>
        </w:rPr>
        <w:t xml:space="preserve">A Convolutional Neural Network (CNN) is </w:t>
      </w:r>
      <w:r w:rsidR="00906A08" w:rsidRPr="00E03E2A">
        <w:rPr>
          <w:rFonts w:ascii="Times New Roman" w:hAnsi="Times New Roman"/>
          <w:sz w:val="24"/>
          <w:szCs w:val="24"/>
        </w:rPr>
        <w:t xml:space="preserve">fit to the data for use in the analysis. The CNN takes in a single </w:t>
      </w:r>
      <w:r w:rsidR="001518E1" w:rsidRPr="00E03E2A">
        <w:rPr>
          <w:rFonts w:ascii="Times New Roman" w:hAnsi="Times New Roman"/>
          <w:sz w:val="24"/>
          <w:szCs w:val="24"/>
        </w:rPr>
        <w:t>handwriting stroke extracted from a handwritten document (</w:t>
      </w:r>
      <w:r w:rsidR="003D1126" w:rsidRPr="00E03E2A">
        <w:rPr>
          <w:rFonts w:ascii="Times New Roman" w:hAnsi="Times New Roman"/>
          <w:sz w:val="24"/>
          <w:szCs w:val="24"/>
        </w:rPr>
        <w:t xml:space="preserve">stored in an </w:t>
      </w:r>
      <w:r w:rsidR="006E6D0C" w:rsidRPr="00E03E2A">
        <w:rPr>
          <w:rFonts w:ascii="Times New Roman" w:hAnsi="Times New Roman"/>
          <w:sz w:val="24"/>
          <w:szCs w:val="24"/>
        </w:rPr>
        <w:t>image</w:t>
      </w:r>
      <w:r w:rsidR="003D1126" w:rsidRPr="00E03E2A">
        <w:rPr>
          <w:rFonts w:ascii="Times New Roman" w:hAnsi="Times New Roman"/>
          <w:sz w:val="24"/>
          <w:szCs w:val="24"/>
        </w:rPr>
        <w:t>)</w:t>
      </w:r>
      <w:r w:rsidR="006E6D0C" w:rsidRPr="00E03E2A">
        <w:rPr>
          <w:rFonts w:ascii="Times New Roman" w:hAnsi="Times New Roman"/>
          <w:sz w:val="24"/>
          <w:szCs w:val="24"/>
        </w:rPr>
        <w:t xml:space="preserve"> from the processed dataset and outputs a </w:t>
      </w:r>
      <w:r w:rsidR="00944AF9" w:rsidRPr="00E03E2A">
        <w:rPr>
          <w:rFonts w:ascii="Times New Roman" w:hAnsi="Times New Roman"/>
          <w:sz w:val="24"/>
          <w:szCs w:val="24"/>
        </w:rPr>
        <w:t>SoftMax</w:t>
      </w:r>
      <w:r w:rsidR="006E6D0C" w:rsidRPr="00E03E2A">
        <w:rPr>
          <w:rFonts w:ascii="Times New Roman" w:hAnsi="Times New Roman"/>
          <w:sz w:val="24"/>
          <w:szCs w:val="24"/>
        </w:rPr>
        <w:t xml:space="preserve"> vector corresponding to </w:t>
      </w:r>
      <w:r w:rsidR="00944AF9" w:rsidRPr="00E03E2A">
        <w:rPr>
          <w:rFonts w:ascii="Times New Roman" w:hAnsi="Times New Roman"/>
          <w:sz w:val="24"/>
          <w:szCs w:val="24"/>
        </w:rPr>
        <w:t>a normalized probability</w:t>
      </w:r>
      <w:r w:rsidR="000B54F1" w:rsidRPr="00E03E2A">
        <w:rPr>
          <w:rFonts w:ascii="Times New Roman" w:hAnsi="Times New Roman"/>
          <w:sz w:val="24"/>
          <w:szCs w:val="24"/>
        </w:rPr>
        <w:t xml:space="preserve"> score. The probability score </w:t>
      </w:r>
      <w:r w:rsidR="003D1126" w:rsidRPr="00E03E2A">
        <w:rPr>
          <w:rFonts w:ascii="Times New Roman" w:hAnsi="Times New Roman"/>
          <w:sz w:val="24"/>
          <w:szCs w:val="24"/>
        </w:rPr>
        <w:t>represents</w:t>
      </w:r>
      <w:r w:rsidR="000B54F1" w:rsidRPr="00E03E2A">
        <w:rPr>
          <w:rFonts w:ascii="Times New Roman" w:hAnsi="Times New Roman"/>
          <w:sz w:val="24"/>
          <w:szCs w:val="24"/>
        </w:rPr>
        <w:t xml:space="preserve"> the chances that a handwriting stroke was produced by </w:t>
      </w:r>
      <w:r w:rsidR="001518E1" w:rsidRPr="00E03E2A">
        <w:rPr>
          <w:rFonts w:ascii="Times New Roman" w:hAnsi="Times New Roman"/>
          <w:sz w:val="24"/>
          <w:szCs w:val="24"/>
        </w:rPr>
        <w:t>one of the writers in the dataset.</w:t>
      </w:r>
    </w:p>
    <w:p w14:paraId="417B171D" w14:textId="3E12D3E9" w:rsidR="007B0992" w:rsidRPr="00E03E2A" w:rsidRDefault="002D68D4" w:rsidP="00F71C3A">
      <w:pPr>
        <w:spacing w:line="480" w:lineRule="auto"/>
        <w:ind w:firstLine="720"/>
        <w:rPr>
          <w:rFonts w:ascii="Times New Roman" w:hAnsi="Times New Roman"/>
          <w:sz w:val="24"/>
          <w:szCs w:val="24"/>
        </w:rPr>
      </w:pPr>
      <w:r w:rsidRPr="00E03E2A">
        <w:rPr>
          <w:rFonts w:ascii="Times New Roman" w:hAnsi="Times New Roman"/>
          <w:sz w:val="24"/>
          <w:szCs w:val="24"/>
        </w:rPr>
        <w:lastRenderedPageBreak/>
        <w:t>The data being analyzed in this study represents approximated strokes in a handwriting document</w:t>
      </w:r>
      <w:r w:rsidR="00397DF1" w:rsidRPr="00E03E2A">
        <w:rPr>
          <w:rFonts w:ascii="Times New Roman" w:hAnsi="Times New Roman"/>
          <w:sz w:val="24"/>
          <w:szCs w:val="24"/>
        </w:rPr>
        <w:t>. Classifiers trained on this granularity will</w:t>
      </w:r>
      <w:r w:rsidR="00D10542" w:rsidRPr="00E03E2A">
        <w:rPr>
          <w:rFonts w:ascii="Times New Roman" w:hAnsi="Times New Roman"/>
          <w:sz w:val="24"/>
          <w:szCs w:val="24"/>
        </w:rPr>
        <w:t xml:space="preserve">, </w:t>
      </w:r>
      <w:r w:rsidR="00397DF1" w:rsidRPr="00E03E2A">
        <w:rPr>
          <w:rFonts w:ascii="Times New Roman" w:hAnsi="Times New Roman"/>
          <w:sz w:val="24"/>
          <w:szCs w:val="24"/>
        </w:rPr>
        <w:t>potentially</w:t>
      </w:r>
      <w:r w:rsidR="00D10542" w:rsidRPr="00E03E2A">
        <w:rPr>
          <w:rFonts w:ascii="Times New Roman" w:hAnsi="Times New Roman"/>
          <w:sz w:val="24"/>
          <w:szCs w:val="24"/>
        </w:rPr>
        <w:t>,</w:t>
      </w:r>
      <w:r w:rsidR="00397DF1" w:rsidRPr="00E03E2A">
        <w:rPr>
          <w:rFonts w:ascii="Times New Roman" w:hAnsi="Times New Roman"/>
          <w:sz w:val="24"/>
          <w:szCs w:val="24"/>
        </w:rPr>
        <w:t xml:space="preserve"> classify</w:t>
      </w:r>
      <w:r w:rsidR="00486DE9" w:rsidRPr="00E03E2A">
        <w:rPr>
          <w:rFonts w:ascii="Times New Roman" w:hAnsi="Times New Roman"/>
          <w:sz w:val="24"/>
          <w:szCs w:val="24"/>
        </w:rPr>
        <w:t xml:space="preserve"> individual strokes of a handwritten document</w:t>
      </w:r>
      <w:r w:rsidR="00EE471F" w:rsidRPr="00E03E2A">
        <w:rPr>
          <w:rFonts w:ascii="Times New Roman" w:hAnsi="Times New Roman"/>
          <w:sz w:val="24"/>
          <w:szCs w:val="24"/>
        </w:rPr>
        <w:t xml:space="preserve"> as being produced by one writer or another, meaning that the set of strokes in a single handwritten document may be attributed to more than one writer. </w:t>
      </w:r>
      <w:commentRangeStart w:id="54"/>
      <w:r w:rsidR="00EE471F" w:rsidRPr="00E03E2A">
        <w:rPr>
          <w:rFonts w:ascii="Times New Roman" w:hAnsi="Times New Roman"/>
          <w:sz w:val="24"/>
          <w:szCs w:val="24"/>
        </w:rPr>
        <w:t>An assumption of this study is that there is only one writer per handwritten document</w:t>
      </w:r>
      <w:r w:rsidR="00654E67" w:rsidRPr="00E03E2A">
        <w:rPr>
          <w:rFonts w:ascii="Times New Roman" w:hAnsi="Times New Roman"/>
          <w:sz w:val="24"/>
          <w:szCs w:val="24"/>
        </w:rPr>
        <w:t xml:space="preserve"> for any given document in the dataset, so a combination of fine-grained</w:t>
      </w:r>
      <w:r w:rsidR="00484E89" w:rsidRPr="00E03E2A">
        <w:rPr>
          <w:rFonts w:ascii="Times New Roman" w:hAnsi="Times New Roman"/>
          <w:sz w:val="24"/>
          <w:szCs w:val="24"/>
        </w:rPr>
        <w:t xml:space="preserve"> metrics and an overall metric is needed.</w:t>
      </w:r>
      <w:commentRangeEnd w:id="54"/>
      <w:r w:rsidR="005364A3" w:rsidRPr="00E03E2A">
        <w:rPr>
          <w:rStyle w:val="CommentReference"/>
          <w:sz w:val="24"/>
          <w:szCs w:val="24"/>
        </w:rPr>
        <w:commentReference w:id="54"/>
      </w:r>
      <w:r w:rsidR="008B3814" w:rsidRPr="00E03E2A">
        <w:rPr>
          <w:rFonts w:ascii="Times New Roman" w:hAnsi="Times New Roman"/>
          <w:sz w:val="24"/>
          <w:szCs w:val="24"/>
        </w:rPr>
        <w:t xml:space="preserve"> </w:t>
      </w:r>
    </w:p>
    <w:p w14:paraId="732BCF96" w14:textId="3423B5CA" w:rsidR="00EF3991" w:rsidRPr="00E03E2A" w:rsidRDefault="008B3814" w:rsidP="007B0992">
      <w:pPr>
        <w:spacing w:line="480" w:lineRule="auto"/>
        <w:ind w:firstLine="720"/>
        <w:rPr>
          <w:rFonts w:ascii="Times New Roman" w:hAnsi="Times New Roman"/>
          <w:sz w:val="24"/>
          <w:szCs w:val="24"/>
        </w:rPr>
      </w:pPr>
      <w:r w:rsidRPr="00E03E2A">
        <w:rPr>
          <w:rFonts w:ascii="Times New Roman" w:hAnsi="Times New Roman"/>
          <w:sz w:val="24"/>
          <w:szCs w:val="24"/>
        </w:rPr>
        <w:t>The fine-grained metrics of this study</w:t>
      </w:r>
      <w:r w:rsidR="00C94345" w:rsidRPr="00E03E2A">
        <w:rPr>
          <w:rFonts w:ascii="Times New Roman" w:hAnsi="Times New Roman"/>
          <w:sz w:val="24"/>
          <w:szCs w:val="24"/>
        </w:rPr>
        <w:t xml:space="preserve"> represent the performance of the model at classifying individual strokes of a writer</w:t>
      </w:r>
      <w:r w:rsidR="00A300E3" w:rsidRPr="00E03E2A">
        <w:rPr>
          <w:rFonts w:ascii="Times New Roman" w:hAnsi="Times New Roman"/>
          <w:sz w:val="24"/>
          <w:szCs w:val="24"/>
        </w:rPr>
        <w:t xml:space="preserve">. The metrics selected for the fine-grained analysis are a standard combination of accuracy, precision, </w:t>
      </w:r>
      <w:proofErr w:type="gramStart"/>
      <w:r w:rsidR="00A300E3" w:rsidRPr="00E03E2A">
        <w:rPr>
          <w:rFonts w:ascii="Times New Roman" w:hAnsi="Times New Roman"/>
          <w:sz w:val="24"/>
          <w:szCs w:val="24"/>
        </w:rPr>
        <w:t>recall</w:t>
      </w:r>
      <w:r w:rsidR="006C0B1E" w:rsidRPr="00E03E2A">
        <w:rPr>
          <w:rFonts w:ascii="Times New Roman" w:hAnsi="Times New Roman"/>
          <w:sz w:val="24"/>
          <w:szCs w:val="24"/>
        </w:rPr>
        <w:t>{</w:t>
      </w:r>
      <w:proofErr w:type="gramEnd"/>
      <w:r w:rsidR="00A300E3" w:rsidRPr="00E03E2A">
        <w:rPr>
          <w:rFonts w:ascii="Times New Roman" w:hAnsi="Times New Roman"/>
          <w:sz w:val="24"/>
          <w:szCs w:val="24"/>
        </w:rPr>
        <w:t>, and potentially f1-score}.</w:t>
      </w:r>
      <w:r w:rsidR="007B0992" w:rsidRPr="00E03E2A">
        <w:rPr>
          <w:rFonts w:ascii="Times New Roman" w:hAnsi="Times New Roman"/>
          <w:sz w:val="24"/>
          <w:szCs w:val="24"/>
        </w:rPr>
        <w:t xml:space="preserve"> The fine-grained metrics will be evaluated on the training and test sets of </w:t>
      </w:r>
      <w:proofErr w:type="gramStart"/>
      <w:r w:rsidR="007B0992" w:rsidRPr="00E03E2A">
        <w:rPr>
          <w:rFonts w:ascii="Times New Roman" w:hAnsi="Times New Roman"/>
          <w:sz w:val="24"/>
          <w:szCs w:val="24"/>
        </w:rPr>
        <w:t>a</w:t>
      </w:r>
      <w:proofErr w:type="gramEnd"/>
      <w:r w:rsidR="007B0992" w:rsidRPr="00E03E2A">
        <w:rPr>
          <w:rFonts w:ascii="Times New Roman" w:hAnsi="Times New Roman"/>
          <w:sz w:val="24"/>
          <w:szCs w:val="24"/>
        </w:rPr>
        <w:t xml:space="preserve"> given </w:t>
      </w:r>
      <w:proofErr w:type="gramStart"/>
      <w:r w:rsidR="00420CEA" w:rsidRPr="00E03E2A">
        <w:rPr>
          <w:rFonts w:ascii="Times New Roman" w:hAnsi="Times New Roman"/>
          <w:sz w:val="24"/>
          <w:szCs w:val="24"/>
        </w:rPr>
        <w:t>dataset’s</w:t>
      </w:r>
      <w:proofErr w:type="gramEnd"/>
      <w:r w:rsidR="00420CEA" w:rsidRPr="00E03E2A">
        <w:rPr>
          <w:rFonts w:ascii="Times New Roman" w:hAnsi="Times New Roman"/>
          <w:sz w:val="24"/>
          <w:szCs w:val="24"/>
        </w:rPr>
        <w:t xml:space="preserve"> and set aside for analysis. The outputs of the </w:t>
      </w:r>
      <w:r w:rsidR="00C4629A" w:rsidRPr="00E03E2A">
        <w:rPr>
          <w:rFonts w:ascii="Times New Roman" w:hAnsi="Times New Roman"/>
          <w:sz w:val="24"/>
          <w:szCs w:val="24"/>
        </w:rPr>
        <w:t xml:space="preserve">model, </w:t>
      </w:r>
      <w:r w:rsidR="006C0B1E" w:rsidRPr="00E03E2A">
        <w:rPr>
          <w:rFonts w:ascii="Times New Roman" w:hAnsi="Times New Roman"/>
          <w:sz w:val="24"/>
          <w:szCs w:val="24"/>
        </w:rPr>
        <w:t xml:space="preserve">the </w:t>
      </w:r>
      <w:r w:rsidR="00C273EB" w:rsidRPr="00E03E2A">
        <w:rPr>
          <w:rFonts w:ascii="Times New Roman" w:hAnsi="Times New Roman"/>
          <w:sz w:val="24"/>
          <w:szCs w:val="24"/>
        </w:rPr>
        <w:t>SoftMax score of each</w:t>
      </w:r>
      <w:r w:rsidR="00C4629A" w:rsidRPr="00E03E2A">
        <w:rPr>
          <w:rFonts w:ascii="Times New Roman" w:hAnsi="Times New Roman"/>
          <w:sz w:val="24"/>
          <w:szCs w:val="24"/>
        </w:rPr>
        <w:t xml:space="preserve"> individual stroke in a handwritten document</w:t>
      </w:r>
      <w:r w:rsidR="00C273EB" w:rsidRPr="00E03E2A">
        <w:rPr>
          <w:rFonts w:ascii="Times New Roman" w:hAnsi="Times New Roman"/>
          <w:sz w:val="24"/>
          <w:szCs w:val="24"/>
        </w:rPr>
        <w:t xml:space="preserve">, </w:t>
      </w:r>
      <w:r w:rsidR="00C4629A" w:rsidRPr="00E03E2A">
        <w:rPr>
          <w:rFonts w:ascii="Times New Roman" w:hAnsi="Times New Roman"/>
          <w:sz w:val="24"/>
          <w:szCs w:val="24"/>
        </w:rPr>
        <w:t xml:space="preserve">will be passed on to the </w:t>
      </w:r>
      <w:r w:rsidR="00BD6679" w:rsidRPr="00E03E2A">
        <w:rPr>
          <w:rFonts w:ascii="Times New Roman" w:hAnsi="Times New Roman"/>
          <w:sz w:val="24"/>
          <w:szCs w:val="24"/>
        </w:rPr>
        <w:t>overall</w:t>
      </w:r>
      <w:r w:rsidR="00C4629A" w:rsidRPr="00E03E2A">
        <w:rPr>
          <w:rFonts w:ascii="Times New Roman" w:hAnsi="Times New Roman"/>
          <w:sz w:val="24"/>
          <w:szCs w:val="24"/>
        </w:rPr>
        <w:t xml:space="preserve"> metric</w:t>
      </w:r>
      <w:r w:rsidR="00BD6679" w:rsidRPr="00E03E2A">
        <w:rPr>
          <w:rFonts w:ascii="Times New Roman" w:hAnsi="Times New Roman"/>
          <w:sz w:val="24"/>
          <w:szCs w:val="24"/>
        </w:rPr>
        <w:t>s</w:t>
      </w:r>
      <w:r w:rsidR="00C4629A" w:rsidRPr="00E03E2A">
        <w:rPr>
          <w:rFonts w:ascii="Times New Roman" w:hAnsi="Times New Roman"/>
          <w:sz w:val="24"/>
          <w:szCs w:val="24"/>
        </w:rPr>
        <w:t>.</w:t>
      </w:r>
    </w:p>
    <w:p w14:paraId="2CDD2711" w14:textId="6B104EBF" w:rsidR="00BD6679" w:rsidRPr="00E03E2A" w:rsidRDefault="00BD6679" w:rsidP="00BD6679">
      <w:pPr>
        <w:spacing w:line="480" w:lineRule="auto"/>
        <w:rPr>
          <w:rFonts w:ascii="Times New Roman" w:hAnsi="Times New Roman"/>
          <w:sz w:val="24"/>
          <w:szCs w:val="24"/>
        </w:rPr>
      </w:pPr>
      <w:r w:rsidRPr="00E03E2A">
        <w:rPr>
          <w:rFonts w:ascii="Times New Roman" w:hAnsi="Times New Roman"/>
          <w:sz w:val="24"/>
          <w:szCs w:val="24"/>
        </w:rPr>
        <w:tab/>
        <w:t>Following the</w:t>
      </w:r>
      <w:r w:rsidR="00672819" w:rsidRPr="00E03E2A">
        <w:rPr>
          <w:rFonts w:ascii="Times New Roman" w:hAnsi="Times New Roman"/>
          <w:sz w:val="24"/>
          <w:szCs w:val="24"/>
        </w:rPr>
        <w:t xml:space="preserve"> ICFHR 2018 Competition on Multi-Script Writer Identification</w:t>
      </w:r>
      <w:r w:rsidR="007F1882" w:rsidRPr="00E03E2A">
        <w:rPr>
          <w:rFonts w:ascii="Times New Roman" w:hAnsi="Times New Roman"/>
          <w:sz w:val="24"/>
          <w:szCs w:val="24"/>
        </w:rPr>
        <w:t xml:space="preserve">, a </w:t>
      </w:r>
      <w:r w:rsidR="00914496" w:rsidRPr="00E03E2A">
        <w:rPr>
          <w:rFonts w:ascii="Times New Roman" w:hAnsi="Times New Roman"/>
          <w:sz w:val="24"/>
          <w:szCs w:val="24"/>
        </w:rPr>
        <w:t>Top</w:t>
      </w:r>
      <w:r w:rsidR="004E0159" w:rsidRPr="00E03E2A">
        <w:rPr>
          <w:rFonts w:ascii="Times New Roman" w:hAnsi="Times New Roman"/>
          <w:sz w:val="24"/>
          <w:szCs w:val="24"/>
        </w:rPr>
        <w:t xml:space="preserve">-N strategy is used as an overall evaluation protocol </w:t>
      </w:r>
      <w:r w:rsidR="004E0159" w:rsidRPr="00E03E2A">
        <w:rPr>
          <w:rFonts w:ascii="Times New Roman" w:hAnsi="Times New Roman"/>
          <w:sz w:val="24"/>
          <w:szCs w:val="24"/>
        </w:rPr>
        <w:fldChar w:fldCharType="begin"/>
      </w:r>
      <w:r w:rsidR="004E0159" w:rsidRPr="00E03E2A">
        <w:rPr>
          <w:rFonts w:ascii="Times New Roman" w:hAnsi="Times New Roman"/>
          <w:sz w:val="24"/>
          <w:szCs w:val="24"/>
        </w:rPr>
        <w:instrText xml:space="preserve"> ADDIN ZOTERO_ITEM CSL_CITATION {"citationID":"Vs6DqnjJ","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4E0159" w:rsidRPr="00E03E2A">
        <w:rPr>
          <w:rFonts w:ascii="Times New Roman" w:hAnsi="Times New Roman"/>
          <w:sz w:val="24"/>
          <w:szCs w:val="24"/>
        </w:rPr>
        <w:fldChar w:fldCharType="separate"/>
      </w:r>
      <w:r w:rsidR="004E0159" w:rsidRPr="00E03E2A">
        <w:rPr>
          <w:rFonts w:ascii="Times New Roman" w:hAnsi="Times New Roman"/>
          <w:sz w:val="24"/>
          <w:szCs w:val="24"/>
        </w:rPr>
        <w:t>[7]</w:t>
      </w:r>
      <w:r w:rsidR="004E0159" w:rsidRPr="00E03E2A">
        <w:rPr>
          <w:rFonts w:ascii="Times New Roman" w:hAnsi="Times New Roman"/>
          <w:sz w:val="24"/>
          <w:szCs w:val="24"/>
        </w:rPr>
        <w:fldChar w:fldCharType="end"/>
      </w:r>
      <w:r w:rsidR="004E0159" w:rsidRPr="00E03E2A">
        <w:rPr>
          <w:rFonts w:ascii="Times New Roman" w:hAnsi="Times New Roman"/>
          <w:sz w:val="24"/>
          <w:szCs w:val="24"/>
        </w:rPr>
        <w:t>.</w:t>
      </w:r>
      <w:r w:rsidR="0014584F" w:rsidRPr="00E03E2A">
        <w:rPr>
          <w:rFonts w:ascii="Times New Roman" w:hAnsi="Times New Roman"/>
          <w:sz w:val="24"/>
          <w:szCs w:val="24"/>
        </w:rPr>
        <w:t xml:space="preserve"> Top-N in the paper is defined as “</w:t>
      </w:r>
      <w:r w:rsidR="00744FC3" w:rsidRPr="00E03E2A">
        <w:rPr>
          <w:rFonts w:ascii="Times New Roman" w:hAnsi="Times New Roman"/>
          <w:sz w:val="24"/>
          <w:szCs w:val="24"/>
        </w:rPr>
        <w:t>… the scenario where the genuine writer of a query document is present within the list of N most probable writers received by the syste</w:t>
      </w:r>
      <w:r w:rsidR="006360CD" w:rsidRPr="00E03E2A">
        <w:rPr>
          <w:rFonts w:ascii="Times New Roman" w:hAnsi="Times New Roman"/>
          <w:sz w:val="24"/>
          <w:szCs w:val="24"/>
        </w:rPr>
        <w:t>m</w:t>
      </w:r>
      <w:r w:rsidR="00744FC3" w:rsidRPr="00E03E2A">
        <w:rPr>
          <w:rFonts w:ascii="Times New Roman" w:hAnsi="Times New Roman"/>
          <w:sz w:val="24"/>
          <w:szCs w:val="24"/>
        </w:rPr>
        <w:t>”.</w:t>
      </w:r>
    </w:p>
    <w:p w14:paraId="7E8753DE" w14:textId="6C37B65A" w:rsidR="00A73CCF" w:rsidRPr="00E03E2A" w:rsidRDefault="00EC69EB" w:rsidP="00E03E2A">
      <w:pPr>
        <w:spacing w:line="480" w:lineRule="auto"/>
        <w:rPr>
          <w:rFonts w:ascii="Times New Roman" w:hAnsi="Times New Roman"/>
          <w:sz w:val="24"/>
          <w:szCs w:val="24"/>
        </w:rPr>
      </w:pPr>
      <w:r w:rsidRPr="00E03E2A">
        <w:rPr>
          <w:rFonts w:ascii="Times New Roman" w:hAnsi="Times New Roman"/>
          <w:sz w:val="24"/>
          <w:szCs w:val="24"/>
        </w:rPr>
        <w:t xml:space="preserve">NOTE to Dr. Benton: </w:t>
      </w:r>
      <w:r w:rsidR="005D15B1" w:rsidRPr="00E03E2A">
        <w:rPr>
          <w:rFonts w:ascii="Times New Roman" w:hAnsi="Times New Roman"/>
          <w:sz w:val="24"/>
          <w:szCs w:val="24"/>
        </w:rPr>
        <w:t xml:space="preserve">The overall metric for this study </w:t>
      </w:r>
      <w:r w:rsidR="0059432D" w:rsidRPr="00E03E2A">
        <w:rPr>
          <w:rFonts w:ascii="Times New Roman" w:hAnsi="Times New Roman"/>
          <w:sz w:val="24"/>
          <w:szCs w:val="24"/>
        </w:rPr>
        <w:t>needs</w:t>
      </w:r>
      <w:r w:rsidR="005D15B1" w:rsidRPr="00E03E2A">
        <w:rPr>
          <w:rFonts w:ascii="Times New Roman" w:hAnsi="Times New Roman"/>
          <w:sz w:val="24"/>
          <w:szCs w:val="24"/>
        </w:rPr>
        <w:t xml:space="preserve"> more fleshing out.</w:t>
      </w:r>
      <w:r w:rsidR="0059432D" w:rsidRPr="00E03E2A">
        <w:rPr>
          <w:rFonts w:ascii="Times New Roman" w:hAnsi="Times New Roman"/>
          <w:sz w:val="24"/>
          <w:szCs w:val="24"/>
        </w:rPr>
        <w:t xml:space="preserve"> The set of SoftMax scores for a given document image must be aggregated in some way</w:t>
      </w:r>
      <w:r w:rsidR="00FD5B59" w:rsidRPr="00E03E2A">
        <w:rPr>
          <w:rFonts w:ascii="Times New Roman" w:hAnsi="Times New Roman"/>
          <w:sz w:val="24"/>
          <w:szCs w:val="24"/>
        </w:rPr>
        <w:t xml:space="preserve">. The two ways I see this happening </w:t>
      </w:r>
      <w:proofErr w:type="gramStart"/>
      <w:r w:rsidR="00FD5B59" w:rsidRPr="00E03E2A">
        <w:rPr>
          <w:rFonts w:ascii="Times New Roman" w:hAnsi="Times New Roman"/>
          <w:sz w:val="24"/>
          <w:szCs w:val="24"/>
        </w:rPr>
        <w:t>is</w:t>
      </w:r>
      <w:proofErr w:type="gramEnd"/>
      <w:r w:rsidR="00FD5B59" w:rsidRPr="00E03E2A">
        <w:rPr>
          <w:rFonts w:ascii="Times New Roman" w:hAnsi="Times New Roman"/>
          <w:sz w:val="24"/>
          <w:szCs w:val="24"/>
        </w:rPr>
        <w:t xml:space="preserve"> either with a vote-based scheme where each SoftMax score is considered as a vote with the most probable writer</w:t>
      </w:r>
      <w:r w:rsidR="004E5AFB" w:rsidRPr="00E03E2A">
        <w:rPr>
          <w:rFonts w:ascii="Times New Roman" w:hAnsi="Times New Roman"/>
          <w:sz w:val="24"/>
          <w:szCs w:val="24"/>
        </w:rPr>
        <w:t>, or an averaged probability scheme where every SoftMax score is averaged (and then renormalized)</w:t>
      </w:r>
      <w:r w:rsidR="003579FD" w:rsidRPr="00E03E2A">
        <w:rPr>
          <w:rFonts w:ascii="Times New Roman" w:hAnsi="Times New Roman"/>
          <w:sz w:val="24"/>
          <w:szCs w:val="24"/>
        </w:rPr>
        <w:t xml:space="preserve">. The averaging scheme </w:t>
      </w:r>
      <w:r w:rsidR="003579FD" w:rsidRPr="00E03E2A">
        <w:rPr>
          <w:rFonts w:ascii="Times New Roman" w:hAnsi="Times New Roman"/>
          <w:sz w:val="24"/>
          <w:szCs w:val="24"/>
        </w:rPr>
        <w:lastRenderedPageBreak/>
        <w:t xml:space="preserve">may end up working better depending on the number of strokes classified in a document as it guarantees that each writer has some amount of representation in the </w:t>
      </w:r>
      <w:r w:rsidR="00E03E2A" w:rsidRPr="00E03E2A">
        <w:rPr>
          <w:rFonts w:ascii="Times New Roman" w:hAnsi="Times New Roman"/>
          <w:sz w:val="24"/>
          <w:szCs w:val="24"/>
        </w:rPr>
        <w:t>document,</w:t>
      </w:r>
      <w:r w:rsidR="003579FD" w:rsidRPr="00E03E2A">
        <w:rPr>
          <w:rFonts w:ascii="Times New Roman" w:hAnsi="Times New Roman"/>
          <w:sz w:val="24"/>
          <w:szCs w:val="24"/>
        </w:rPr>
        <w:t xml:space="preserve"> whereas a voting-scheme will suppress every writer except the most probable</w:t>
      </w:r>
      <w:r w:rsidR="002E5378" w:rsidRPr="00E03E2A">
        <w:rPr>
          <w:rFonts w:ascii="Times New Roman" w:hAnsi="Times New Roman"/>
          <w:sz w:val="24"/>
          <w:szCs w:val="24"/>
        </w:rPr>
        <w:t xml:space="preserve"> writer of a given stroke. The top-N metric as presented in the competition paper is unclear to me</w:t>
      </w:r>
      <w:r w:rsidR="00CC7892" w:rsidRPr="00E03E2A">
        <w:rPr>
          <w:rFonts w:ascii="Times New Roman" w:hAnsi="Times New Roman"/>
          <w:sz w:val="24"/>
          <w:szCs w:val="24"/>
        </w:rPr>
        <w:t>, and I may need to diverge from it. If I do diverge, then I still plan to use some Top-N strategy for the evaluation metric.</w:t>
      </w:r>
    </w:p>
    <w:p w14:paraId="0E804600" w14:textId="0FE5E9E5" w:rsidR="004958B8" w:rsidRPr="00E03E2A" w:rsidRDefault="004958B8" w:rsidP="00BD389E">
      <w:pPr>
        <w:spacing w:after="0" w:line="240" w:lineRule="auto"/>
        <w:contextualSpacing/>
        <w:rPr>
          <w:rFonts w:ascii="Times New Roman" w:hAnsi="Times New Roman"/>
          <w:sz w:val="24"/>
          <w:szCs w:val="24"/>
        </w:rPr>
      </w:pPr>
      <w:r w:rsidRPr="00E03E2A">
        <w:rPr>
          <w:rFonts w:ascii="Times New Roman" w:hAnsi="Times New Roman"/>
          <w:sz w:val="24"/>
          <w:szCs w:val="24"/>
        </w:rPr>
        <w:br w:type="page"/>
      </w:r>
    </w:p>
    <w:p w14:paraId="6A0A1BC7"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2A91C942"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4500B159" w14:textId="3C532772" w:rsidR="004958B8" w:rsidRPr="00074D81" w:rsidRDefault="004958B8" w:rsidP="00074D81">
      <w:pPr>
        <w:pStyle w:val="Heading1"/>
        <w:spacing w:line="480" w:lineRule="auto"/>
        <w:contextualSpacing/>
        <w:jc w:val="left"/>
      </w:pPr>
    </w:p>
    <w:p w14:paraId="46A06DE3" w14:textId="7E7DAF05" w:rsidR="004958B8" w:rsidRPr="00B461D3" w:rsidRDefault="004958B8" w:rsidP="000235D4">
      <w:pPr>
        <w:pStyle w:val="Heading1"/>
        <w:spacing w:line="480" w:lineRule="auto"/>
        <w:contextualSpacing/>
      </w:pPr>
      <w:bookmarkStart w:id="55" w:name="_Toc158311881"/>
      <w:r w:rsidRPr="00B461D3">
        <w:t xml:space="preserve">CHAPTER </w:t>
      </w:r>
      <w:r w:rsidR="00074D81">
        <w:t>I</w:t>
      </w:r>
      <w:r w:rsidR="005C73CE" w:rsidRPr="00B461D3">
        <w:t>V</w:t>
      </w:r>
      <w:bookmarkEnd w:id="55"/>
    </w:p>
    <w:p w14:paraId="48AE7A08" w14:textId="6BFFCC95" w:rsidR="00453AA4" w:rsidRPr="00B461D3" w:rsidRDefault="006F17C2" w:rsidP="003B2DEB">
      <w:pPr>
        <w:pStyle w:val="Heading2"/>
      </w:pPr>
      <w:bookmarkStart w:id="56" w:name="_Toc158311882"/>
      <w:r>
        <w:t>Experiments</w:t>
      </w:r>
      <w:bookmarkEnd w:id="56"/>
    </w:p>
    <w:p w14:paraId="21443582" w14:textId="77777777" w:rsidR="002B540A" w:rsidRPr="00D82C55" w:rsidRDefault="002B540A" w:rsidP="00D82C55">
      <w:pPr>
        <w:autoSpaceDE w:val="0"/>
        <w:autoSpaceDN w:val="0"/>
        <w:adjustRightInd w:val="0"/>
        <w:spacing w:after="0" w:line="480" w:lineRule="auto"/>
        <w:contextualSpacing/>
        <w:jc w:val="center"/>
        <w:rPr>
          <w:rFonts w:ascii="Times New Roman" w:hAnsi="Times New Roman"/>
          <w:b/>
          <w:sz w:val="24"/>
          <w:szCs w:val="24"/>
        </w:rPr>
      </w:pPr>
    </w:p>
    <w:p w14:paraId="66A442B7" w14:textId="68078377" w:rsidR="004958B8" w:rsidRPr="00D82C55" w:rsidRDefault="003B2DEB" w:rsidP="00D82C55">
      <w:pPr>
        <w:pStyle w:val="Heading3"/>
      </w:pPr>
      <w:bookmarkStart w:id="57" w:name="_Toc158311883"/>
      <w:r w:rsidRPr="00D82C55">
        <w:t>CERUG</w:t>
      </w:r>
      <w:bookmarkEnd w:id="57"/>
    </w:p>
    <w:p w14:paraId="7C94D222" w14:textId="6D3DA5C0" w:rsidR="003B2DEB" w:rsidRPr="00D82C55" w:rsidRDefault="00C93A6A" w:rsidP="00D82C55">
      <w:pPr>
        <w:spacing w:line="480" w:lineRule="auto"/>
        <w:rPr>
          <w:rFonts w:ascii="Times New Roman" w:hAnsi="Times New Roman"/>
        </w:rPr>
      </w:pPr>
      <w:r w:rsidRPr="00D82C55">
        <w:rPr>
          <w:rFonts w:ascii="Times New Roman" w:hAnsi="Times New Roman"/>
        </w:rPr>
        <w:tab/>
        <w:t xml:space="preserve">The Chinese-English Database of the University of Groningen (CERUG) is a </w:t>
      </w:r>
      <w:r w:rsidR="00E70DF8" w:rsidRPr="00D82C55">
        <w:rPr>
          <w:rFonts w:ascii="Times New Roman" w:hAnsi="Times New Roman"/>
        </w:rPr>
        <w:t xml:space="preserve">Multi-Script Writer Identification dataset produced </w:t>
      </w:r>
      <w:r w:rsidR="00087384" w:rsidRPr="00D82C55">
        <w:rPr>
          <w:rFonts w:ascii="Times New Roman" w:hAnsi="Times New Roman"/>
        </w:rPr>
        <w:t>in “Junction Detection in Handwritten Documents</w:t>
      </w:r>
      <w:r w:rsidR="001119DB" w:rsidRPr="00D82C55">
        <w:rPr>
          <w:rFonts w:ascii="Times New Roman" w:hAnsi="Times New Roman"/>
        </w:rPr>
        <w:t xml:space="preserve"> and its Application to Writer Identification</w:t>
      </w:r>
      <w:r w:rsidR="00777952" w:rsidRPr="00D82C55">
        <w:rPr>
          <w:rFonts w:ascii="Times New Roman" w:hAnsi="Times New Roman"/>
        </w:rPr>
        <w:t xml:space="preserve">” </w:t>
      </w:r>
      <w:r w:rsidR="00777952" w:rsidRPr="00D82C55">
        <w:rPr>
          <w:rFonts w:ascii="Times New Roman" w:hAnsi="Times New Roman"/>
        </w:rPr>
        <w:fldChar w:fldCharType="begin"/>
      </w:r>
      <w:r w:rsidR="00777952" w:rsidRPr="00D82C55">
        <w:rPr>
          <w:rFonts w:ascii="Times New Roman" w:hAnsi="Times New Roman"/>
        </w:rPr>
        <w:instrText xml:space="preserve"> ADDIN ZOTERO_ITEM CSL_CITATION {"citationID":"Kxb1jaUX","properties":{"formattedCitation":"[8]","plainCitation":"[8]","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777952" w:rsidRPr="00D82C55">
        <w:rPr>
          <w:rFonts w:ascii="Times New Roman" w:hAnsi="Times New Roman"/>
        </w:rPr>
        <w:fldChar w:fldCharType="separate"/>
      </w:r>
      <w:r w:rsidR="00777952" w:rsidRPr="00D82C55">
        <w:rPr>
          <w:rFonts w:ascii="Times New Roman" w:hAnsi="Times New Roman"/>
        </w:rPr>
        <w:t>[8]</w:t>
      </w:r>
      <w:r w:rsidR="00777952" w:rsidRPr="00D82C55">
        <w:rPr>
          <w:rFonts w:ascii="Times New Roman" w:hAnsi="Times New Roman"/>
        </w:rPr>
        <w:fldChar w:fldCharType="end"/>
      </w:r>
      <w:r w:rsidR="00777952" w:rsidRPr="00D82C55">
        <w:rPr>
          <w:rFonts w:ascii="Times New Roman" w:hAnsi="Times New Roman"/>
        </w:rPr>
        <w:t>. The dataset has three different writing script classes per writer: CERUG-CN</w:t>
      </w:r>
      <w:r w:rsidR="00D82C55" w:rsidRPr="00D82C55">
        <w:rPr>
          <w:rFonts w:ascii="Times New Roman" w:hAnsi="Times New Roman"/>
        </w:rPr>
        <w:t xml:space="preserve"> for Chinese writing in page 1 and 2, CERUG-EN in page 3 (split over two images), and CERUG-MIXED in page 4 which consists of a mix of Chinese and English. </w:t>
      </w:r>
      <w:r w:rsidR="00954332">
        <w:rPr>
          <w:rFonts w:ascii="Times New Roman" w:hAnsi="Times New Roman"/>
        </w:rPr>
        <w:t>There are three possible experiments that can be performed with this dataset in this study</w:t>
      </w:r>
      <w:r w:rsidR="005F4227">
        <w:rPr>
          <w:rFonts w:ascii="Times New Roman" w:hAnsi="Times New Roman"/>
        </w:rPr>
        <w:t>. Experiment 1 and 2 will correspond to task 1 and 2 of the ICFHR 2018 Competition on Multi-Script Writer Identification</w:t>
      </w:r>
      <w:r w:rsidR="003B20B6">
        <w:rPr>
          <w:rFonts w:ascii="Times New Roman" w:hAnsi="Times New Roman"/>
        </w:rPr>
        <w:t>. Experiment 1 will use the CERUG-CN portion of each writer as a training set and use the CERUG-EN portion as a test set</w:t>
      </w:r>
      <w:r w:rsidR="00C3703C">
        <w:rPr>
          <w:rFonts w:ascii="Times New Roman" w:hAnsi="Times New Roman"/>
        </w:rPr>
        <w:t xml:space="preserve">. Experiment 2 will </w:t>
      </w:r>
      <w:r w:rsidR="00F47AA0">
        <w:rPr>
          <w:rFonts w:ascii="Times New Roman" w:hAnsi="Times New Roman"/>
        </w:rPr>
        <w:t>be the reverse of experiment 1: using CERUG-EN as the training set and CERUG-CN as the test set.</w:t>
      </w:r>
    </w:p>
    <w:p w14:paraId="0027733F" w14:textId="047CDD48" w:rsidR="003B2DEB" w:rsidRDefault="003B2DEB">
      <w:pPr>
        <w:spacing w:after="0" w:line="240" w:lineRule="auto"/>
      </w:pPr>
      <w:r>
        <w:br w:type="page"/>
      </w:r>
    </w:p>
    <w:p w14:paraId="48BBFE0D" w14:textId="6DE7C0B9" w:rsidR="004958B8" w:rsidRPr="00B461D3" w:rsidRDefault="004958B8" w:rsidP="003B2DEB">
      <w:pPr>
        <w:pStyle w:val="Heading1"/>
        <w:spacing w:line="480" w:lineRule="auto"/>
        <w:contextualSpacing/>
      </w:pPr>
      <w:bookmarkStart w:id="58" w:name="_Toc158311884"/>
      <w:r w:rsidRPr="00B461D3">
        <w:lastRenderedPageBreak/>
        <w:t xml:space="preserve">CHAPTER </w:t>
      </w:r>
      <w:r w:rsidR="005C73CE" w:rsidRPr="00B461D3">
        <w:t>VI</w:t>
      </w:r>
      <w:bookmarkEnd w:id="58"/>
    </w:p>
    <w:p w14:paraId="0AF1F431" w14:textId="3CF7E400" w:rsidR="004958B8" w:rsidRPr="00B461D3" w:rsidRDefault="00836EA2" w:rsidP="000235D4">
      <w:pPr>
        <w:autoSpaceDE w:val="0"/>
        <w:autoSpaceDN w:val="0"/>
        <w:adjustRightInd w:val="0"/>
        <w:spacing w:after="0" w:line="480" w:lineRule="auto"/>
        <w:contextualSpacing/>
        <w:jc w:val="center"/>
        <w:rPr>
          <w:rFonts w:ascii="Times New Roman" w:hAnsi="Times New Roman"/>
          <w:b/>
          <w:sz w:val="24"/>
          <w:szCs w:val="24"/>
        </w:rPr>
      </w:pPr>
      <w:r>
        <w:rPr>
          <w:rFonts w:ascii="Times New Roman" w:hAnsi="Times New Roman"/>
          <w:b/>
          <w:sz w:val="24"/>
          <w:szCs w:val="24"/>
        </w:rPr>
        <w:t>Conclusion</w:t>
      </w:r>
    </w:p>
    <w:p w14:paraId="2E6C88C7" w14:textId="77777777" w:rsidR="004958B8" w:rsidRPr="00B461D3" w:rsidRDefault="004958B8" w:rsidP="000235D4">
      <w:pPr>
        <w:keepNext/>
        <w:autoSpaceDE w:val="0"/>
        <w:autoSpaceDN w:val="0"/>
        <w:adjustRightInd w:val="0"/>
        <w:spacing w:after="0" w:line="480" w:lineRule="auto"/>
        <w:contextualSpacing/>
        <w:jc w:val="center"/>
        <w:rPr>
          <w:rFonts w:ascii="Times New Roman" w:hAnsi="Times New Roman"/>
          <w:sz w:val="24"/>
          <w:szCs w:val="24"/>
        </w:rPr>
      </w:pPr>
    </w:p>
    <w:p w14:paraId="56C27BAD" w14:textId="6AC236AE" w:rsidR="004958B8" w:rsidRPr="00B461D3" w:rsidRDefault="00E615F7" w:rsidP="00BD389E">
      <w:pPr>
        <w:autoSpaceDE w:val="0"/>
        <w:autoSpaceDN w:val="0"/>
        <w:adjustRightInd w:val="0"/>
        <w:spacing w:after="0" w:line="480" w:lineRule="auto"/>
        <w:ind w:firstLine="720"/>
        <w:contextualSpacing/>
        <w:rPr>
          <w:rFonts w:ascii="Times New Roman" w:hAnsi="Times New Roman"/>
          <w:sz w:val="24"/>
          <w:szCs w:val="24"/>
        </w:rPr>
      </w:pPr>
      <w:r w:rsidRPr="00B461D3">
        <w:rPr>
          <w:rFonts w:ascii="Times New Roman" w:hAnsi="Times New Roman"/>
          <w:sz w:val="24"/>
          <w:szCs w:val="24"/>
        </w:rPr>
        <w:t>Multi-Script Handwriting Identification attempts to classify the writer of a handwritten document in a setting where there can be multiple writing scripts or languages in use</w:t>
      </w:r>
      <w:r w:rsidR="00AF12BC">
        <w:rPr>
          <w:rFonts w:ascii="Times New Roman" w:hAnsi="Times New Roman"/>
          <w:sz w:val="24"/>
          <w:szCs w:val="24"/>
        </w:rPr>
        <w:t>, and with the possibility that a writer can create documents in more than one writing script</w:t>
      </w:r>
      <w:r w:rsidR="00F81F4A" w:rsidRPr="00B461D3">
        <w:rPr>
          <w:rFonts w:ascii="Times New Roman" w:hAnsi="Times New Roman"/>
          <w:sz w:val="24"/>
          <w:szCs w:val="24"/>
        </w:rPr>
        <w:t>. As such, Multi-Script Handwriting Analysis seeks common features between the different writing scripts that are both effective and consistent. Stroke Decomposition may provide a more robust comparison between characters by isolating common sub-strokes found in all, or many, writing scripts. While the use of Stroke Decomposition may result in a small performance penalty due to the loss of information about how the sub-strokes affect each other, it may provide more comparable handwriting samples between questioned documents written in different writing scripts or languages. This will hopefully result in a net positive impact on the performance of Multi-Script Handwriting Identification.</w:t>
      </w:r>
    </w:p>
    <w:p w14:paraId="08B8B4EE" w14:textId="2681F262" w:rsidR="00C4195C" w:rsidRPr="00B461D3" w:rsidRDefault="004958B8" w:rsidP="004767F5">
      <w:pPr>
        <w:spacing w:after="0" w:line="240" w:lineRule="auto"/>
        <w:contextualSpacing/>
        <w:rPr>
          <w:rFonts w:ascii="Times New Roman" w:hAnsi="Times New Roman"/>
          <w:sz w:val="24"/>
          <w:szCs w:val="24"/>
        </w:rPr>
      </w:pPr>
      <w:r w:rsidRPr="00B461D3">
        <w:rPr>
          <w:rFonts w:ascii="Times New Roman" w:hAnsi="Times New Roman"/>
          <w:sz w:val="24"/>
          <w:szCs w:val="24"/>
        </w:rPr>
        <w:br w:type="page"/>
      </w:r>
    </w:p>
    <w:p w14:paraId="39ABAF7B" w14:textId="77777777" w:rsidR="004767F5" w:rsidRPr="00B461D3" w:rsidRDefault="004767F5" w:rsidP="00613FAB">
      <w:pPr>
        <w:pStyle w:val="Heading1"/>
        <w:spacing w:line="480" w:lineRule="auto"/>
        <w:contextualSpacing/>
      </w:pPr>
    </w:p>
    <w:p w14:paraId="32CBB9C0" w14:textId="77777777" w:rsidR="004767F5" w:rsidRPr="00B461D3" w:rsidRDefault="004767F5" w:rsidP="00613FAB">
      <w:pPr>
        <w:pStyle w:val="Heading1"/>
        <w:spacing w:line="480" w:lineRule="auto"/>
        <w:contextualSpacing/>
      </w:pPr>
    </w:p>
    <w:p w14:paraId="75548E52" w14:textId="77777777" w:rsidR="004767F5" w:rsidRPr="00B461D3" w:rsidRDefault="004767F5" w:rsidP="00613FAB">
      <w:pPr>
        <w:pStyle w:val="Heading1"/>
        <w:spacing w:line="480" w:lineRule="auto"/>
        <w:contextualSpacing/>
      </w:pPr>
    </w:p>
    <w:p w14:paraId="38B62C78" w14:textId="3CEB83FC" w:rsidR="004166C7" w:rsidRPr="00B461D3" w:rsidRDefault="00AD157A" w:rsidP="003446E0">
      <w:pPr>
        <w:pStyle w:val="Heading1"/>
        <w:spacing w:line="480" w:lineRule="auto"/>
        <w:contextualSpacing/>
      </w:pPr>
      <w:bookmarkStart w:id="59" w:name="_Toc158311885"/>
      <w:commentRangeStart w:id="60"/>
      <w:r w:rsidRPr="00B461D3">
        <w:t>REFERENCES</w:t>
      </w:r>
      <w:commentRangeEnd w:id="60"/>
      <w:r w:rsidR="00A938A4" w:rsidRPr="00B461D3">
        <w:rPr>
          <w:rStyle w:val="CommentReference"/>
          <w:sz w:val="24"/>
          <w:szCs w:val="24"/>
        </w:rPr>
        <w:commentReference w:id="60"/>
      </w:r>
      <w:bookmarkEnd w:id="59"/>
    </w:p>
    <w:p w14:paraId="6520DAFB" w14:textId="77777777" w:rsidR="000C34F5" w:rsidRPr="000C34F5" w:rsidRDefault="003446E0" w:rsidP="000C34F5">
      <w:pPr>
        <w:pStyle w:val="Bibliography"/>
        <w:rPr>
          <w:rFonts w:ascii="Times New Roman" w:hAnsi="Times New Roman"/>
        </w:rPr>
      </w:pPr>
      <w:r w:rsidRPr="00B461D3">
        <w:fldChar w:fldCharType="begin"/>
      </w:r>
      <w:r w:rsidR="004C1D21">
        <w:instrText xml:space="preserve"> ADDIN ZOTERO_BIBL {"uncited":[],"omitted":[],"custom":[]} CSL_BIBLIOGRAPHY </w:instrText>
      </w:r>
      <w:r w:rsidRPr="00B461D3">
        <w:fldChar w:fldCharType="separate"/>
      </w:r>
      <w:r w:rsidR="000C34F5" w:rsidRPr="000C34F5">
        <w:rPr>
          <w:rFonts w:ascii="Times New Roman" w:hAnsi="Times New Roman"/>
        </w:rPr>
        <w:t>[1]</w:t>
      </w:r>
      <w:r w:rsidR="000C34F5" w:rsidRPr="000C34F5">
        <w:rPr>
          <w:rFonts w:ascii="Times New Roman" w:hAnsi="Times New Roman"/>
        </w:rPr>
        <w:tab/>
        <w:t xml:space="preserve">H. Harralson and L. Miller, </w:t>
      </w:r>
      <w:r w:rsidR="000C34F5" w:rsidRPr="000C34F5">
        <w:rPr>
          <w:rFonts w:ascii="Times New Roman" w:hAnsi="Times New Roman"/>
          <w:i/>
          <w:iCs/>
        </w:rPr>
        <w:t>Huber and Headrick’s Handwriting Identification: Facts and Fundamentals</w:t>
      </w:r>
      <w:r w:rsidR="000C34F5" w:rsidRPr="000C34F5">
        <w:rPr>
          <w:rFonts w:ascii="Times New Roman" w:hAnsi="Times New Roman"/>
        </w:rPr>
        <w:t>, 2nd ed. CRC PRess, 2017.</w:t>
      </w:r>
    </w:p>
    <w:p w14:paraId="387DCD10" w14:textId="77777777" w:rsidR="000C34F5" w:rsidRPr="000C34F5" w:rsidRDefault="000C34F5" w:rsidP="000C34F5">
      <w:pPr>
        <w:pStyle w:val="Bibliography"/>
        <w:rPr>
          <w:rFonts w:ascii="Times New Roman" w:hAnsi="Times New Roman"/>
        </w:rPr>
      </w:pPr>
      <w:r w:rsidRPr="000C34F5">
        <w:rPr>
          <w:rFonts w:ascii="Times New Roman" w:hAnsi="Times New Roman"/>
        </w:rPr>
        <w:t>[2]</w:t>
      </w:r>
      <w:r w:rsidRPr="000C34F5">
        <w:rPr>
          <w:rFonts w:ascii="Times New Roman" w:hAnsi="Times New Roman"/>
        </w:rPr>
        <w:tab/>
        <w:t xml:space="preserve">S. N. Srihari, “Individuality of Handwriting,” </w:t>
      </w:r>
      <w:r w:rsidRPr="000C34F5">
        <w:rPr>
          <w:rFonts w:ascii="Times New Roman" w:hAnsi="Times New Roman"/>
          <w:i/>
          <w:iCs/>
        </w:rPr>
        <w:t>Journal of Forensic Science</w:t>
      </w:r>
      <w:r w:rsidRPr="000C34F5">
        <w:rPr>
          <w:rFonts w:ascii="Times New Roman" w:hAnsi="Times New Roman"/>
        </w:rPr>
        <w:t>, vol. 47, no. 4, p. 17, Jul. 2002.</w:t>
      </w:r>
    </w:p>
    <w:p w14:paraId="4D30BEA5" w14:textId="77777777" w:rsidR="000C34F5" w:rsidRPr="000C34F5" w:rsidRDefault="000C34F5" w:rsidP="000C34F5">
      <w:pPr>
        <w:pStyle w:val="Bibliography"/>
        <w:rPr>
          <w:rFonts w:ascii="Times New Roman" w:hAnsi="Times New Roman"/>
        </w:rPr>
      </w:pPr>
      <w:r w:rsidRPr="000C34F5">
        <w:rPr>
          <w:rFonts w:ascii="Times New Roman" w:hAnsi="Times New Roman"/>
        </w:rPr>
        <w:t>[3]</w:t>
      </w:r>
      <w:r w:rsidRPr="000C34F5">
        <w:rPr>
          <w:rFonts w:ascii="Times New Roman" w:hAnsi="Times New Roman"/>
        </w:rPr>
        <w:tab/>
        <w:t xml:space="preserve">A. Foroozandeh, A. Askari Hemmat, and H. Rabbani, “Offline Handwritten Signature Verification and Recognition Based on Deep Transfer Learning,” in </w:t>
      </w:r>
      <w:r w:rsidRPr="000C34F5">
        <w:rPr>
          <w:rFonts w:ascii="Times New Roman" w:hAnsi="Times New Roman"/>
          <w:i/>
          <w:iCs/>
        </w:rPr>
        <w:t>2020 International Conference on Machine Vision and Image Processing (MVIP)</w:t>
      </w:r>
      <w:r w:rsidRPr="000C34F5">
        <w:rPr>
          <w:rFonts w:ascii="Times New Roman" w:hAnsi="Times New Roman"/>
        </w:rPr>
        <w:t>, Feb. 2020, pp. 1–7. doi: 10.1109/MVIP49855.2020.9187481.</w:t>
      </w:r>
    </w:p>
    <w:p w14:paraId="620EA5FE" w14:textId="77777777" w:rsidR="000C34F5" w:rsidRPr="000C34F5" w:rsidRDefault="000C34F5" w:rsidP="000C34F5">
      <w:pPr>
        <w:pStyle w:val="Bibliography"/>
        <w:rPr>
          <w:rFonts w:ascii="Times New Roman" w:hAnsi="Times New Roman"/>
        </w:rPr>
      </w:pPr>
      <w:r w:rsidRPr="000C34F5">
        <w:rPr>
          <w:rFonts w:ascii="Times New Roman" w:hAnsi="Times New Roman"/>
        </w:rPr>
        <w:t>[4]</w:t>
      </w:r>
      <w:r w:rsidRPr="000C34F5">
        <w:rPr>
          <w:rFonts w:ascii="Times New Roman" w:hAnsi="Times New Roman"/>
        </w:rPr>
        <w:tab/>
        <w:t>M. A. Shaikh, M. Chauhan, J. Chu, and S. Srihari, “Hybrid Feature Learning for Handwriting Verification,” Aug. 2018, pp. 187–192. doi: 10.1109/ICFHR-2018.2018.00041.</w:t>
      </w:r>
    </w:p>
    <w:p w14:paraId="6702EA3F" w14:textId="77777777" w:rsidR="000C34F5" w:rsidRPr="000C34F5" w:rsidRDefault="000C34F5" w:rsidP="000C34F5">
      <w:pPr>
        <w:pStyle w:val="Bibliography"/>
        <w:rPr>
          <w:rFonts w:ascii="Times New Roman" w:hAnsi="Times New Roman"/>
        </w:rPr>
      </w:pPr>
      <w:r w:rsidRPr="000C34F5">
        <w:rPr>
          <w:rFonts w:ascii="Times New Roman" w:hAnsi="Times New Roman"/>
        </w:rPr>
        <w:t>[5]</w:t>
      </w:r>
      <w:r w:rsidRPr="000C34F5">
        <w:rPr>
          <w:rFonts w:ascii="Times New Roman" w:hAnsi="Times New Roman"/>
        </w:rPr>
        <w:tab/>
        <w:t xml:space="preserve">B. V. Dhandra and M. B. Vijayalaxmi, “A Novel Approach to Text Dependent Writer Identification of Kannada Handwriting,” </w:t>
      </w:r>
      <w:r w:rsidRPr="000C34F5">
        <w:rPr>
          <w:rFonts w:ascii="Times New Roman" w:hAnsi="Times New Roman"/>
          <w:i/>
          <w:iCs/>
        </w:rPr>
        <w:t>Procedia Computer Science</w:t>
      </w:r>
      <w:r w:rsidRPr="000C34F5">
        <w:rPr>
          <w:rFonts w:ascii="Times New Roman" w:hAnsi="Times New Roman"/>
        </w:rPr>
        <w:t>, vol. 49, pp. 33–41, Jan. 2015, doi: 10.1016/j.procs.2015.04.224.</w:t>
      </w:r>
    </w:p>
    <w:p w14:paraId="75E15F15" w14:textId="77777777" w:rsidR="000C34F5" w:rsidRPr="000C34F5" w:rsidRDefault="000C34F5" w:rsidP="000C34F5">
      <w:pPr>
        <w:pStyle w:val="Bibliography"/>
        <w:rPr>
          <w:rFonts w:ascii="Times New Roman" w:hAnsi="Times New Roman"/>
        </w:rPr>
      </w:pPr>
      <w:r w:rsidRPr="000C34F5">
        <w:rPr>
          <w:rFonts w:ascii="Times New Roman" w:hAnsi="Times New Roman"/>
        </w:rPr>
        <w:t>[6]</w:t>
      </w:r>
      <w:r w:rsidRPr="000C34F5">
        <w:rPr>
          <w:rFonts w:ascii="Times New Roman" w:hAnsi="Times New Roman"/>
        </w:rPr>
        <w:tab/>
        <w:t xml:space="preserve">X. Wu, Y. Tang, and W. Bu, “Offline Text-Independent Writer Identification Based on Scale Invariant Feature Transform,” </w:t>
      </w:r>
      <w:r w:rsidRPr="000C34F5">
        <w:rPr>
          <w:rFonts w:ascii="Times New Roman" w:hAnsi="Times New Roman"/>
          <w:i/>
          <w:iCs/>
        </w:rPr>
        <w:t>IEEE Transactions on Information Forensics and Security</w:t>
      </w:r>
      <w:r w:rsidRPr="000C34F5">
        <w:rPr>
          <w:rFonts w:ascii="Times New Roman" w:hAnsi="Times New Roman"/>
        </w:rPr>
        <w:t>, vol. 9, no. 3, pp. 526–536, Mar. 2014, doi: 10.1109/TIFS.2014.2301274.</w:t>
      </w:r>
    </w:p>
    <w:p w14:paraId="62098D8E" w14:textId="77777777" w:rsidR="000C34F5" w:rsidRPr="000C34F5" w:rsidRDefault="000C34F5" w:rsidP="000C34F5">
      <w:pPr>
        <w:pStyle w:val="Bibliography"/>
        <w:rPr>
          <w:rFonts w:ascii="Times New Roman" w:hAnsi="Times New Roman"/>
        </w:rPr>
      </w:pPr>
      <w:r w:rsidRPr="000C34F5">
        <w:rPr>
          <w:rFonts w:ascii="Times New Roman" w:hAnsi="Times New Roman"/>
        </w:rPr>
        <w:t>[7]</w:t>
      </w:r>
      <w:r w:rsidRPr="000C34F5">
        <w:rPr>
          <w:rFonts w:ascii="Times New Roman" w:hAnsi="Times New Roman"/>
        </w:rPr>
        <w:tab/>
        <w:t xml:space="preserve">C. Djeddi, S. Al-Maadeed, I. Siddiqi, G. Abdeljalil, S. He, and Y. Akbari, “ICFHR 2018 Competition on Multi-Script Writer Identification,” in </w:t>
      </w:r>
      <w:r w:rsidRPr="000C34F5">
        <w:rPr>
          <w:rFonts w:ascii="Times New Roman" w:hAnsi="Times New Roman"/>
          <w:i/>
          <w:iCs/>
        </w:rPr>
        <w:t>2018 16th International Conference on Frontiers in Handwriting Recognition (ICFHR)</w:t>
      </w:r>
      <w:r w:rsidRPr="000C34F5">
        <w:rPr>
          <w:rFonts w:ascii="Times New Roman" w:hAnsi="Times New Roman"/>
        </w:rPr>
        <w:t>, Aug. 2018, pp. 506–510. doi: 10.1109/ICFHR-2018.2018.00094.</w:t>
      </w:r>
    </w:p>
    <w:p w14:paraId="23887434" w14:textId="77777777" w:rsidR="000C34F5" w:rsidRPr="000C34F5" w:rsidRDefault="000C34F5" w:rsidP="000C34F5">
      <w:pPr>
        <w:pStyle w:val="Bibliography"/>
        <w:rPr>
          <w:rFonts w:ascii="Times New Roman" w:hAnsi="Times New Roman"/>
        </w:rPr>
      </w:pPr>
      <w:r w:rsidRPr="000C34F5">
        <w:rPr>
          <w:rFonts w:ascii="Times New Roman" w:hAnsi="Times New Roman"/>
        </w:rPr>
        <w:t>[8]</w:t>
      </w:r>
      <w:r w:rsidRPr="000C34F5">
        <w:rPr>
          <w:rFonts w:ascii="Times New Roman" w:hAnsi="Times New Roman"/>
        </w:rPr>
        <w:tab/>
        <w:t xml:space="preserve">S. He, M. Wiering, and L. Schomaker, “Junction detection in handwritten documents and its application to writer identification,” </w:t>
      </w:r>
      <w:r w:rsidRPr="000C34F5">
        <w:rPr>
          <w:rFonts w:ascii="Times New Roman" w:hAnsi="Times New Roman"/>
          <w:i/>
          <w:iCs/>
        </w:rPr>
        <w:t>Pattern Recognition</w:t>
      </w:r>
      <w:r w:rsidRPr="000C34F5">
        <w:rPr>
          <w:rFonts w:ascii="Times New Roman" w:hAnsi="Times New Roman"/>
        </w:rPr>
        <w:t>, vol. 48, no. 12, pp. 4036–4048, Dec. 2015, doi: 10.1016/j.patcog.2015.05.022.</w:t>
      </w:r>
    </w:p>
    <w:p w14:paraId="44DEACC8" w14:textId="77777777" w:rsidR="000C34F5" w:rsidRPr="000C34F5" w:rsidRDefault="000C34F5" w:rsidP="000C34F5">
      <w:pPr>
        <w:pStyle w:val="Bibliography"/>
        <w:rPr>
          <w:rFonts w:ascii="Times New Roman" w:hAnsi="Times New Roman"/>
        </w:rPr>
      </w:pPr>
      <w:r w:rsidRPr="000C34F5">
        <w:rPr>
          <w:rFonts w:ascii="Times New Roman" w:hAnsi="Times New Roman"/>
        </w:rPr>
        <w:t>[9]</w:t>
      </w:r>
      <w:r w:rsidRPr="000C34F5">
        <w:rPr>
          <w:rFonts w:ascii="Times New Roman" w:hAnsi="Times New Roman"/>
        </w:rPr>
        <w:tab/>
        <w:t xml:space="preserve">C. Djeddi, A. Gattal, L. Souici-Meslati, I. Siddiqi, Y. Chibani, and H. El Abed, “LAMIS-MSHD: A Multi-script Offline Handwriting Database,” in </w:t>
      </w:r>
      <w:r w:rsidRPr="000C34F5">
        <w:rPr>
          <w:rFonts w:ascii="Times New Roman" w:hAnsi="Times New Roman"/>
          <w:i/>
          <w:iCs/>
        </w:rPr>
        <w:t>2014 14th International Conference on Frontiers in Handwriting Recognition</w:t>
      </w:r>
      <w:r w:rsidRPr="000C34F5">
        <w:rPr>
          <w:rFonts w:ascii="Times New Roman" w:hAnsi="Times New Roman"/>
        </w:rPr>
        <w:t>, Sep. 2014, pp. 93–97. doi: 10.1109/ICFHR.2014.23.</w:t>
      </w:r>
    </w:p>
    <w:p w14:paraId="2D974FD8" w14:textId="77777777" w:rsidR="000C34F5" w:rsidRPr="000C34F5" w:rsidRDefault="000C34F5" w:rsidP="000C34F5">
      <w:pPr>
        <w:pStyle w:val="Bibliography"/>
        <w:rPr>
          <w:rFonts w:ascii="Times New Roman" w:hAnsi="Times New Roman"/>
        </w:rPr>
      </w:pPr>
      <w:r w:rsidRPr="000C34F5">
        <w:rPr>
          <w:rFonts w:ascii="Times New Roman" w:hAnsi="Times New Roman"/>
        </w:rPr>
        <w:t>[10]</w:t>
      </w:r>
      <w:r w:rsidRPr="000C34F5">
        <w:rPr>
          <w:rFonts w:ascii="Times New Roman" w:hAnsi="Times New Roman"/>
        </w:rPr>
        <w:tab/>
        <w:t xml:space="preserve">R. C. Gonzalez and R. E. Woods, </w:t>
      </w:r>
      <w:r w:rsidRPr="000C34F5">
        <w:rPr>
          <w:rFonts w:ascii="Times New Roman" w:hAnsi="Times New Roman"/>
          <w:i/>
          <w:iCs/>
        </w:rPr>
        <w:t>Digital Image Processing</w:t>
      </w:r>
      <w:r w:rsidRPr="000C34F5">
        <w:rPr>
          <w:rFonts w:ascii="Times New Roman" w:hAnsi="Times New Roman"/>
        </w:rPr>
        <w:t>, 3rd edition. Upper Saddle River, NJ: Pearson, 2007.</w:t>
      </w:r>
    </w:p>
    <w:p w14:paraId="20DEED7C" w14:textId="77777777" w:rsidR="000C34F5" w:rsidRPr="000C34F5" w:rsidRDefault="000C34F5" w:rsidP="000C34F5">
      <w:pPr>
        <w:pStyle w:val="Bibliography"/>
        <w:rPr>
          <w:rFonts w:ascii="Times New Roman" w:hAnsi="Times New Roman"/>
        </w:rPr>
      </w:pPr>
      <w:r w:rsidRPr="000C34F5">
        <w:rPr>
          <w:rFonts w:ascii="Times New Roman" w:hAnsi="Times New Roman"/>
        </w:rPr>
        <w:lastRenderedPageBreak/>
        <w:t>[11]</w:t>
      </w:r>
      <w:r w:rsidRPr="000C34F5">
        <w:rPr>
          <w:rFonts w:ascii="Times New Roman" w:hAnsi="Times New Roman"/>
        </w:rPr>
        <w:tab/>
        <w:t xml:space="preserve">Z. Guo, L. Zhang, and D. Zhang, “A Completed Modeling of Local Binary Pattern Operator for Texture Classification,” </w:t>
      </w:r>
      <w:r w:rsidRPr="000C34F5">
        <w:rPr>
          <w:rFonts w:ascii="Times New Roman" w:hAnsi="Times New Roman"/>
          <w:i/>
          <w:iCs/>
        </w:rPr>
        <w:t>IEEE Transactions on Image Processing</w:t>
      </w:r>
      <w:r w:rsidRPr="000C34F5">
        <w:rPr>
          <w:rFonts w:ascii="Times New Roman" w:hAnsi="Times New Roman"/>
        </w:rPr>
        <w:t>, vol. 19, no. 6, pp. 1657–1663, Jun. 2010, doi: 10.1109/TIP.2010.2044957.</w:t>
      </w:r>
    </w:p>
    <w:p w14:paraId="2349639F" w14:textId="77777777" w:rsidR="000C34F5" w:rsidRPr="000C34F5" w:rsidRDefault="000C34F5" w:rsidP="000C34F5">
      <w:pPr>
        <w:pStyle w:val="Bibliography"/>
        <w:rPr>
          <w:rFonts w:ascii="Times New Roman" w:hAnsi="Times New Roman"/>
        </w:rPr>
      </w:pPr>
      <w:r w:rsidRPr="000C34F5">
        <w:rPr>
          <w:rFonts w:ascii="Times New Roman" w:hAnsi="Times New Roman"/>
        </w:rPr>
        <w:t>[12]</w:t>
      </w:r>
      <w:r w:rsidRPr="000C34F5">
        <w:rPr>
          <w:rFonts w:ascii="Times New Roman" w:hAnsi="Times New Roman"/>
        </w:rPr>
        <w:tab/>
        <w:t xml:space="preserve">A. J. Newell and L. D. Griffin, “Writer identification using oriented Basic Image Features and the Delta encoding,” </w:t>
      </w:r>
      <w:r w:rsidRPr="000C34F5">
        <w:rPr>
          <w:rFonts w:ascii="Times New Roman" w:hAnsi="Times New Roman"/>
          <w:i/>
          <w:iCs/>
        </w:rPr>
        <w:t>Pattern Recognition</w:t>
      </w:r>
      <w:r w:rsidRPr="000C34F5">
        <w:rPr>
          <w:rFonts w:ascii="Times New Roman" w:hAnsi="Times New Roman"/>
        </w:rPr>
        <w:t>, vol. 47, no. 6, pp. 2255–2265, Jun. 2014, doi: 10.1016/j.patcog.2013.11.029.</w:t>
      </w:r>
    </w:p>
    <w:p w14:paraId="517F9FBB" w14:textId="77777777" w:rsidR="000C34F5" w:rsidRPr="000C34F5" w:rsidRDefault="000C34F5" w:rsidP="000C34F5">
      <w:pPr>
        <w:pStyle w:val="Bibliography"/>
        <w:rPr>
          <w:rFonts w:ascii="Times New Roman" w:hAnsi="Times New Roman"/>
        </w:rPr>
      </w:pPr>
      <w:r w:rsidRPr="000C34F5">
        <w:rPr>
          <w:rFonts w:ascii="Times New Roman" w:hAnsi="Times New Roman"/>
        </w:rPr>
        <w:t>[13]</w:t>
      </w:r>
      <w:r w:rsidRPr="000C34F5">
        <w:rPr>
          <w:rFonts w:ascii="Times New Roman" w:hAnsi="Times New Roman"/>
        </w:rPr>
        <w:tab/>
        <w:t xml:space="preserve">H. T. Nguyen, C. T. Nguyen, T. Ino, B. Indurkhya, and M. Nakagawa, “Text-independent writer identification using convolutional neural network,” </w:t>
      </w:r>
      <w:r w:rsidRPr="000C34F5">
        <w:rPr>
          <w:rFonts w:ascii="Times New Roman" w:hAnsi="Times New Roman"/>
          <w:i/>
          <w:iCs/>
        </w:rPr>
        <w:t>Pattern Recognition Letters</w:t>
      </w:r>
      <w:r w:rsidRPr="000C34F5">
        <w:rPr>
          <w:rFonts w:ascii="Times New Roman" w:hAnsi="Times New Roman"/>
        </w:rPr>
        <w:t>, vol. 121, pp. 104–112, Apr. 2019, doi: 10.1016/j.patrec.2018.07.022.</w:t>
      </w:r>
    </w:p>
    <w:p w14:paraId="281FA206" w14:textId="77777777" w:rsidR="000C34F5" w:rsidRPr="000C34F5" w:rsidRDefault="000C34F5" w:rsidP="000C34F5">
      <w:pPr>
        <w:pStyle w:val="Bibliography"/>
        <w:rPr>
          <w:rFonts w:ascii="Times New Roman" w:hAnsi="Times New Roman"/>
        </w:rPr>
      </w:pPr>
      <w:r w:rsidRPr="000C34F5">
        <w:rPr>
          <w:rFonts w:ascii="Times New Roman" w:hAnsi="Times New Roman"/>
        </w:rPr>
        <w:t>[14]</w:t>
      </w:r>
      <w:r w:rsidRPr="000C34F5">
        <w:rPr>
          <w:rFonts w:ascii="Times New Roman" w:hAnsi="Times New Roman"/>
        </w:rPr>
        <w:tab/>
        <w:t xml:space="preserve">V. Christlein and A. Maier, “Encoding CNN Activations for Writer Recognition,” in </w:t>
      </w:r>
      <w:r w:rsidRPr="000C34F5">
        <w:rPr>
          <w:rFonts w:ascii="Times New Roman" w:hAnsi="Times New Roman"/>
          <w:i/>
          <w:iCs/>
        </w:rPr>
        <w:t>2018 13th IAPR International Workshop on Document Analysis Systems (DAS)</w:t>
      </w:r>
      <w:r w:rsidRPr="000C34F5">
        <w:rPr>
          <w:rFonts w:ascii="Times New Roman" w:hAnsi="Times New Roman"/>
        </w:rPr>
        <w:t>, Apr. 2018, pp. 169–174. doi: 10.1109/DAS.2018.9.</w:t>
      </w:r>
    </w:p>
    <w:p w14:paraId="609798E5" w14:textId="77777777" w:rsidR="000C34F5" w:rsidRPr="000C34F5" w:rsidRDefault="000C34F5" w:rsidP="000C34F5">
      <w:pPr>
        <w:pStyle w:val="Bibliography"/>
        <w:rPr>
          <w:rFonts w:ascii="Times New Roman" w:hAnsi="Times New Roman"/>
        </w:rPr>
      </w:pPr>
      <w:r w:rsidRPr="000C34F5">
        <w:rPr>
          <w:rFonts w:ascii="Times New Roman" w:hAnsi="Times New Roman"/>
        </w:rPr>
        <w:t>[15]</w:t>
      </w:r>
      <w:r w:rsidRPr="000C34F5">
        <w:rPr>
          <w:rFonts w:ascii="Times New Roman" w:hAnsi="Times New Roman"/>
        </w:rPr>
        <w:tab/>
        <w:t xml:space="preserve">F. Abbas, A. Gattal, C. Djeddi, I. Siddiqi, A. Bensefia, and K. Saoudi, “Texture feature column scheme for single- and multi-script writer identification,” </w:t>
      </w:r>
      <w:r w:rsidRPr="000C34F5">
        <w:rPr>
          <w:rFonts w:ascii="Times New Roman" w:hAnsi="Times New Roman"/>
          <w:i/>
          <w:iCs/>
        </w:rPr>
        <w:t>IET Biometrics</w:t>
      </w:r>
      <w:r w:rsidRPr="000C34F5">
        <w:rPr>
          <w:rFonts w:ascii="Times New Roman" w:hAnsi="Times New Roman"/>
        </w:rPr>
        <w:t>, vol. 10, no. 2, pp. 179–193, 2021, doi: 10.1049/bme2.12010.</w:t>
      </w:r>
    </w:p>
    <w:p w14:paraId="32D1656E" w14:textId="77777777" w:rsidR="000C34F5" w:rsidRPr="000C34F5" w:rsidRDefault="000C34F5" w:rsidP="000C34F5">
      <w:pPr>
        <w:pStyle w:val="Bibliography"/>
        <w:rPr>
          <w:rFonts w:ascii="Times New Roman" w:hAnsi="Times New Roman"/>
        </w:rPr>
      </w:pPr>
      <w:r w:rsidRPr="000C34F5">
        <w:rPr>
          <w:rFonts w:ascii="Times New Roman" w:hAnsi="Times New Roman"/>
        </w:rPr>
        <w:t>[16]</w:t>
      </w:r>
      <w:r w:rsidRPr="000C34F5">
        <w:rPr>
          <w:rFonts w:ascii="Times New Roman" w:hAnsi="Times New Roman"/>
        </w:rPr>
        <w:tab/>
        <w:t xml:space="preserve">A. Semma, Y. Hannad, I. Siddiqi, S. Lazrak, and M. E. Y. E. Kettani, “Feature learning and encoding for multi-script writer identification,” </w:t>
      </w:r>
      <w:r w:rsidRPr="000C34F5">
        <w:rPr>
          <w:rFonts w:ascii="Times New Roman" w:hAnsi="Times New Roman"/>
          <w:i/>
          <w:iCs/>
        </w:rPr>
        <w:t>IJDAR</w:t>
      </w:r>
      <w:r w:rsidRPr="000C34F5">
        <w:rPr>
          <w:rFonts w:ascii="Times New Roman" w:hAnsi="Times New Roman"/>
        </w:rPr>
        <w:t>, vol. 25, no. 2, pp. 79–93, Jun. 2022, doi: 10.1007/s10032-022-00394-8.</w:t>
      </w:r>
    </w:p>
    <w:p w14:paraId="262CF771" w14:textId="77777777" w:rsidR="000C34F5" w:rsidRPr="000C34F5" w:rsidRDefault="000C34F5" w:rsidP="000C34F5">
      <w:pPr>
        <w:pStyle w:val="Bibliography"/>
        <w:rPr>
          <w:rFonts w:ascii="Times New Roman" w:hAnsi="Times New Roman"/>
        </w:rPr>
      </w:pPr>
      <w:r w:rsidRPr="000C34F5">
        <w:rPr>
          <w:rFonts w:ascii="Times New Roman" w:hAnsi="Times New Roman"/>
        </w:rPr>
        <w:t>[17]</w:t>
      </w:r>
      <w:r w:rsidRPr="000C34F5">
        <w:rPr>
          <w:rFonts w:ascii="Times New Roman" w:hAnsi="Times New Roman"/>
        </w:rPr>
        <w:tab/>
        <w:t xml:space="preserve">J. W. Kim, K. I. Kim, B. J. Choi, and H. J. Kim, “Decomposition of Chinese character into strokes using mathematical morphology,” </w:t>
      </w:r>
      <w:r w:rsidRPr="000C34F5">
        <w:rPr>
          <w:rFonts w:ascii="Times New Roman" w:hAnsi="Times New Roman"/>
          <w:i/>
          <w:iCs/>
        </w:rPr>
        <w:t>Pattern Recognition Letters</w:t>
      </w:r>
      <w:r w:rsidRPr="000C34F5">
        <w:rPr>
          <w:rFonts w:ascii="Times New Roman" w:hAnsi="Times New Roman"/>
        </w:rPr>
        <w:t>, vol. 20, no. 3, pp. 285–292, Mar. 1999, doi: 10.1016/S0167-8655(98)00147-0.</w:t>
      </w:r>
    </w:p>
    <w:p w14:paraId="261D72A9" w14:textId="77777777" w:rsidR="000C34F5" w:rsidRPr="000C34F5" w:rsidRDefault="000C34F5" w:rsidP="000C34F5">
      <w:pPr>
        <w:pStyle w:val="Bibliography"/>
        <w:rPr>
          <w:rFonts w:ascii="Times New Roman" w:hAnsi="Times New Roman"/>
        </w:rPr>
      </w:pPr>
      <w:r w:rsidRPr="000C34F5">
        <w:rPr>
          <w:rFonts w:ascii="Times New Roman" w:hAnsi="Times New Roman"/>
        </w:rPr>
        <w:t>[18]</w:t>
      </w:r>
      <w:r w:rsidRPr="000C34F5">
        <w:rPr>
          <w:rFonts w:ascii="Times New Roman" w:hAnsi="Times New Roman"/>
        </w:rPr>
        <w:tab/>
        <w:t>J. Chen, B. Li, and X. Xue, “Zero-Shot Chinese Character Recognition with Stroke-Level Decomposition.” arXiv, Jun. 22, 2021. doi: 10.48550/arXiv.2106.11613.</w:t>
      </w:r>
    </w:p>
    <w:p w14:paraId="52C4713E" w14:textId="77777777" w:rsidR="000C34F5" w:rsidRPr="000C34F5" w:rsidRDefault="000C34F5" w:rsidP="000C34F5">
      <w:pPr>
        <w:pStyle w:val="Bibliography"/>
        <w:rPr>
          <w:rFonts w:ascii="Times New Roman" w:hAnsi="Times New Roman"/>
        </w:rPr>
      </w:pPr>
      <w:r w:rsidRPr="000C34F5">
        <w:rPr>
          <w:rFonts w:ascii="Times New Roman" w:hAnsi="Times New Roman"/>
        </w:rPr>
        <w:t>[19]</w:t>
      </w:r>
      <w:r w:rsidRPr="000C34F5">
        <w:rPr>
          <w:rFonts w:ascii="Times New Roman" w:hAnsi="Times New Roman"/>
        </w:rPr>
        <w:tab/>
        <w:t xml:space="preserve">N. Otsu, “A Threshold Selection Method from Gray-Level Histograms,” </w:t>
      </w:r>
      <w:r w:rsidRPr="000C34F5">
        <w:rPr>
          <w:rFonts w:ascii="Times New Roman" w:hAnsi="Times New Roman"/>
          <w:i/>
          <w:iCs/>
        </w:rPr>
        <w:t>IEEE Transactions on Systems, Man, and Cybernetics</w:t>
      </w:r>
      <w:r w:rsidRPr="000C34F5">
        <w:rPr>
          <w:rFonts w:ascii="Times New Roman" w:hAnsi="Times New Roman"/>
        </w:rPr>
        <w:t>, vol. 9, no. 1, Art. no. 1, Jan. 1979, doi: 10.1109/TSMC.1979.4310076.</w:t>
      </w:r>
    </w:p>
    <w:p w14:paraId="6F3A24FB" w14:textId="787C38F7" w:rsidR="003446E0" w:rsidRPr="00B461D3" w:rsidRDefault="003446E0" w:rsidP="003446E0">
      <w:pPr>
        <w:rPr>
          <w:rFonts w:ascii="Times New Roman" w:hAnsi="Times New Roman"/>
        </w:rPr>
      </w:pPr>
      <w:r w:rsidRPr="00B461D3">
        <w:rPr>
          <w:rFonts w:ascii="Times New Roman" w:hAnsi="Times New Roman"/>
        </w:rPr>
        <w:fldChar w:fldCharType="end"/>
      </w:r>
    </w:p>
    <w:sectPr w:rsidR="003446E0" w:rsidRPr="00B461D3" w:rsidSect="006429A8">
      <w:footerReference w:type="default" r:id="rId20"/>
      <w:pgSz w:w="12240" w:h="15840"/>
      <w:pgMar w:top="1440" w:right="1440" w:bottom="180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ive Woods" w:date="2022-06-08T15:45:00Z" w:initials="CW">
    <w:p w14:paraId="77176D64" w14:textId="7C48E671" w:rsidR="0014293B" w:rsidRDefault="0014293B">
      <w:pPr>
        <w:pStyle w:val="CommentText"/>
      </w:pPr>
      <w:r>
        <w:rPr>
          <w:rStyle w:val="CommentReference"/>
        </w:rPr>
        <w:annotationRef/>
      </w:r>
      <w:r w:rsidRPr="00453A06">
        <w:t xml:space="preserve">If your </w:t>
      </w:r>
      <w:r>
        <w:t>thesis or dissertation</w:t>
      </w:r>
      <w:r w:rsidRPr="00453A06">
        <w:t xml:space="preserve"> is highly technical and you prefer to use LaTeX, please email the Graduate School </w:t>
      </w:r>
      <w:r>
        <w:t xml:space="preserve">to ask </w:t>
      </w:r>
      <w:r w:rsidRPr="00453A06">
        <w:t xml:space="preserve">for a LaTeX template. </w:t>
      </w:r>
    </w:p>
  </w:comment>
  <w:comment w:id="1" w:author="Clive Woods" w:date="2022-06-08T11:46:00Z" w:initials="CW">
    <w:p w14:paraId="3C2AB7CA" w14:textId="4725015E" w:rsidR="0014293B" w:rsidRPr="00453A06" w:rsidRDefault="0014293B">
      <w:pPr>
        <w:pStyle w:val="CommentText"/>
      </w:pPr>
      <w:r w:rsidRPr="00453A06">
        <w:rPr>
          <w:rStyle w:val="CommentReference"/>
        </w:rPr>
        <w:annotationRef/>
      </w:r>
      <w:r w:rsidRPr="00BE781D">
        <w:t xml:space="preserve">To print or view </w:t>
      </w:r>
      <w:r>
        <w:t>your thesis or dissertation</w:t>
      </w:r>
      <w:r w:rsidRPr="00BE781D">
        <w:t xml:space="preserve"> without these comments, select Review/Tracking/No Markup. </w:t>
      </w:r>
    </w:p>
  </w:comment>
  <w:comment w:id="2" w:author="Deanna Cobb" w:date="2017-10-25T10:55:00Z" w:initials="DC">
    <w:p w14:paraId="4C6AEAEF" w14:textId="77777777" w:rsidR="0014293B" w:rsidRDefault="0014293B">
      <w:pPr>
        <w:pStyle w:val="CommentText"/>
      </w:pPr>
      <w:r>
        <w:rPr>
          <w:rStyle w:val="CommentReference"/>
        </w:rPr>
        <w:annotationRef/>
      </w:r>
      <w:r>
        <w:t>This signature page can be separated from your thesis or dissertation. The blank signature page will not be included in the published version and the signed page can be uploaded as a supplemental file in ProQuest.</w:t>
      </w:r>
    </w:p>
    <w:p w14:paraId="3FD4C705" w14:textId="7FF98583" w:rsidR="0014293B" w:rsidRDefault="0014293B">
      <w:pPr>
        <w:pStyle w:val="CommentText"/>
      </w:pPr>
      <w:r>
        <w:t xml:space="preserve">If your information will not fit as the top and bottom margins are currently set, they may be reset to .5 for the top and bottom margin.  </w:t>
      </w:r>
    </w:p>
  </w:comment>
  <w:comment w:id="5" w:author="Deanna Cobb" w:date="2013-10-10T14:32:00Z" w:initials="DC">
    <w:p w14:paraId="1F21713A" w14:textId="3F81D01D" w:rsidR="0014293B" w:rsidRDefault="0014293B">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r>
        <w:t>e.g. Agrad Uates Tudent</w:t>
      </w:r>
    </w:p>
  </w:comment>
  <w:comment w:id="6" w:author="Deanna Cobb" w:date="2013-09-05T09:53:00Z" w:initials="DC">
    <w:p w14:paraId="61017E95" w14:textId="1F79511C" w:rsidR="0014293B" w:rsidRDefault="0014293B">
      <w:pPr>
        <w:pStyle w:val="CommentText"/>
      </w:pPr>
      <w:r>
        <w:rPr>
          <w:rStyle w:val="CommentReference"/>
        </w:rPr>
        <w:annotationRef/>
      </w:r>
      <w:r>
        <w:t>Or Dissertation, insert as applicable</w:t>
      </w:r>
    </w:p>
  </w:comment>
  <w:comment w:id="7" w:author="Deanna Cobb" w:date="2013-10-24T10:14:00Z" w:initials="DC">
    <w:p w14:paraId="11620308" w14:textId="3002EB16" w:rsidR="0014293B" w:rsidRDefault="0014293B">
      <w:pPr>
        <w:pStyle w:val="CommentText"/>
      </w:pPr>
      <w:r>
        <w:rPr>
          <w:rStyle w:val="CommentReference"/>
        </w:rPr>
        <w:annotationRef/>
      </w:r>
      <w:r>
        <w:t>Change to suit your degree type. Example: Master of Arts</w:t>
      </w:r>
    </w:p>
  </w:comment>
  <w:comment w:id="8" w:author="Deanna Cobb" w:date="2013-09-05T09:53:00Z" w:initials="DC">
    <w:p w14:paraId="781B08C5" w14:textId="16DEFE4B" w:rsidR="0014293B" w:rsidRDefault="0014293B">
      <w:pPr>
        <w:pStyle w:val="CommentText"/>
      </w:pPr>
      <w:r>
        <w:rPr>
          <w:rStyle w:val="CommentReference"/>
        </w:rPr>
        <w:annotationRef/>
      </w:r>
      <w:r>
        <w:t>Insert your program name</w:t>
      </w:r>
    </w:p>
  </w:comment>
  <w:comment w:id="9" w:author="Deanna Cobb" w:date="2013-09-05T15:25:00Z" w:initials="DC">
    <w:p w14:paraId="48B18732" w14:textId="05D159BC" w:rsidR="0014293B" w:rsidRDefault="0014293B">
      <w:pPr>
        <w:pStyle w:val="CommentText"/>
      </w:pPr>
      <w:r>
        <w:rPr>
          <w:rStyle w:val="CommentReference"/>
        </w:rPr>
        <w:annotationRef/>
      </w:r>
      <w:r>
        <w:t xml:space="preserve">Insert the names of your committee members here. </w:t>
      </w:r>
      <w:r>
        <w:rPr>
          <w:b/>
        </w:rPr>
        <w:t>The Graduate School is now accepting electronic signatures. Em</w:t>
      </w:r>
      <w:r w:rsidRPr="00653825">
        <w:rPr>
          <w:b/>
        </w:rPr>
        <w:t xml:space="preserve">ail </w:t>
      </w:r>
      <w:r w:rsidRPr="00653825">
        <w:rPr>
          <w:b/>
          <w:sz w:val="22"/>
          <w:szCs w:val="22"/>
        </w:rPr>
        <w:t>deannacobb@southalabama.edu</w:t>
      </w:r>
      <w:r w:rsidRPr="00653825">
        <w:rPr>
          <w:b/>
        </w:rPr>
        <w:t xml:space="preserve"> if you</w:t>
      </w:r>
      <w:r>
        <w:rPr>
          <w:b/>
        </w:rPr>
        <w:t xml:space="preserve"> need your signature page converting to a fillable pdf. </w:t>
      </w:r>
    </w:p>
  </w:comment>
  <w:comment w:id="10" w:author="Deanna Cobb" w:date="2013-10-24T10:14:00Z" w:initials="DC">
    <w:p w14:paraId="29C41D14" w14:textId="3BAA5F03" w:rsidR="0014293B" w:rsidRDefault="0014293B">
      <w:pPr>
        <w:pStyle w:val="CommentText"/>
      </w:pPr>
      <w:r>
        <w:rPr>
          <w:rStyle w:val="CommentReference"/>
        </w:rPr>
        <w:annotationRef/>
      </w:r>
      <w:r>
        <w:t xml:space="preserve">The Dean of the Graduate School will sign once your thesis or dissertation has been approved. The Graduate School office will take care of this step. You are responsible for gathering all other signatures. </w:t>
      </w:r>
    </w:p>
  </w:comment>
  <w:comment w:id="12" w:author="Deanna Cobb" w:date="2013-10-30T16:06:00Z" w:initials="DC">
    <w:p w14:paraId="33E58536" w14:textId="0667D221" w:rsidR="0014293B" w:rsidRDefault="0014293B">
      <w:pPr>
        <w:pStyle w:val="CommentText"/>
      </w:pPr>
      <w:r>
        <w:rPr>
          <w:rStyle w:val="CommentReference"/>
        </w:rPr>
        <w:annotationRef/>
      </w:r>
      <w:r>
        <w:t>Change to your degree type if necessary</w:t>
      </w:r>
    </w:p>
  </w:comment>
  <w:comment w:id="13" w:author="Deanna Cobb" w:date="2013-10-30T16:06:00Z" w:initials="DC">
    <w:p w14:paraId="0734277C" w14:textId="08104954" w:rsidR="0014293B" w:rsidRDefault="0014293B">
      <w:pPr>
        <w:pStyle w:val="CommentText"/>
      </w:pPr>
      <w:r>
        <w:rPr>
          <w:rStyle w:val="CommentReference"/>
        </w:rPr>
        <w:annotationRef/>
      </w:r>
      <w:r>
        <w:t>Change to your program name</w:t>
      </w:r>
    </w:p>
  </w:comment>
  <w:comment w:id="14" w:author="Deanna Cobb" w:date="2013-10-10T14:32:00Z" w:initials="DC">
    <w:p w14:paraId="08494144" w14:textId="4BC83D56" w:rsidR="0014293B" w:rsidRDefault="0014293B" w:rsidP="0027631A">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p>
  </w:comment>
  <w:comment w:id="15" w:author="Deanna Cobb" w:date="2013-09-05T11:09:00Z" w:initials="DC">
    <w:p w14:paraId="76DB82BB" w14:textId="4FC78538" w:rsidR="0014293B" w:rsidRDefault="0014293B">
      <w:pPr>
        <w:pStyle w:val="CommentText"/>
      </w:pPr>
      <w:r>
        <w:rPr>
          <w:rStyle w:val="CommentReference"/>
        </w:rPr>
        <w:annotationRef/>
      </w:r>
      <w:r>
        <w:t xml:space="preserve">List your previously earned degrees here. </w:t>
      </w:r>
    </w:p>
  </w:comment>
  <w:comment w:id="16" w:author="Deanna Cobb" w:date="2013-09-05T10:11:00Z" w:initials="DC">
    <w:p w14:paraId="5E333319" w14:textId="46AB4069" w:rsidR="0014293B" w:rsidRDefault="0014293B">
      <w:pPr>
        <w:pStyle w:val="CommentText"/>
      </w:pPr>
      <w:r>
        <w:rPr>
          <w:rStyle w:val="CommentReference"/>
        </w:rPr>
        <w:annotationRef/>
      </w:r>
      <w:r>
        <w:t xml:space="preserve">Month and year of graduation, the same on the signature page, title page, and Abstract. </w:t>
      </w:r>
    </w:p>
  </w:comment>
  <w:comment w:id="17" w:author="Clive Woods" w:date="2022-06-09T09:37:00Z" w:initials="CW">
    <w:p w14:paraId="54914BB7" w14:textId="48D75463" w:rsidR="0014293B" w:rsidRDefault="0014293B">
      <w:pPr>
        <w:pStyle w:val="CommentText"/>
      </w:pPr>
      <w:r>
        <w:rPr>
          <w:rStyle w:val="CommentReference"/>
        </w:rPr>
        <w:annotationRef/>
      </w:r>
      <w:r>
        <w:t xml:space="preserve">The title page is counted as page i, but the page number is not printed. </w:t>
      </w:r>
    </w:p>
  </w:comment>
  <w:comment w:id="18" w:author="Clive Woods" w:date="2022-06-08T11:30:00Z" w:initials="CW">
    <w:p w14:paraId="6A15CCF2" w14:textId="01325E64" w:rsidR="0014293B" w:rsidRDefault="0014293B">
      <w:pPr>
        <w:pStyle w:val="CommentText"/>
      </w:pPr>
      <w:r>
        <w:rPr>
          <w:rStyle w:val="CommentReference"/>
        </w:rPr>
        <w:annotationRef/>
      </w:r>
      <w:r>
        <w:t xml:space="preserve">The List of Abbreviations is OPTIONAL even if you use abbreviations. Delete this entire page if you do not include a List of Abbreviations. An </w:t>
      </w:r>
      <w:r w:rsidRPr="006D26C3">
        <w:rPr>
          <w:b/>
        </w:rPr>
        <w:t>alternative</w:t>
      </w:r>
      <w:r>
        <w:t xml:space="preserve"> is to </w:t>
      </w:r>
      <w:r>
        <w:rPr>
          <w:rStyle w:val="CommentReference"/>
        </w:rPr>
        <w:t xml:space="preserve">add a section for definition of terms in your first Chapter. Remember to adjust the page numbers given in the Contents page depending on which Lists you include. </w:t>
      </w:r>
    </w:p>
  </w:comment>
  <w:comment w:id="20" w:author="Deanna Cobb" w:date="2013-09-05T10:34:00Z" w:initials="DC">
    <w:p w14:paraId="746D3BB9" w14:textId="2E160C53" w:rsidR="0014293B" w:rsidRDefault="0014293B">
      <w:pPr>
        <w:pStyle w:val="CommentText"/>
      </w:pPr>
      <w:r>
        <w:rPr>
          <w:rStyle w:val="CommentReference"/>
        </w:rPr>
        <w:annotationRef/>
      </w:r>
      <w:r>
        <w:t>Degree type you are seeking</w:t>
      </w:r>
    </w:p>
  </w:comment>
  <w:comment w:id="21" w:author="Deanna Cobb" w:date="2013-09-05T10:34:00Z" w:initials="DC">
    <w:p w14:paraId="1D991C0C" w14:textId="7C08B383" w:rsidR="0014293B" w:rsidRDefault="0014293B">
      <w:pPr>
        <w:pStyle w:val="CommentText"/>
      </w:pPr>
      <w:r>
        <w:rPr>
          <w:rStyle w:val="CommentReference"/>
        </w:rPr>
        <w:annotationRef/>
      </w:r>
      <w:r>
        <w:t xml:space="preserve">Month and year of graduation, the same on the signature page, title page, and Abstract. </w:t>
      </w:r>
    </w:p>
  </w:comment>
  <w:comment w:id="22" w:author="Clive Woods" w:date="2022-06-09T10:19:00Z" w:initials="CW">
    <w:p w14:paraId="18CAC2B1" w14:textId="3E986A75" w:rsidR="0014293B" w:rsidRDefault="0014293B">
      <w:pPr>
        <w:pStyle w:val="CommentText"/>
      </w:pPr>
      <w:r>
        <w:rPr>
          <w:rStyle w:val="CommentReference"/>
        </w:rPr>
        <w:annotationRef/>
      </w:r>
      <w:r>
        <w:t>Highest degree of Committee Chair.</w:t>
      </w:r>
    </w:p>
  </w:comment>
  <w:comment w:id="23" w:author="Clive Woods" w:date="2021-02-04T15:52:00Z" w:initials="CW">
    <w:p w14:paraId="0D9A3584" w14:textId="7F1A1A61" w:rsidR="0014293B" w:rsidRDefault="0014293B">
      <w:pPr>
        <w:pStyle w:val="CommentText"/>
      </w:pPr>
      <w:r>
        <w:rPr>
          <w:rStyle w:val="CommentReference"/>
        </w:rPr>
        <w:annotationRef/>
      </w:r>
      <w:r>
        <w:t xml:space="preserve">Section Break is needed just before Chapter I </w:t>
      </w:r>
      <w:r w:rsidRPr="00A86D50">
        <w:t xml:space="preserve">so that the page numbering changes to 1, 2, 3, etc. </w:t>
      </w:r>
    </w:p>
  </w:comment>
  <w:comment w:id="24" w:author="jude thomas" w:date="2024-01-19T00:33:00Z" w:initials="jt">
    <w:p w14:paraId="1E79C07B" w14:textId="77777777" w:rsidR="00FA30FC" w:rsidRDefault="00FA30FC" w:rsidP="00FA30FC">
      <w:pPr>
        <w:pStyle w:val="CommentText"/>
      </w:pPr>
      <w:r>
        <w:rPr>
          <w:rStyle w:val="CommentReference"/>
        </w:rPr>
        <w:annotationRef/>
      </w:r>
      <w:r>
        <w:t>This may need to change. May not use the Handwriting Verification Model</w:t>
      </w:r>
    </w:p>
  </w:comment>
  <w:comment w:id="26" w:author="Deanna Cobb" w:date="2013-10-30T16:24:00Z" w:initials="DC">
    <w:p w14:paraId="15D5CB4F" w14:textId="3F0CC7C7" w:rsidR="0014293B" w:rsidRDefault="0014293B">
      <w:pPr>
        <w:pStyle w:val="CommentText"/>
      </w:pPr>
      <w:r>
        <w:rPr>
          <w:rStyle w:val="CommentReference"/>
        </w:rPr>
        <w:annotationRef/>
      </w:r>
      <w:r>
        <w:t xml:space="preserve">Page 1 begins on the first page of your document. Major headings always begin on a new page and have a 2-inch top margin. </w:t>
      </w:r>
    </w:p>
  </w:comment>
  <w:comment w:id="27" w:author="jude thomas" w:date="2024-01-19T00:34:00Z" w:initials="jt">
    <w:p w14:paraId="54C3B1F4" w14:textId="77777777" w:rsidR="00FA30FC" w:rsidRDefault="00FA30FC" w:rsidP="00FA30FC">
      <w:pPr>
        <w:pStyle w:val="CommentText"/>
      </w:pPr>
      <w:r>
        <w:rPr>
          <w:rStyle w:val="CommentReference"/>
        </w:rPr>
        <w:annotationRef/>
      </w:r>
      <w:r>
        <w:t>I believe the statement on the validity of handwriting as evidence needs to be cited, but do not have a source on it yet</w:t>
      </w:r>
    </w:p>
  </w:comment>
  <w:comment w:id="28" w:author="jude thomas" w:date="2024-01-19T00:38:00Z" w:initials="jt">
    <w:p w14:paraId="65D04EFB" w14:textId="77777777" w:rsidR="00662224" w:rsidRDefault="00662224" w:rsidP="00662224">
      <w:pPr>
        <w:pStyle w:val="CommentText"/>
      </w:pPr>
      <w:r>
        <w:rPr>
          <w:rStyle w:val="CommentReference"/>
        </w:rPr>
        <w:annotationRef/>
      </w:r>
      <w:r>
        <w:t>Probably needs citation</w:t>
      </w:r>
    </w:p>
  </w:comment>
  <w:comment w:id="32" w:author="jude thomas" w:date="2023-09-06T09:08:00Z" w:initials="jt">
    <w:p w14:paraId="55AC1508" w14:textId="0B39A5B2" w:rsidR="00F33FE1" w:rsidRDefault="00F33FE1" w:rsidP="00D31538">
      <w:pPr>
        <w:pStyle w:val="CommentText"/>
      </w:pPr>
      <w:r>
        <w:rPr>
          <w:rStyle w:val="CommentReference"/>
        </w:rPr>
        <w:annotationRef/>
      </w:r>
      <w:r>
        <w:t>Might go in methodology?</w:t>
      </w:r>
    </w:p>
  </w:comment>
  <w:comment w:id="33" w:author="jude thomas" w:date="2024-02-10T18:10:00Z" w:initials="jt">
    <w:p w14:paraId="13C1EDDB" w14:textId="77777777" w:rsidR="0021511A" w:rsidRDefault="0021511A" w:rsidP="0021511A">
      <w:pPr>
        <w:pStyle w:val="CommentText"/>
      </w:pPr>
      <w:r>
        <w:rPr>
          <w:rStyle w:val="CommentReference"/>
        </w:rPr>
        <w:annotationRef/>
      </w:r>
      <w:r>
        <w:t>May not be true anymore</w:t>
      </w:r>
    </w:p>
  </w:comment>
  <w:comment w:id="34" w:author="jude thomas" w:date="2023-09-06T09:20:00Z" w:initials="jt">
    <w:p w14:paraId="398CF9A1" w14:textId="2828680F" w:rsidR="00CC5AC6" w:rsidRDefault="00CC5AC6" w:rsidP="00BE6950">
      <w:pPr>
        <w:pStyle w:val="CommentText"/>
      </w:pPr>
      <w:r>
        <w:rPr>
          <w:rStyle w:val="CommentReference"/>
        </w:rPr>
        <w:annotationRef/>
      </w:r>
      <w:r>
        <w:t>I really need to cite this</w:t>
      </w:r>
    </w:p>
  </w:comment>
  <w:comment w:id="35" w:author="jude thomas" w:date="2024-01-19T00:49:00Z" w:initials="jt">
    <w:p w14:paraId="30C19802" w14:textId="77777777" w:rsidR="00400D3B" w:rsidRDefault="00400D3B" w:rsidP="00400D3B">
      <w:pPr>
        <w:pStyle w:val="CommentText"/>
      </w:pPr>
      <w:r>
        <w:rPr>
          <w:rStyle w:val="CommentReference"/>
        </w:rPr>
        <w:annotationRef/>
      </w:r>
      <w:r>
        <w:t>This section definitely needs to be explained more</w:t>
      </w:r>
    </w:p>
  </w:comment>
  <w:comment w:id="38" w:author="jude thomas" w:date="2023-09-06T05:17:00Z" w:initials="jt">
    <w:p w14:paraId="014EDEC6" w14:textId="1E6F5E69" w:rsidR="006675F0" w:rsidRDefault="006675F0" w:rsidP="00400FA7">
      <w:pPr>
        <w:pStyle w:val="CommentText"/>
      </w:pPr>
      <w:r>
        <w:rPr>
          <w:rStyle w:val="CommentReference"/>
        </w:rPr>
        <w:annotationRef/>
      </w:r>
      <w:r>
        <w:t>Not sure if I should put this in a separate section</w:t>
      </w:r>
    </w:p>
  </w:comment>
  <w:comment w:id="39" w:author="jude thomas" w:date="2024-02-09T04:53:00Z" w:initials="jt">
    <w:p w14:paraId="6F95B27D" w14:textId="77777777" w:rsidR="00F54DBF" w:rsidRDefault="00F54DBF" w:rsidP="00F54DBF">
      <w:pPr>
        <w:pStyle w:val="CommentText"/>
      </w:pPr>
      <w:r>
        <w:rPr>
          <w:rStyle w:val="CommentReference"/>
        </w:rPr>
        <w:annotationRef/>
      </w:r>
      <w:r>
        <w:t>Moved this from methodology. Now just need to make it fit better</w:t>
      </w:r>
    </w:p>
  </w:comment>
  <w:comment w:id="42" w:author="jude thomas" w:date="2023-10-08T19:19:00Z" w:initials="jt">
    <w:p w14:paraId="27D24823" w14:textId="412A842B" w:rsidR="008C7120" w:rsidRDefault="008C7120" w:rsidP="00096651">
      <w:pPr>
        <w:pStyle w:val="CommentText"/>
      </w:pPr>
      <w:r>
        <w:rPr>
          <w:rStyle w:val="CommentReference"/>
        </w:rPr>
        <w:annotationRef/>
      </w:r>
      <w:r>
        <w:t>Maybe expand. Definitely cite</w:t>
      </w:r>
    </w:p>
  </w:comment>
  <w:comment w:id="43" w:author="jude thomas" w:date="2024-01-19T00:53:00Z" w:initials="jt">
    <w:p w14:paraId="7A5209AA" w14:textId="77777777" w:rsidR="00BD1A40" w:rsidRDefault="00D44497" w:rsidP="00BD1A40">
      <w:pPr>
        <w:pStyle w:val="CommentText"/>
      </w:pPr>
      <w:r>
        <w:rPr>
          <w:rStyle w:val="CommentReference"/>
        </w:rPr>
        <w:annotationRef/>
      </w:r>
      <w:r w:rsidR="00BD1A40">
        <w:t>Moved from methodology section. Should make more consistent</w:t>
      </w:r>
    </w:p>
  </w:comment>
  <w:comment w:id="45" w:author="jude thomas" w:date="2023-10-08T19:33:00Z" w:initials="jt">
    <w:p w14:paraId="2C9D0A88" w14:textId="31F4C1ED" w:rsidR="00461F19" w:rsidRDefault="00461F19" w:rsidP="004D1A26">
      <w:pPr>
        <w:pStyle w:val="CommentText"/>
      </w:pPr>
      <w:r>
        <w:rPr>
          <w:rStyle w:val="CommentReference"/>
        </w:rPr>
        <w:annotationRef/>
      </w:r>
      <w:r>
        <w:t>Much of this needs to be edited</w:t>
      </w:r>
    </w:p>
  </w:comment>
  <w:comment w:id="46" w:author="jude thomas" w:date="2024-02-10T19:25:00Z" w:initials="jt">
    <w:p w14:paraId="155384F9" w14:textId="77777777" w:rsidR="000B63FC" w:rsidRDefault="000B63FC" w:rsidP="000B63FC">
      <w:pPr>
        <w:pStyle w:val="CommentText"/>
      </w:pPr>
      <w:r>
        <w:rPr>
          <w:rStyle w:val="CommentReference"/>
        </w:rPr>
        <w:annotationRef/>
      </w:r>
      <w:r>
        <w:t>Math: d \in D where d is a document and D is the dataset</w:t>
      </w:r>
    </w:p>
  </w:comment>
  <w:comment w:id="47" w:author="jude thomas" w:date="2024-02-10T19:27:00Z" w:initials="jt">
    <w:p w14:paraId="48A80F9E" w14:textId="77777777" w:rsidR="003D7178" w:rsidRDefault="003D7178" w:rsidP="003D7178">
      <w:pPr>
        <w:pStyle w:val="CommentText"/>
      </w:pPr>
      <w:r>
        <w:rPr>
          <w:rStyle w:val="CommentReference"/>
        </w:rPr>
        <w:annotationRef/>
      </w:r>
      <w:r>
        <w:t xml:space="preserve"> s \in d for d \in D where s is a simplified stroke shape</w:t>
      </w:r>
    </w:p>
  </w:comment>
  <w:comment w:id="49" w:author="jude thomas" w:date="2024-02-10T18:11:00Z" w:initials="jt">
    <w:p w14:paraId="197A2775" w14:textId="2794E2F2" w:rsidR="0021511A" w:rsidRDefault="0021511A" w:rsidP="0021511A">
      <w:pPr>
        <w:pStyle w:val="CommentText"/>
      </w:pPr>
      <w:r>
        <w:rPr>
          <w:rStyle w:val="CommentReference"/>
        </w:rPr>
        <w:annotationRef/>
      </w:r>
      <w:r>
        <w:t>May add points centered on particularly curved sections of a character to the list</w:t>
      </w:r>
    </w:p>
  </w:comment>
  <w:comment w:id="50" w:author="jude thomas" w:date="2024-02-10T20:41:00Z" w:initials="jt">
    <w:p w14:paraId="7EB560CE" w14:textId="77777777" w:rsidR="00343474" w:rsidRDefault="00343474" w:rsidP="00343474">
      <w:pPr>
        <w:pStyle w:val="CommentText"/>
      </w:pPr>
      <w:r>
        <w:rPr>
          <w:rStyle w:val="CommentReference"/>
        </w:rPr>
        <w:annotationRef/>
      </w:r>
      <w:r>
        <w:t>Chosen arbitrarily at the moment. Need to choose empirically. Also, could add more filter conditions such as total number of pixels?</w:t>
      </w:r>
    </w:p>
    <w:p w14:paraId="0F4FCCC1" w14:textId="77777777" w:rsidR="00343474" w:rsidRDefault="00343474" w:rsidP="00343474">
      <w:pPr>
        <w:pStyle w:val="CommentText"/>
      </w:pPr>
    </w:p>
    <w:p w14:paraId="1020304C" w14:textId="77777777" w:rsidR="00343474" w:rsidRDefault="00343474" w:rsidP="00343474">
      <w:pPr>
        <w:pStyle w:val="CommentText"/>
      </w:pPr>
      <w:r>
        <w:t>May be better to view this as an outlier detection problem.</w:t>
      </w:r>
    </w:p>
  </w:comment>
  <w:comment w:id="52" w:author="jude thomas" w:date="2024-01-19T02:09:00Z" w:initials="jt">
    <w:p w14:paraId="7B2CDD2B" w14:textId="4C024BCD" w:rsidR="005E50A8" w:rsidRDefault="005E50A8" w:rsidP="005E50A8">
      <w:pPr>
        <w:pStyle w:val="CommentText"/>
      </w:pPr>
      <w:r>
        <w:rPr>
          <w:rStyle w:val="CommentReference"/>
        </w:rPr>
        <w:annotationRef/>
      </w:r>
      <w:r>
        <w:t>Thinking on changing to pytorch depending on how implementation of this stage goes.</w:t>
      </w:r>
    </w:p>
  </w:comment>
  <w:comment w:id="54" w:author="jude thomas" w:date="2024-01-19T11:15:00Z" w:initials="jt">
    <w:p w14:paraId="141B8B47" w14:textId="77777777" w:rsidR="005364A3" w:rsidRDefault="005364A3" w:rsidP="005364A3">
      <w:pPr>
        <w:pStyle w:val="CommentText"/>
      </w:pPr>
      <w:r>
        <w:rPr>
          <w:rStyle w:val="CommentReference"/>
        </w:rPr>
        <w:annotationRef/>
      </w:r>
      <w:r>
        <w:t>I think I need to explicitly state this assumption somewhere in the abstract or introduction</w:t>
      </w:r>
    </w:p>
  </w:comment>
  <w:comment w:id="60" w:author="Clive Woods" w:date="2021-02-04T16:16:00Z" w:initials="CW">
    <w:p w14:paraId="231BBC24" w14:textId="50533C9B" w:rsidR="0014293B" w:rsidRDefault="0014293B">
      <w:pPr>
        <w:pStyle w:val="CommentText"/>
      </w:pPr>
      <w:r>
        <w:rPr>
          <w:rStyle w:val="CommentReference"/>
        </w:rPr>
        <w:annotationRef/>
      </w:r>
      <w:r w:rsidRPr="00A938A4">
        <w:t>There are several different ways to format your references. You must follow a consistent, specific and widely-acceptable formatting style, e.g. APA</w:t>
      </w:r>
      <w:r>
        <w:t xml:space="preserve"> or </w:t>
      </w:r>
      <w:r w:rsidRPr="00A938A4">
        <w:t>MLA. The Graduate School recommends using available software to help you format your references</w:t>
      </w:r>
      <w:r>
        <w:t xml:space="preserve"> (e.g. Mendele</w:t>
      </w:r>
      <w:r w:rsidRPr="00A938A4">
        <w:t>y</w:t>
      </w:r>
      <w:r>
        <w:t xml:space="preserve"> - s</w:t>
      </w:r>
      <w:r w:rsidRPr="003D332A">
        <w:t>ee “How should I format my Reference Section?” in https://www.southalabama.edu/colleges/graduateschool/resources/tdfa</w:t>
      </w:r>
      <w:r>
        <w:t>qs.pdf</w:t>
      </w:r>
      <w:r w:rsidRPr="00A938A4">
        <w:t>). It is very time</w:t>
      </w:r>
      <w:r>
        <w:t>-</w:t>
      </w:r>
      <w:r w:rsidRPr="00A938A4">
        <w:t xml:space="preserve">consuming to correctly enter each reference by ha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76D64" w15:done="0"/>
  <w15:commentEx w15:paraId="3C2AB7CA" w15:done="0"/>
  <w15:commentEx w15:paraId="3FD4C705" w15:done="0"/>
  <w15:commentEx w15:paraId="1F21713A" w15:done="0"/>
  <w15:commentEx w15:paraId="61017E95" w15:done="0"/>
  <w15:commentEx w15:paraId="11620308" w15:done="0"/>
  <w15:commentEx w15:paraId="781B08C5" w15:done="0"/>
  <w15:commentEx w15:paraId="48B18732" w15:done="0"/>
  <w15:commentEx w15:paraId="29C41D14" w15:done="0"/>
  <w15:commentEx w15:paraId="33E58536" w15:done="0"/>
  <w15:commentEx w15:paraId="0734277C" w15:done="0"/>
  <w15:commentEx w15:paraId="08494144" w15:done="0"/>
  <w15:commentEx w15:paraId="76DB82BB" w15:done="0"/>
  <w15:commentEx w15:paraId="5E333319" w15:done="0"/>
  <w15:commentEx w15:paraId="54914BB7" w15:done="0"/>
  <w15:commentEx w15:paraId="6A15CCF2" w15:done="0"/>
  <w15:commentEx w15:paraId="746D3BB9" w15:done="0"/>
  <w15:commentEx w15:paraId="1D991C0C" w15:done="0"/>
  <w15:commentEx w15:paraId="18CAC2B1" w15:done="0"/>
  <w15:commentEx w15:paraId="0D9A3584" w15:done="0"/>
  <w15:commentEx w15:paraId="1E79C07B" w15:done="0"/>
  <w15:commentEx w15:paraId="15D5CB4F" w15:done="0"/>
  <w15:commentEx w15:paraId="54C3B1F4" w15:done="0"/>
  <w15:commentEx w15:paraId="65D04EFB" w15:done="0"/>
  <w15:commentEx w15:paraId="55AC1508" w15:done="0"/>
  <w15:commentEx w15:paraId="13C1EDDB" w15:done="0"/>
  <w15:commentEx w15:paraId="398CF9A1" w15:done="0"/>
  <w15:commentEx w15:paraId="30C19802" w15:done="0"/>
  <w15:commentEx w15:paraId="014EDEC6" w15:done="0"/>
  <w15:commentEx w15:paraId="6F95B27D" w15:done="0"/>
  <w15:commentEx w15:paraId="27D24823" w15:done="0"/>
  <w15:commentEx w15:paraId="7A5209AA" w15:done="0"/>
  <w15:commentEx w15:paraId="2C9D0A88" w15:done="0"/>
  <w15:commentEx w15:paraId="155384F9" w15:done="0"/>
  <w15:commentEx w15:paraId="48A80F9E" w15:done="0"/>
  <w15:commentEx w15:paraId="197A2775" w15:done="0"/>
  <w15:commentEx w15:paraId="1020304C" w15:done="0"/>
  <w15:commentEx w15:paraId="7B2CDD2B" w15:done="0"/>
  <w15:commentEx w15:paraId="141B8B47" w15:done="0"/>
  <w15:commentEx w15:paraId="231BBC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25F6534" w16cex:dateUtc="2024-01-19T06:33:00Z"/>
  <w16cex:commentExtensible w16cex:durableId="3A241E64" w16cex:dateUtc="2024-01-19T06:34:00Z"/>
  <w16cex:commentExtensible w16cex:durableId="0A41686A" w16cex:dateUtc="2024-01-19T06:38:00Z"/>
  <w16cex:commentExtensible w16cex:durableId="28A2C026" w16cex:dateUtc="2023-09-06T14:08:00Z"/>
  <w16cex:commentExtensible w16cex:durableId="7433FC68" w16cex:dateUtc="2024-02-11T00:10:00Z"/>
  <w16cex:commentExtensible w16cex:durableId="28A2C2C4" w16cex:dateUtc="2023-09-06T14:20:00Z"/>
  <w16cex:commentExtensible w16cex:durableId="493BAA53" w16cex:dateUtc="2024-01-19T06:49:00Z"/>
  <w16cex:commentExtensible w16cex:durableId="28A289FD" w16cex:dateUtc="2023-09-06T10:17:00Z"/>
  <w16cex:commentExtensible w16cex:durableId="5A18E114" w16cex:dateUtc="2024-02-09T10:53:00Z"/>
  <w16cex:commentExtensible w16cex:durableId="5DCA324E" w16cex:dateUtc="2023-10-09T00:19:00Z"/>
  <w16cex:commentExtensible w16cex:durableId="26B86EA5" w16cex:dateUtc="2024-01-19T06:53:00Z"/>
  <w16cex:commentExtensible w16cex:durableId="44EAA1F3" w16cex:dateUtc="2023-10-09T00:33:00Z"/>
  <w16cex:commentExtensible w16cex:durableId="41D250FA" w16cex:dateUtc="2024-02-11T01:25:00Z"/>
  <w16cex:commentExtensible w16cex:durableId="2DDB9CD7" w16cex:dateUtc="2024-02-11T01:27:00Z"/>
  <w16cex:commentExtensible w16cex:durableId="7FE98FF0" w16cex:dateUtc="2024-02-11T00:11:00Z"/>
  <w16cex:commentExtensible w16cex:durableId="77F784CD" w16cex:dateUtc="2024-02-11T02:41:00Z"/>
  <w16cex:commentExtensible w16cex:durableId="7AA90B7C" w16cex:dateUtc="2024-01-19T08:09:00Z"/>
  <w16cex:commentExtensible w16cex:durableId="46A7B278" w16cex:dateUtc="2024-01-19T1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76D64" w16cid:durableId="26558809"/>
  <w16cid:commentId w16cid:paraId="3C2AB7CA" w16cid:durableId="2655880A"/>
  <w16cid:commentId w16cid:paraId="3FD4C705" w16cid:durableId="23CCE890"/>
  <w16cid:commentId w16cid:paraId="1F21713A" w16cid:durableId="27BE2A09"/>
  <w16cid:commentId w16cid:paraId="61017E95" w16cid:durableId="23CCE892"/>
  <w16cid:commentId w16cid:paraId="11620308" w16cid:durableId="23CCE893"/>
  <w16cid:commentId w16cid:paraId="781B08C5" w16cid:durableId="27BE2A0C"/>
  <w16cid:commentId w16cid:paraId="48B18732" w16cid:durableId="23CCE894"/>
  <w16cid:commentId w16cid:paraId="29C41D14" w16cid:durableId="23CCE895"/>
  <w16cid:commentId w16cid:paraId="33E58536" w16cid:durableId="23CCE898"/>
  <w16cid:commentId w16cid:paraId="0734277C" w16cid:durableId="27BE2A13"/>
  <w16cid:commentId w16cid:paraId="08494144" w16cid:durableId="27BE2A14"/>
  <w16cid:commentId w16cid:paraId="76DB82BB" w16cid:durableId="23CCE899"/>
  <w16cid:commentId w16cid:paraId="5E333319" w16cid:durableId="27BE2A16"/>
  <w16cid:commentId w16cid:paraId="54914BB7" w16cid:durableId="26558816"/>
  <w16cid:commentId w16cid:paraId="6A15CCF2" w16cid:durableId="2655882B"/>
  <w16cid:commentId w16cid:paraId="746D3BB9" w16cid:durableId="23CCE8A9"/>
  <w16cid:commentId w16cid:paraId="1D991C0C" w16cid:durableId="27BE2A30"/>
  <w16cid:commentId w16cid:paraId="18CAC2B1" w16cid:durableId="2655882E"/>
  <w16cid:commentId w16cid:paraId="0D9A3584" w16cid:durableId="27BE2A34"/>
  <w16cid:commentId w16cid:paraId="1E79C07B" w16cid:durableId="625F6534"/>
  <w16cid:commentId w16cid:paraId="15D5CB4F" w16cid:durableId="23CCE8AB"/>
  <w16cid:commentId w16cid:paraId="54C3B1F4" w16cid:durableId="3A241E64"/>
  <w16cid:commentId w16cid:paraId="65D04EFB" w16cid:durableId="0A41686A"/>
  <w16cid:commentId w16cid:paraId="55AC1508" w16cid:durableId="28A2C026"/>
  <w16cid:commentId w16cid:paraId="13C1EDDB" w16cid:durableId="7433FC68"/>
  <w16cid:commentId w16cid:paraId="398CF9A1" w16cid:durableId="28A2C2C4"/>
  <w16cid:commentId w16cid:paraId="30C19802" w16cid:durableId="493BAA53"/>
  <w16cid:commentId w16cid:paraId="014EDEC6" w16cid:durableId="28A289FD"/>
  <w16cid:commentId w16cid:paraId="6F95B27D" w16cid:durableId="5A18E114"/>
  <w16cid:commentId w16cid:paraId="27D24823" w16cid:durableId="5DCA324E"/>
  <w16cid:commentId w16cid:paraId="7A5209AA" w16cid:durableId="26B86EA5"/>
  <w16cid:commentId w16cid:paraId="2C9D0A88" w16cid:durableId="44EAA1F3"/>
  <w16cid:commentId w16cid:paraId="155384F9" w16cid:durableId="41D250FA"/>
  <w16cid:commentId w16cid:paraId="48A80F9E" w16cid:durableId="2DDB9CD7"/>
  <w16cid:commentId w16cid:paraId="197A2775" w16cid:durableId="7FE98FF0"/>
  <w16cid:commentId w16cid:paraId="1020304C" w16cid:durableId="77F784CD"/>
  <w16cid:commentId w16cid:paraId="7B2CDD2B" w16cid:durableId="7AA90B7C"/>
  <w16cid:commentId w16cid:paraId="141B8B47" w16cid:durableId="46A7B278"/>
  <w16cid:commentId w16cid:paraId="231BBC24" w16cid:durableId="23CCE8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B6364" w14:textId="77777777" w:rsidR="006429A8" w:rsidRDefault="006429A8" w:rsidP="00065FE7">
      <w:pPr>
        <w:spacing w:after="0" w:line="240" w:lineRule="auto"/>
      </w:pPr>
      <w:r>
        <w:separator/>
      </w:r>
    </w:p>
  </w:endnote>
  <w:endnote w:type="continuationSeparator" w:id="0">
    <w:p w14:paraId="409F75B7" w14:textId="77777777" w:rsidR="006429A8" w:rsidRDefault="006429A8" w:rsidP="00065FE7">
      <w:pPr>
        <w:spacing w:after="0" w:line="240" w:lineRule="auto"/>
      </w:pPr>
      <w:r>
        <w:continuationSeparator/>
      </w:r>
    </w:p>
  </w:endnote>
  <w:endnote w:type="continuationNotice" w:id="1">
    <w:p w14:paraId="32E0BB6A" w14:textId="77777777" w:rsidR="006429A8" w:rsidRDefault="006429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619B3"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1944B5BB"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7BFC8845" w14:textId="77777777" w:rsidR="0014293B" w:rsidRPr="00530628" w:rsidRDefault="0014293B">
    <w:pPr>
      <w:pStyle w:val="Footer"/>
      <w:rPr>
        <w:vanish/>
        <w:color w:val="FF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9B42A" w14:textId="2A8C55ED" w:rsidR="0014293B" w:rsidRPr="00530628" w:rsidRDefault="0014293B">
    <w:pPr>
      <w:pStyle w:val="Footer"/>
      <w:jc w:val="center"/>
      <w:rPr>
        <w:rFonts w:ascii="Times New Roman" w:hAnsi="Times New Roman"/>
        <w:sz w:val="24"/>
        <w:szCs w:val="24"/>
      </w:rPr>
    </w:pPr>
    <w:r w:rsidRPr="00530628">
      <w:rPr>
        <w:rFonts w:ascii="Times New Roman" w:hAnsi="Times New Roman"/>
        <w:sz w:val="24"/>
        <w:szCs w:val="24"/>
      </w:rPr>
      <w:fldChar w:fldCharType="begin"/>
    </w:r>
    <w:r w:rsidRPr="00530628">
      <w:rPr>
        <w:rFonts w:ascii="Times New Roman" w:hAnsi="Times New Roman"/>
        <w:sz w:val="24"/>
        <w:szCs w:val="24"/>
      </w:rPr>
      <w:instrText xml:space="preserve"> PAGE   \* MERGEFORMAT </w:instrText>
    </w:r>
    <w:r w:rsidRPr="00530628">
      <w:rPr>
        <w:rFonts w:ascii="Times New Roman" w:hAnsi="Times New Roman"/>
        <w:sz w:val="24"/>
        <w:szCs w:val="24"/>
      </w:rPr>
      <w:fldChar w:fldCharType="separate"/>
    </w:r>
    <w:r>
      <w:rPr>
        <w:rFonts w:ascii="Times New Roman" w:hAnsi="Times New Roman"/>
        <w:noProof/>
        <w:sz w:val="24"/>
        <w:szCs w:val="24"/>
      </w:rPr>
      <w:t>ii</w:t>
    </w:r>
    <w:r w:rsidRPr="00530628">
      <w:rPr>
        <w:rFonts w:ascii="Times New Roman" w:hAnsi="Times New Roman"/>
        <w:noProof/>
        <w:sz w:val="24"/>
        <w:szCs w:val="24"/>
      </w:rPr>
      <w:fldChar w:fldCharType="end"/>
    </w:r>
  </w:p>
  <w:p w14:paraId="34717D09" w14:textId="77777777" w:rsidR="0014293B" w:rsidRPr="00530628" w:rsidRDefault="001429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2160612"/>
      <w:docPartObj>
        <w:docPartGallery w:val="Page Numbers (Bottom of Page)"/>
        <w:docPartUnique/>
      </w:docPartObj>
    </w:sdtPr>
    <w:sdtEndPr>
      <w:rPr>
        <w:noProof/>
      </w:rPr>
    </w:sdtEndPr>
    <w:sdtContent>
      <w:p w14:paraId="5BBE93B9" w14:textId="42E7D354" w:rsidR="00B06D13" w:rsidRDefault="00B06D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00FEE9" w14:textId="77777777" w:rsidR="00B06D13" w:rsidRDefault="00B06D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74A21" w14:textId="77777777" w:rsidR="008510BC" w:rsidRPr="00E16C7F" w:rsidRDefault="008510BC">
    <w:pPr>
      <w:pStyle w:val="Footer"/>
      <w:jc w:val="center"/>
      <w:rPr>
        <w:rFonts w:ascii="Times New Roman" w:hAnsi="Times New Roman"/>
        <w:sz w:val="24"/>
        <w:szCs w:val="24"/>
      </w:rPr>
    </w:pPr>
    <w:r w:rsidRPr="00E16C7F">
      <w:rPr>
        <w:rFonts w:ascii="Times New Roman" w:hAnsi="Times New Roman"/>
        <w:sz w:val="24"/>
        <w:szCs w:val="24"/>
      </w:rPr>
      <w:fldChar w:fldCharType="begin"/>
    </w:r>
    <w:r w:rsidRPr="00E16C7F">
      <w:rPr>
        <w:rFonts w:ascii="Times New Roman" w:hAnsi="Times New Roman"/>
        <w:sz w:val="24"/>
        <w:szCs w:val="24"/>
      </w:rPr>
      <w:instrText xml:space="preserve"> PAGE   \* MERGEFORMAT </w:instrText>
    </w:r>
    <w:r w:rsidRPr="00E16C7F">
      <w:rPr>
        <w:rFonts w:ascii="Times New Roman" w:hAnsi="Times New Roman"/>
        <w:sz w:val="24"/>
        <w:szCs w:val="24"/>
      </w:rPr>
      <w:fldChar w:fldCharType="separate"/>
    </w:r>
    <w:r>
      <w:rPr>
        <w:rFonts w:ascii="Times New Roman" w:hAnsi="Times New Roman"/>
        <w:noProof/>
        <w:sz w:val="24"/>
        <w:szCs w:val="24"/>
      </w:rPr>
      <w:t>4</w:t>
    </w:r>
    <w:r w:rsidRPr="00E16C7F">
      <w:rPr>
        <w:rFonts w:ascii="Times New Roman" w:hAnsi="Times New Roman"/>
        <w:noProof/>
        <w:sz w:val="24"/>
        <w:szCs w:val="24"/>
      </w:rPr>
      <w:fldChar w:fldCharType="end"/>
    </w:r>
  </w:p>
  <w:p w14:paraId="4463B805" w14:textId="77777777" w:rsidR="008510BC" w:rsidRDefault="008510B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11AEF" w14:textId="2CC75CCB" w:rsidR="0014293B" w:rsidRPr="00E16C7F" w:rsidRDefault="0014293B">
    <w:pPr>
      <w:pStyle w:val="Footer"/>
      <w:jc w:val="center"/>
      <w:rPr>
        <w:rFonts w:ascii="Times New Roman" w:hAnsi="Times New Roman"/>
        <w:sz w:val="24"/>
        <w:szCs w:val="24"/>
      </w:rPr>
    </w:pPr>
    <w:r w:rsidRPr="00E16C7F">
      <w:rPr>
        <w:rFonts w:ascii="Times New Roman" w:hAnsi="Times New Roman"/>
        <w:sz w:val="24"/>
        <w:szCs w:val="24"/>
      </w:rPr>
      <w:fldChar w:fldCharType="begin"/>
    </w:r>
    <w:r w:rsidRPr="00E16C7F">
      <w:rPr>
        <w:rFonts w:ascii="Times New Roman" w:hAnsi="Times New Roman"/>
        <w:sz w:val="24"/>
        <w:szCs w:val="24"/>
      </w:rPr>
      <w:instrText xml:space="preserve"> PAGE   \* MERGEFORMAT </w:instrText>
    </w:r>
    <w:r w:rsidRPr="00E16C7F">
      <w:rPr>
        <w:rFonts w:ascii="Times New Roman" w:hAnsi="Times New Roman"/>
        <w:sz w:val="24"/>
        <w:szCs w:val="24"/>
      </w:rPr>
      <w:fldChar w:fldCharType="separate"/>
    </w:r>
    <w:r>
      <w:rPr>
        <w:rFonts w:ascii="Times New Roman" w:hAnsi="Times New Roman"/>
        <w:noProof/>
        <w:sz w:val="24"/>
        <w:szCs w:val="24"/>
      </w:rPr>
      <w:t>4</w:t>
    </w:r>
    <w:r w:rsidRPr="00E16C7F">
      <w:rPr>
        <w:rFonts w:ascii="Times New Roman" w:hAnsi="Times New Roman"/>
        <w:noProof/>
        <w:sz w:val="24"/>
        <w:szCs w:val="24"/>
      </w:rPr>
      <w:fldChar w:fldCharType="end"/>
    </w:r>
  </w:p>
  <w:p w14:paraId="39432270" w14:textId="77777777" w:rsidR="0014293B" w:rsidRDefault="00142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414D1" w14:textId="77777777" w:rsidR="006429A8" w:rsidRDefault="006429A8" w:rsidP="00065FE7">
      <w:pPr>
        <w:spacing w:after="0" w:line="240" w:lineRule="auto"/>
      </w:pPr>
      <w:r>
        <w:separator/>
      </w:r>
    </w:p>
  </w:footnote>
  <w:footnote w:type="continuationSeparator" w:id="0">
    <w:p w14:paraId="0B46C94F" w14:textId="77777777" w:rsidR="006429A8" w:rsidRDefault="006429A8" w:rsidP="00065FE7">
      <w:pPr>
        <w:spacing w:after="0" w:line="240" w:lineRule="auto"/>
      </w:pPr>
      <w:r>
        <w:continuationSeparator/>
      </w:r>
    </w:p>
  </w:footnote>
  <w:footnote w:type="continuationNotice" w:id="1">
    <w:p w14:paraId="2E5261EA" w14:textId="77777777" w:rsidR="006429A8" w:rsidRDefault="006429A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252C8" w14:textId="77777777" w:rsidR="0014293B" w:rsidRDefault="0014293B" w:rsidP="006322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41BE8126" w14:textId="77777777" w:rsidR="0014293B" w:rsidRDefault="0014293B" w:rsidP="00A8249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EDC52EE"/>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6540A374"/>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BFB2C684"/>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9510F886"/>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B1E0957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DF4BC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641E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65A55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4B842A8"/>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C8D087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A10940"/>
    <w:multiLevelType w:val="hybridMultilevel"/>
    <w:tmpl w:val="229E785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7330CD"/>
    <w:multiLevelType w:val="hybridMultilevel"/>
    <w:tmpl w:val="9D6CC2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EA008E"/>
    <w:multiLevelType w:val="hybridMultilevel"/>
    <w:tmpl w:val="D7F8FB36"/>
    <w:lvl w:ilvl="0" w:tplc="F3B8622E">
      <w:start w:val="1"/>
      <w:numFmt w:val="bullet"/>
      <w:lvlText w:val=""/>
      <w:lvlJc w:val="left"/>
      <w:pPr>
        <w:tabs>
          <w:tab w:val="num" w:pos="720"/>
        </w:tabs>
        <w:ind w:left="720" w:hanging="360"/>
      </w:pPr>
      <w:rPr>
        <w:rFonts w:ascii="Wingdings 2" w:hAnsi="Wingdings 2" w:hint="default"/>
      </w:rPr>
    </w:lvl>
    <w:lvl w:ilvl="1" w:tplc="FA0C32BE">
      <w:numFmt w:val="bullet"/>
      <w:lvlText w:val=""/>
      <w:lvlJc w:val="left"/>
      <w:pPr>
        <w:tabs>
          <w:tab w:val="num" w:pos="1440"/>
        </w:tabs>
        <w:ind w:left="1440" w:hanging="360"/>
      </w:pPr>
      <w:rPr>
        <w:rFonts w:ascii="Wingdings 2" w:hAnsi="Wingdings 2" w:hint="default"/>
      </w:rPr>
    </w:lvl>
    <w:lvl w:ilvl="2" w:tplc="EA1CBA6C">
      <w:numFmt w:val="bullet"/>
      <w:lvlText w:val=""/>
      <w:lvlJc w:val="left"/>
      <w:pPr>
        <w:tabs>
          <w:tab w:val="num" w:pos="2160"/>
        </w:tabs>
        <w:ind w:left="2160" w:hanging="360"/>
      </w:pPr>
      <w:rPr>
        <w:rFonts w:ascii="Wingdings 2" w:hAnsi="Wingdings 2" w:hint="default"/>
      </w:rPr>
    </w:lvl>
    <w:lvl w:ilvl="3" w:tplc="6A1AD100" w:tentative="1">
      <w:start w:val="1"/>
      <w:numFmt w:val="bullet"/>
      <w:lvlText w:val=""/>
      <w:lvlJc w:val="left"/>
      <w:pPr>
        <w:tabs>
          <w:tab w:val="num" w:pos="2880"/>
        </w:tabs>
        <w:ind w:left="2880" w:hanging="360"/>
      </w:pPr>
      <w:rPr>
        <w:rFonts w:ascii="Wingdings 2" w:hAnsi="Wingdings 2" w:hint="default"/>
      </w:rPr>
    </w:lvl>
    <w:lvl w:ilvl="4" w:tplc="7644B4F2" w:tentative="1">
      <w:start w:val="1"/>
      <w:numFmt w:val="bullet"/>
      <w:lvlText w:val=""/>
      <w:lvlJc w:val="left"/>
      <w:pPr>
        <w:tabs>
          <w:tab w:val="num" w:pos="3600"/>
        </w:tabs>
        <w:ind w:left="3600" w:hanging="360"/>
      </w:pPr>
      <w:rPr>
        <w:rFonts w:ascii="Wingdings 2" w:hAnsi="Wingdings 2" w:hint="default"/>
      </w:rPr>
    </w:lvl>
    <w:lvl w:ilvl="5" w:tplc="33F0E3B6" w:tentative="1">
      <w:start w:val="1"/>
      <w:numFmt w:val="bullet"/>
      <w:lvlText w:val=""/>
      <w:lvlJc w:val="left"/>
      <w:pPr>
        <w:tabs>
          <w:tab w:val="num" w:pos="4320"/>
        </w:tabs>
        <w:ind w:left="4320" w:hanging="360"/>
      </w:pPr>
      <w:rPr>
        <w:rFonts w:ascii="Wingdings 2" w:hAnsi="Wingdings 2" w:hint="default"/>
      </w:rPr>
    </w:lvl>
    <w:lvl w:ilvl="6" w:tplc="43BCEA1C" w:tentative="1">
      <w:start w:val="1"/>
      <w:numFmt w:val="bullet"/>
      <w:lvlText w:val=""/>
      <w:lvlJc w:val="left"/>
      <w:pPr>
        <w:tabs>
          <w:tab w:val="num" w:pos="5040"/>
        </w:tabs>
        <w:ind w:left="5040" w:hanging="360"/>
      </w:pPr>
      <w:rPr>
        <w:rFonts w:ascii="Wingdings 2" w:hAnsi="Wingdings 2" w:hint="default"/>
      </w:rPr>
    </w:lvl>
    <w:lvl w:ilvl="7" w:tplc="C33A2070" w:tentative="1">
      <w:start w:val="1"/>
      <w:numFmt w:val="bullet"/>
      <w:lvlText w:val=""/>
      <w:lvlJc w:val="left"/>
      <w:pPr>
        <w:tabs>
          <w:tab w:val="num" w:pos="5760"/>
        </w:tabs>
        <w:ind w:left="5760" w:hanging="360"/>
      </w:pPr>
      <w:rPr>
        <w:rFonts w:ascii="Wingdings 2" w:hAnsi="Wingdings 2" w:hint="default"/>
      </w:rPr>
    </w:lvl>
    <w:lvl w:ilvl="8" w:tplc="F2C28B2A"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155C296A"/>
    <w:multiLevelType w:val="hybridMultilevel"/>
    <w:tmpl w:val="8FE0F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FF7CB7"/>
    <w:multiLevelType w:val="hybridMultilevel"/>
    <w:tmpl w:val="6AF6D0F0"/>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1DF1505E"/>
    <w:multiLevelType w:val="hybridMultilevel"/>
    <w:tmpl w:val="BAA289A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15:restartNumberingAfterBreak="0">
    <w:nsid w:val="1F98356C"/>
    <w:multiLevelType w:val="hybridMultilevel"/>
    <w:tmpl w:val="71229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346E1"/>
    <w:multiLevelType w:val="hybridMultilevel"/>
    <w:tmpl w:val="C740748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15:restartNumberingAfterBreak="0">
    <w:nsid w:val="28700E17"/>
    <w:multiLevelType w:val="hybridMultilevel"/>
    <w:tmpl w:val="51FE0680"/>
    <w:lvl w:ilvl="0" w:tplc="99C8FC3A">
      <w:start w:val="1"/>
      <w:numFmt w:val="bullet"/>
      <w:lvlText w:val=""/>
      <w:lvlJc w:val="left"/>
      <w:pPr>
        <w:tabs>
          <w:tab w:val="num" w:pos="720"/>
        </w:tabs>
        <w:ind w:left="720" w:hanging="360"/>
      </w:pPr>
      <w:rPr>
        <w:rFonts w:ascii="Wingdings" w:hAnsi="Wingdings" w:hint="default"/>
      </w:rPr>
    </w:lvl>
    <w:lvl w:ilvl="1" w:tplc="CB9C9686" w:tentative="1">
      <w:start w:val="1"/>
      <w:numFmt w:val="bullet"/>
      <w:lvlText w:val=""/>
      <w:lvlJc w:val="left"/>
      <w:pPr>
        <w:tabs>
          <w:tab w:val="num" w:pos="1440"/>
        </w:tabs>
        <w:ind w:left="1440" w:hanging="360"/>
      </w:pPr>
      <w:rPr>
        <w:rFonts w:ascii="Wingdings" w:hAnsi="Wingdings" w:hint="default"/>
      </w:rPr>
    </w:lvl>
    <w:lvl w:ilvl="2" w:tplc="29C4BDF4" w:tentative="1">
      <w:start w:val="1"/>
      <w:numFmt w:val="bullet"/>
      <w:lvlText w:val=""/>
      <w:lvlJc w:val="left"/>
      <w:pPr>
        <w:tabs>
          <w:tab w:val="num" w:pos="2160"/>
        </w:tabs>
        <w:ind w:left="2160" w:hanging="360"/>
      </w:pPr>
      <w:rPr>
        <w:rFonts w:ascii="Wingdings" w:hAnsi="Wingdings" w:hint="default"/>
      </w:rPr>
    </w:lvl>
    <w:lvl w:ilvl="3" w:tplc="F2EE3F08" w:tentative="1">
      <w:start w:val="1"/>
      <w:numFmt w:val="bullet"/>
      <w:lvlText w:val=""/>
      <w:lvlJc w:val="left"/>
      <w:pPr>
        <w:tabs>
          <w:tab w:val="num" w:pos="2880"/>
        </w:tabs>
        <w:ind w:left="2880" w:hanging="360"/>
      </w:pPr>
      <w:rPr>
        <w:rFonts w:ascii="Wingdings" w:hAnsi="Wingdings" w:hint="default"/>
      </w:rPr>
    </w:lvl>
    <w:lvl w:ilvl="4" w:tplc="953A47AE" w:tentative="1">
      <w:start w:val="1"/>
      <w:numFmt w:val="bullet"/>
      <w:lvlText w:val=""/>
      <w:lvlJc w:val="left"/>
      <w:pPr>
        <w:tabs>
          <w:tab w:val="num" w:pos="3600"/>
        </w:tabs>
        <w:ind w:left="3600" w:hanging="360"/>
      </w:pPr>
      <w:rPr>
        <w:rFonts w:ascii="Wingdings" w:hAnsi="Wingdings" w:hint="default"/>
      </w:rPr>
    </w:lvl>
    <w:lvl w:ilvl="5" w:tplc="46A4839A" w:tentative="1">
      <w:start w:val="1"/>
      <w:numFmt w:val="bullet"/>
      <w:lvlText w:val=""/>
      <w:lvlJc w:val="left"/>
      <w:pPr>
        <w:tabs>
          <w:tab w:val="num" w:pos="4320"/>
        </w:tabs>
        <w:ind w:left="4320" w:hanging="360"/>
      </w:pPr>
      <w:rPr>
        <w:rFonts w:ascii="Wingdings" w:hAnsi="Wingdings" w:hint="default"/>
      </w:rPr>
    </w:lvl>
    <w:lvl w:ilvl="6" w:tplc="443E83F0" w:tentative="1">
      <w:start w:val="1"/>
      <w:numFmt w:val="bullet"/>
      <w:lvlText w:val=""/>
      <w:lvlJc w:val="left"/>
      <w:pPr>
        <w:tabs>
          <w:tab w:val="num" w:pos="5040"/>
        </w:tabs>
        <w:ind w:left="5040" w:hanging="360"/>
      </w:pPr>
      <w:rPr>
        <w:rFonts w:ascii="Wingdings" w:hAnsi="Wingdings" w:hint="default"/>
      </w:rPr>
    </w:lvl>
    <w:lvl w:ilvl="7" w:tplc="06BCB20C" w:tentative="1">
      <w:start w:val="1"/>
      <w:numFmt w:val="bullet"/>
      <w:lvlText w:val=""/>
      <w:lvlJc w:val="left"/>
      <w:pPr>
        <w:tabs>
          <w:tab w:val="num" w:pos="5760"/>
        </w:tabs>
        <w:ind w:left="5760" w:hanging="360"/>
      </w:pPr>
      <w:rPr>
        <w:rFonts w:ascii="Wingdings" w:hAnsi="Wingdings" w:hint="default"/>
      </w:rPr>
    </w:lvl>
    <w:lvl w:ilvl="8" w:tplc="FA60D452"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C1A1EFA"/>
    <w:multiLevelType w:val="hybridMultilevel"/>
    <w:tmpl w:val="CA603EF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1432A"/>
    <w:multiLevelType w:val="hybridMultilevel"/>
    <w:tmpl w:val="C498AF74"/>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1" w15:restartNumberingAfterBreak="0">
    <w:nsid w:val="2E5406B8"/>
    <w:multiLevelType w:val="hybridMultilevel"/>
    <w:tmpl w:val="EB222BA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FB26A56"/>
    <w:multiLevelType w:val="hybridMultilevel"/>
    <w:tmpl w:val="5024F382"/>
    <w:lvl w:ilvl="0" w:tplc="78DCF2A6">
      <w:start w:val="1"/>
      <w:numFmt w:val="bullet"/>
      <w:lvlText w:val=""/>
      <w:lvlJc w:val="left"/>
      <w:pPr>
        <w:tabs>
          <w:tab w:val="num" w:pos="720"/>
        </w:tabs>
        <w:ind w:left="720" w:hanging="360"/>
      </w:pPr>
      <w:rPr>
        <w:rFonts w:ascii="Wingdings 2" w:hAnsi="Wingdings 2" w:hint="default"/>
      </w:rPr>
    </w:lvl>
    <w:lvl w:ilvl="1" w:tplc="8948308A">
      <w:numFmt w:val="bullet"/>
      <w:lvlText w:val=""/>
      <w:lvlJc w:val="left"/>
      <w:pPr>
        <w:tabs>
          <w:tab w:val="num" w:pos="1440"/>
        </w:tabs>
        <w:ind w:left="1440" w:hanging="360"/>
      </w:pPr>
      <w:rPr>
        <w:rFonts w:ascii="Wingdings 2" w:hAnsi="Wingdings 2" w:hint="default"/>
      </w:rPr>
    </w:lvl>
    <w:lvl w:ilvl="2" w:tplc="AB6CC076" w:tentative="1">
      <w:start w:val="1"/>
      <w:numFmt w:val="bullet"/>
      <w:lvlText w:val=""/>
      <w:lvlJc w:val="left"/>
      <w:pPr>
        <w:tabs>
          <w:tab w:val="num" w:pos="2160"/>
        </w:tabs>
        <w:ind w:left="2160" w:hanging="360"/>
      </w:pPr>
      <w:rPr>
        <w:rFonts w:ascii="Wingdings 2" w:hAnsi="Wingdings 2" w:hint="default"/>
      </w:rPr>
    </w:lvl>
    <w:lvl w:ilvl="3" w:tplc="06FAF976" w:tentative="1">
      <w:start w:val="1"/>
      <w:numFmt w:val="bullet"/>
      <w:lvlText w:val=""/>
      <w:lvlJc w:val="left"/>
      <w:pPr>
        <w:tabs>
          <w:tab w:val="num" w:pos="2880"/>
        </w:tabs>
        <w:ind w:left="2880" w:hanging="360"/>
      </w:pPr>
      <w:rPr>
        <w:rFonts w:ascii="Wingdings 2" w:hAnsi="Wingdings 2" w:hint="default"/>
      </w:rPr>
    </w:lvl>
    <w:lvl w:ilvl="4" w:tplc="B538D996" w:tentative="1">
      <w:start w:val="1"/>
      <w:numFmt w:val="bullet"/>
      <w:lvlText w:val=""/>
      <w:lvlJc w:val="left"/>
      <w:pPr>
        <w:tabs>
          <w:tab w:val="num" w:pos="3600"/>
        </w:tabs>
        <w:ind w:left="3600" w:hanging="360"/>
      </w:pPr>
      <w:rPr>
        <w:rFonts w:ascii="Wingdings 2" w:hAnsi="Wingdings 2" w:hint="default"/>
      </w:rPr>
    </w:lvl>
    <w:lvl w:ilvl="5" w:tplc="0DCED7C6" w:tentative="1">
      <w:start w:val="1"/>
      <w:numFmt w:val="bullet"/>
      <w:lvlText w:val=""/>
      <w:lvlJc w:val="left"/>
      <w:pPr>
        <w:tabs>
          <w:tab w:val="num" w:pos="4320"/>
        </w:tabs>
        <w:ind w:left="4320" w:hanging="360"/>
      </w:pPr>
      <w:rPr>
        <w:rFonts w:ascii="Wingdings 2" w:hAnsi="Wingdings 2" w:hint="default"/>
      </w:rPr>
    </w:lvl>
    <w:lvl w:ilvl="6" w:tplc="8640EE42" w:tentative="1">
      <w:start w:val="1"/>
      <w:numFmt w:val="bullet"/>
      <w:lvlText w:val=""/>
      <w:lvlJc w:val="left"/>
      <w:pPr>
        <w:tabs>
          <w:tab w:val="num" w:pos="5040"/>
        </w:tabs>
        <w:ind w:left="5040" w:hanging="360"/>
      </w:pPr>
      <w:rPr>
        <w:rFonts w:ascii="Wingdings 2" w:hAnsi="Wingdings 2" w:hint="default"/>
      </w:rPr>
    </w:lvl>
    <w:lvl w:ilvl="7" w:tplc="F1A4A1C8" w:tentative="1">
      <w:start w:val="1"/>
      <w:numFmt w:val="bullet"/>
      <w:lvlText w:val=""/>
      <w:lvlJc w:val="left"/>
      <w:pPr>
        <w:tabs>
          <w:tab w:val="num" w:pos="5760"/>
        </w:tabs>
        <w:ind w:left="5760" w:hanging="360"/>
      </w:pPr>
      <w:rPr>
        <w:rFonts w:ascii="Wingdings 2" w:hAnsi="Wingdings 2" w:hint="default"/>
      </w:rPr>
    </w:lvl>
    <w:lvl w:ilvl="8" w:tplc="EA9E4206" w:tentative="1">
      <w:start w:val="1"/>
      <w:numFmt w:val="bullet"/>
      <w:lvlText w:val=""/>
      <w:lvlJc w:val="left"/>
      <w:pPr>
        <w:tabs>
          <w:tab w:val="num" w:pos="6480"/>
        </w:tabs>
        <w:ind w:left="6480" w:hanging="360"/>
      </w:pPr>
      <w:rPr>
        <w:rFonts w:ascii="Wingdings 2" w:hAnsi="Wingdings 2" w:hint="default"/>
      </w:rPr>
    </w:lvl>
  </w:abstractNum>
  <w:abstractNum w:abstractNumId="23" w15:restartNumberingAfterBreak="0">
    <w:nsid w:val="30E63667"/>
    <w:multiLevelType w:val="hybridMultilevel"/>
    <w:tmpl w:val="8520C25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15:restartNumberingAfterBreak="0">
    <w:nsid w:val="332A1AB5"/>
    <w:multiLevelType w:val="hybridMultilevel"/>
    <w:tmpl w:val="9BB4C058"/>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5" w15:restartNumberingAfterBreak="0">
    <w:nsid w:val="337E2821"/>
    <w:multiLevelType w:val="hybridMultilevel"/>
    <w:tmpl w:val="C3C6322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37E17A24"/>
    <w:multiLevelType w:val="hybridMultilevel"/>
    <w:tmpl w:val="75A2596A"/>
    <w:lvl w:ilvl="0" w:tplc="0409000F">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7" w15:restartNumberingAfterBreak="0">
    <w:nsid w:val="3A4A5D48"/>
    <w:multiLevelType w:val="hybridMultilevel"/>
    <w:tmpl w:val="371CB1A0"/>
    <w:lvl w:ilvl="0" w:tplc="4CD2A4A8">
      <w:start w:val="1"/>
      <w:numFmt w:val="decimal"/>
      <w:lvlText w:val="%1."/>
      <w:lvlJc w:val="left"/>
      <w:pPr>
        <w:ind w:left="720" w:hanging="360"/>
      </w:pPr>
      <w:rPr>
        <w:rFonts w:hint="default"/>
        <w:b w:val="0"/>
        <w:u w:val="none"/>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3E91040F"/>
    <w:multiLevelType w:val="hybridMultilevel"/>
    <w:tmpl w:val="88D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DB6240"/>
    <w:multiLevelType w:val="hybridMultilevel"/>
    <w:tmpl w:val="E6F6F66A"/>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0" w15:restartNumberingAfterBreak="0">
    <w:nsid w:val="41F10DCE"/>
    <w:multiLevelType w:val="hybridMultilevel"/>
    <w:tmpl w:val="D69A4BCA"/>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15:restartNumberingAfterBreak="0">
    <w:nsid w:val="42BD0236"/>
    <w:multiLevelType w:val="hybridMultilevel"/>
    <w:tmpl w:val="10088434"/>
    <w:lvl w:ilvl="0" w:tplc="2342F420">
      <w:start w:val="1"/>
      <w:numFmt w:val="bullet"/>
      <w:lvlText w:val=""/>
      <w:lvlJc w:val="left"/>
      <w:pPr>
        <w:tabs>
          <w:tab w:val="num" w:pos="720"/>
        </w:tabs>
        <w:ind w:left="720" w:hanging="360"/>
      </w:pPr>
      <w:rPr>
        <w:rFonts w:ascii="Wingdings" w:hAnsi="Wingdings" w:hint="default"/>
      </w:rPr>
    </w:lvl>
    <w:lvl w:ilvl="1" w:tplc="353C9700" w:tentative="1">
      <w:start w:val="1"/>
      <w:numFmt w:val="bullet"/>
      <w:lvlText w:val=""/>
      <w:lvlJc w:val="left"/>
      <w:pPr>
        <w:tabs>
          <w:tab w:val="num" w:pos="1440"/>
        </w:tabs>
        <w:ind w:left="1440" w:hanging="360"/>
      </w:pPr>
      <w:rPr>
        <w:rFonts w:ascii="Wingdings" w:hAnsi="Wingdings" w:hint="default"/>
      </w:rPr>
    </w:lvl>
    <w:lvl w:ilvl="2" w:tplc="60BA5D64" w:tentative="1">
      <w:start w:val="1"/>
      <w:numFmt w:val="bullet"/>
      <w:lvlText w:val=""/>
      <w:lvlJc w:val="left"/>
      <w:pPr>
        <w:tabs>
          <w:tab w:val="num" w:pos="2160"/>
        </w:tabs>
        <w:ind w:left="2160" w:hanging="360"/>
      </w:pPr>
      <w:rPr>
        <w:rFonts w:ascii="Wingdings" w:hAnsi="Wingdings" w:hint="default"/>
      </w:rPr>
    </w:lvl>
    <w:lvl w:ilvl="3" w:tplc="4CC6B532" w:tentative="1">
      <w:start w:val="1"/>
      <w:numFmt w:val="bullet"/>
      <w:lvlText w:val=""/>
      <w:lvlJc w:val="left"/>
      <w:pPr>
        <w:tabs>
          <w:tab w:val="num" w:pos="2880"/>
        </w:tabs>
        <w:ind w:left="2880" w:hanging="360"/>
      </w:pPr>
      <w:rPr>
        <w:rFonts w:ascii="Wingdings" w:hAnsi="Wingdings" w:hint="default"/>
      </w:rPr>
    </w:lvl>
    <w:lvl w:ilvl="4" w:tplc="D01090F8" w:tentative="1">
      <w:start w:val="1"/>
      <w:numFmt w:val="bullet"/>
      <w:lvlText w:val=""/>
      <w:lvlJc w:val="left"/>
      <w:pPr>
        <w:tabs>
          <w:tab w:val="num" w:pos="3600"/>
        </w:tabs>
        <w:ind w:left="3600" w:hanging="360"/>
      </w:pPr>
      <w:rPr>
        <w:rFonts w:ascii="Wingdings" w:hAnsi="Wingdings" w:hint="default"/>
      </w:rPr>
    </w:lvl>
    <w:lvl w:ilvl="5" w:tplc="1F324CE8" w:tentative="1">
      <w:start w:val="1"/>
      <w:numFmt w:val="bullet"/>
      <w:lvlText w:val=""/>
      <w:lvlJc w:val="left"/>
      <w:pPr>
        <w:tabs>
          <w:tab w:val="num" w:pos="4320"/>
        </w:tabs>
        <w:ind w:left="4320" w:hanging="360"/>
      </w:pPr>
      <w:rPr>
        <w:rFonts w:ascii="Wingdings" w:hAnsi="Wingdings" w:hint="default"/>
      </w:rPr>
    </w:lvl>
    <w:lvl w:ilvl="6" w:tplc="EC4847DC" w:tentative="1">
      <w:start w:val="1"/>
      <w:numFmt w:val="bullet"/>
      <w:lvlText w:val=""/>
      <w:lvlJc w:val="left"/>
      <w:pPr>
        <w:tabs>
          <w:tab w:val="num" w:pos="5040"/>
        </w:tabs>
        <w:ind w:left="5040" w:hanging="360"/>
      </w:pPr>
      <w:rPr>
        <w:rFonts w:ascii="Wingdings" w:hAnsi="Wingdings" w:hint="default"/>
      </w:rPr>
    </w:lvl>
    <w:lvl w:ilvl="7" w:tplc="5B229E56" w:tentative="1">
      <w:start w:val="1"/>
      <w:numFmt w:val="bullet"/>
      <w:lvlText w:val=""/>
      <w:lvlJc w:val="left"/>
      <w:pPr>
        <w:tabs>
          <w:tab w:val="num" w:pos="5760"/>
        </w:tabs>
        <w:ind w:left="5760" w:hanging="360"/>
      </w:pPr>
      <w:rPr>
        <w:rFonts w:ascii="Wingdings" w:hAnsi="Wingdings" w:hint="default"/>
      </w:rPr>
    </w:lvl>
    <w:lvl w:ilvl="8" w:tplc="C0DC442A"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8DE292B"/>
    <w:multiLevelType w:val="hybridMultilevel"/>
    <w:tmpl w:val="FDD212AC"/>
    <w:lvl w:ilvl="0" w:tplc="27D8DAA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3" w15:restartNumberingAfterBreak="0">
    <w:nsid w:val="48F514BF"/>
    <w:multiLevelType w:val="hybridMultilevel"/>
    <w:tmpl w:val="B1187800"/>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4" w15:restartNumberingAfterBreak="0">
    <w:nsid w:val="4CC57389"/>
    <w:multiLevelType w:val="hybridMultilevel"/>
    <w:tmpl w:val="555AEE10"/>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5" w15:restartNumberingAfterBreak="0">
    <w:nsid w:val="4D324D33"/>
    <w:multiLevelType w:val="hybridMultilevel"/>
    <w:tmpl w:val="BA3C0464"/>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6" w15:restartNumberingAfterBreak="0">
    <w:nsid w:val="4EDD2BBA"/>
    <w:multiLevelType w:val="hybridMultilevel"/>
    <w:tmpl w:val="82A8E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3773CA8"/>
    <w:multiLevelType w:val="hybridMultilevel"/>
    <w:tmpl w:val="1F24F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6B82256"/>
    <w:multiLevelType w:val="hybridMultilevel"/>
    <w:tmpl w:val="C5746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0C00068"/>
    <w:multiLevelType w:val="hybridMultilevel"/>
    <w:tmpl w:val="FE56EE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64724877"/>
    <w:multiLevelType w:val="hybridMultilevel"/>
    <w:tmpl w:val="7BACDF1C"/>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41" w15:restartNumberingAfterBreak="0">
    <w:nsid w:val="65D43E15"/>
    <w:multiLevelType w:val="hybridMultilevel"/>
    <w:tmpl w:val="79A2B48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2" w15:restartNumberingAfterBreak="0">
    <w:nsid w:val="68C94113"/>
    <w:multiLevelType w:val="hybridMultilevel"/>
    <w:tmpl w:val="C4C07B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15:restartNumberingAfterBreak="0">
    <w:nsid w:val="69D856A4"/>
    <w:multiLevelType w:val="hybridMultilevel"/>
    <w:tmpl w:val="30E4022A"/>
    <w:lvl w:ilvl="0" w:tplc="04090003">
      <w:start w:val="1"/>
      <w:numFmt w:val="bullet"/>
      <w:lvlText w:val="o"/>
      <w:lvlJc w:val="left"/>
      <w:pPr>
        <w:ind w:left="775" w:hanging="360"/>
      </w:pPr>
      <w:rPr>
        <w:rFonts w:ascii="Courier New" w:hAnsi="Courier New" w:cs="Courier New"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4" w15:restartNumberingAfterBreak="0">
    <w:nsid w:val="6C37360C"/>
    <w:multiLevelType w:val="hybridMultilevel"/>
    <w:tmpl w:val="DF3A6C1E"/>
    <w:lvl w:ilvl="0" w:tplc="94A04F8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5" w15:restartNumberingAfterBreak="0">
    <w:nsid w:val="6E1A3613"/>
    <w:multiLevelType w:val="hybridMultilevel"/>
    <w:tmpl w:val="608070C0"/>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6" w15:restartNumberingAfterBreak="0">
    <w:nsid w:val="74577DA8"/>
    <w:multiLevelType w:val="multilevel"/>
    <w:tmpl w:val="C9763F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7E9B4273"/>
    <w:multiLevelType w:val="hybridMultilevel"/>
    <w:tmpl w:val="B6160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98997814">
    <w:abstractNumId w:val="44"/>
  </w:num>
  <w:num w:numId="2" w16cid:durableId="1067996318">
    <w:abstractNumId w:val="33"/>
  </w:num>
  <w:num w:numId="3" w16cid:durableId="1025331245">
    <w:abstractNumId w:val="15"/>
  </w:num>
  <w:num w:numId="4" w16cid:durableId="1389457903">
    <w:abstractNumId w:val="17"/>
  </w:num>
  <w:num w:numId="5" w16cid:durableId="955909711">
    <w:abstractNumId w:val="26"/>
  </w:num>
  <w:num w:numId="6" w16cid:durableId="1837761539">
    <w:abstractNumId w:val="32"/>
  </w:num>
  <w:num w:numId="7" w16cid:durableId="1366254517">
    <w:abstractNumId w:val="39"/>
  </w:num>
  <w:num w:numId="8" w16cid:durableId="1864321385">
    <w:abstractNumId w:val="42"/>
  </w:num>
  <w:num w:numId="9" w16cid:durableId="1283078956">
    <w:abstractNumId w:val="46"/>
  </w:num>
  <w:num w:numId="10" w16cid:durableId="1516186155">
    <w:abstractNumId w:val="9"/>
  </w:num>
  <w:num w:numId="11" w16cid:durableId="937953572">
    <w:abstractNumId w:val="7"/>
  </w:num>
  <w:num w:numId="12" w16cid:durableId="176890315">
    <w:abstractNumId w:val="6"/>
  </w:num>
  <w:num w:numId="13" w16cid:durableId="629481123">
    <w:abstractNumId w:val="5"/>
  </w:num>
  <w:num w:numId="14" w16cid:durableId="1844511356">
    <w:abstractNumId w:val="4"/>
  </w:num>
  <w:num w:numId="15" w16cid:durableId="1684669162">
    <w:abstractNumId w:val="8"/>
  </w:num>
  <w:num w:numId="16" w16cid:durableId="958142590">
    <w:abstractNumId w:val="3"/>
  </w:num>
  <w:num w:numId="17" w16cid:durableId="1297834362">
    <w:abstractNumId w:val="2"/>
  </w:num>
  <w:num w:numId="18" w16cid:durableId="1903902195">
    <w:abstractNumId w:val="1"/>
  </w:num>
  <w:num w:numId="19" w16cid:durableId="289943432">
    <w:abstractNumId w:val="0"/>
  </w:num>
  <w:num w:numId="20" w16cid:durableId="520095546">
    <w:abstractNumId w:val="41"/>
  </w:num>
  <w:num w:numId="21" w16cid:durableId="1917468977">
    <w:abstractNumId w:val="25"/>
  </w:num>
  <w:num w:numId="22" w16cid:durableId="815990988">
    <w:abstractNumId w:val="23"/>
  </w:num>
  <w:num w:numId="23" w16cid:durableId="792946378">
    <w:abstractNumId w:val="27"/>
  </w:num>
  <w:num w:numId="24" w16cid:durableId="2023046790">
    <w:abstractNumId w:val="18"/>
  </w:num>
  <w:num w:numId="25" w16cid:durableId="2119790073">
    <w:abstractNumId w:val="31"/>
  </w:num>
  <w:num w:numId="26" w16cid:durableId="832063669">
    <w:abstractNumId w:val="19"/>
  </w:num>
  <w:num w:numId="27" w16cid:durableId="509297664">
    <w:abstractNumId w:val="10"/>
  </w:num>
  <w:num w:numId="28" w16cid:durableId="17438829">
    <w:abstractNumId w:val="28"/>
  </w:num>
  <w:num w:numId="29" w16cid:durableId="420296984">
    <w:abstractNumId w:val="38"/>
  </w:num>
  <w:num w:numId="30" w16cid:durableId="1878658757">
    <w:abstractNumId w:val="21"/>
  </w:num>
  <w:num w:numId="31" w16cid:durableId="379860259">
    <w:abstractNumId w:val="36"/>
  </w:num>
  <w:num w:numId="32" w16cid:durableId="2056659111">
    <w:abstractNumId w:val="14"/>
  </w:num>
  <w:num w:numId="33" w16cid:durableId="103039093">
    <w:abstractNumId w:val="30"/>
  </w:num>
  <w:num w:numId="34" w16cid:durableId="854269613">
    <w:abstractNumId w:val="37"/>
  </w:num>
  <w:num w:numId="35" w16cid:durableId="1601375262">
    <w:abstractNumId w:val="45"/>
  </w:num>
  <w:num w:numId="36" w16cid:durableId="1064524129">
    <w:abstractNumId w:val="24"/>
  </w:num>
  <w:num w:numId="37" w16cid:durableId="837116273">
    <w:abstractNumId w:val="22"/>
  </w:num>
  <w:num w:numId="38" w16cid:durableId="109588402">
    <w:abstractNumId w:val="34"/>
  </w:num>
  <w:num w:numId="39" w16cid:durableId="117796519">
    <w:abstractNumId w:val="20"/>
  </w:num>
  <w:num w:numId="40" w16cid:durableId="1265303799">
    <w:abstractNumId w:val="12"/>
  </w:num>
  <w:num w:numId="41" w16cid:durableId="71437398">
    <w:abstractNumId w:val="35"/>
  </w:num>
  <w:num w:numId="42" w16cid:durableId="2106725835">
    <w:abstractNumId w:val="29"/>
  </w:num>
  <w:num w:numId="43" w16cid:durableId="76366795">
    <w:abstractNumId w:val="40"/>
  </w:num>
  <w:num w:numId="44" w16cid:durableId="950278057">
    <w:abstractNumId w:val="43"/>
  </w:num>
  <w:num w:numId="45" w16cid:durableId="1771470531">
    <w:abstractNumId w:val="13"/>
  </w:num>
  <w:num w:numId="46" w16cid:durableId="1395618695">
    <w:abstractNumId w:val="47"/>
  </w:num>
  <w:num w:numId="47" w16cid:durableId="1557663629">
    <w:abstractNumId w:val="16"/>
  </w:num>
  <w:num w:numId="48" w16cid:durableId="184713417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ive Woods">
    <w15:presenceInfo w15:providerId="AD" w15:userId="S-1-5-21-2445056989-4034144116-2377692438-68952"/>
  </w15:person>
  <w15:person w15:author="Deanna Cobb">
    <w15:presenceInfo w15:providerId="AD" w15:userId="S-1-5-21-2445056989-4034144116-2377692438-1635"/>
  </w15:person>
  <w15:person w15:author="jude thomas">
    <w15:presenceInfo w15:providerId="Windows Live" w15:userId="adb6723b8870ab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065FE7"/>
    <w:rsid w:val="00000777"/>
    <w:rsid w:val="00000ECA"/>
    <w:rsid w:val="0000165D"/>
    <w:rsid w:val="000017EC"/>
    <w:rsid w:val="000018CF"/>
    <w:rsid w:val="000040F9"/>
    <w:rsid w:val="000058E3"/>
    <w:rsid w:val="00006F3E"/>
    <w:rsid w:val="0000700B"/>
    <w:rsid w:val="0000721D"/>
    <w:rsid w:val="00011809"/>
    <w:rsid w:val="00011A98"/>
    <w:rsid w:val="00014FF4"/>
    <w:rsid w:val="00015B0F"/>
    <w:rsid w:val="00016D24"/>
    <w:rsid w:val="0001745D"/>
    <w:rsid w:val="00017C4B"/>
    <w:rsid w:val="0002059E"/>
    <w:rsid w:val="00020662"/>
    <w:rsid w:val="000210AB"/>
    <w:rsid w:val="00021EE2"/>
    <w:rsid w:val="00022FD5"/>
    <w:rsid w:val="000230EC"/>
    <w:rsid w:val="0002317F"/>
    <w:rsid w:val="000235D4"/>
    <w:rsid w:val="00023894"/>
    <w:rsid w:val="0002389E"/>
    <w:rsid w:val="0002561C"/>
    <w:rsid w:val="00025E21"/>
    <w:rsid w:val="00026842"/>
    <w:rsid w:val="0003061E"/>
    <w:rsid w:val="000314DB"/>
    <w:rsid w:val="00031B1F"/>
    <w:rsid w:val="00032A16"/>
    <w:rsid w:val="00032A35"/>
    <w:rsid w:val="00035801"/>
    <w:rsid w:val="000412CB"/>
    <w:rsid w:val="00041A0C"/>
    <w:rsid w:val="00042084"/>
    <w:rsid w:val="00042C7D"/>
    <w:rsid w:val="000431E5"/>
    <w:rsid w:val="00044159"/>
    <w:rsid w:val="00045CFD"/>
    <w:rsid w:val="000469C6"/>
    <w:rsid w:val="00046B60"/>
    <w:rsid w:val="00047844"/>
    <w:rsid w:val="00050C54"/>
    <w:rsid w:val="000512CA"/>
    <w:rsid w:val="00052745"/>
    <w:rsid w:val="00054338"/>
    <w:rsid w:val="00055576"/>
    <w:rsid w:val="0005645F"/>
    <w:rsid w:val="0005681B"/>
    <w:rsid w:val="000602A2"/>
    <w:rsid w:val="00065142"/>
    <w:rsid w:val="00065EBF"/>
    <w:rsid w:val="00065FE7"/>
    <w:rsid w:val="000669AA"/>
    <w:rsid w:val="00066F2C"/>
    <w:rsid w:val="000708FA"/>
    <w:rsid w:val="00071483"/>
    <w:rsid w:val="0007312D"/>
    <w:rsid w:val="00073813"/>
    <w:rsid w:val="0007496A"/>
    <w:rsid w:val="00074D81"/>
    <w:rsid w:val="00075A05"/>
    <w:rsid w:val="00080C75"/>
    <w:rsid w:val="00080D5C"/>
    <w:rsid w:val="00082D14"/>
    <w:rsid w:val="0008326E"/>
    <w:rsid w:val="00084024"/>
    <w:rsid w:val="0008439C"/>
    <w:rsid w:val="000853A6"/>
    <w:rsid w:val="00086A15"/>
    <w:rsid w:val="00086D89"/>
    <w:rsid w:val="00087384"/>
    <w:rsid w:val="00087F77"/>
    <w:rsid w:val="00090347"/>
    <w:rsid w:val="00091092"/>
    <w:rsid w:val="00091A38"/>
    <w:rsid w:val="000931B2"/>
    <w:rsid w:val="00093D45"/>
    <w:rsid w:val="00093DF6"/>
    <w:rsid w:val="000940C5"/>
    <w:rsid w:val="0009435A"/>
    <w:rsid w:val="00094C20"/>
    <w:rsid w:val="00094F15"/>
    <w:rsid w:val="000950FA"/>
    <w:rsid w:val="000A09A2"/>
    <w:rsid w:val="000A16C0"/>
    <w:rsid w:val="000A235B"/>
    <w:rsid w:val="000A71FA"/>
    <w:rsid w:val="000A7CF2"/>
    <w:rsid w:val="000B2EFF"/>
    <w:rsid w:val="000B3925"/>
    <w:rsid w:val="000B45A1"/>
    <w:rsid w:val="000B54F1"/>
    <w:rsid w:val="000B63FC"/>
    <w:rsid w:val="000B786A"/>
    <w:rsid w:val="000C34F5"/>
    <w:rsid w:val="000C3D4B"/>
    <w:rsid w:val="000C77EB"/>
    <w:rsid w:val="000D1750"/>
    <w:rsid w:val="000D1BDD"/>
    <w:rsid w:val="000D2421"/>
    <w:rsid w:val="000D2DCB"/>
    <w:rsid w:val="000D4044"/>
    <w:rsid w:val="000D639B"/>
    <w:rsid w:val="000E055F"/>
    <w:rsid w:val="000E0ACA"/>
    <w:rsid w:val="000E0DD6"/>
    <w:rsid w:val="000E31E7"/>
    <w:rsid w:val="000E3DF9"/>
    <w:rsid w:val="000E61BD"/>
    <w:rsid w:val="000E75F3"/>
    <w:rsid w:val="000F1062"/>
    <w:rsid w:val="000F1D70"/>
    <w:rsid w:val="000F211D"/>
    <w:rsid w:val="000F26E5"/>
    <w:rsid w:val="000F2A92"/>
    <w:rsid w:val="000F2B0F"/>
    <w:rsid w:val="000F4B37"/>
    <w:rsid w:val="000F67D0"/>
    <w:rsid w:val="000F6B2C"/>
    <w:rsid w:val="000F70E1"/>
    <w:rsid w:val="00101180"/>
    <w:rsid w:val="00101A2D"/>
    <w:rsid w:val="00101C7C"/>
    <w:rsid w:val="0010427B"/>
    <w:rsid w:val="00106FDF"/>
    <w:rsid w:val="001079FE"/>
    <w:rsid w:val="001103E4"/>
    <w:rsid w:val="00111751"/>
    <w:rsid w:val="001119DB"/>
    <w:rsid w:val="00113450"/>
    <w:rsid w:val="0011487B"/>
    <w:rsid w:val="00114FC3"/>
    <w:rsid w:val="00114FE8"/>
    <w:rsid w:val="00115C58"/>
    <w:rsid w:val="00117D06"/>
    <w:rsid w:val="00117D7F"/>
    <w:rsid w:val="001202F3"/>
    <w:rsid w:val="00121B9A"/>
    <w:rsid w:val="00121E2D"/>
    <w:rsid w:val="001229F2"/>
    <w:rsid w:val="00122B56"/>
    <w:rsid w:val="00123974"/>
    <w:rsid w:val="0012430A"/>
    <w:rsid w:val="001252F8"/>
    <w:rsid w:val="00125992"/>
    <w:rsid w:val="00127092"/>
    <w:rsid w:val="0013019F"/>
    <w:rsid w:val="00131444"/>
    <w:rsid w:val="001326E2"/>
    <w:rsid w:val="0013289E"/>
    <w:rsid w:val="00132C01"/>
    <w:rsid w:val="00134084"/>
    <w:rsid w:val="001342B9"/>
    <w:rsid w:val="00135498"/>
    <w:rsid w:val="00136EB3"/>
    <w:rsid w:val="00137F7B"/>
    <w:rsid w:val="00142231"/>
    <w:rsid w:val="001424BB"/>
    <w:rsid w:val="0014293B"/>
    <w:rsid w:val="00143E85"/>
    <w:rsid w:val="00144470"/>
    <w:rsid w:val="0014495C"/>
    <w:rsid w:val="0014584F"/>
    <w:rsid w:val="001459E7"/>
    <w:rsid w:val="00145FB1"/>
    <w:rsid w:val="00146378"/>
    <w:rsid w:val="00146F45"/>
    <w:rsid w:val="00147E22"/>
    <w:rsid w:val="00150E21"/>
    <w:rsid w:val="00150E70"/>
    <w:rsid w:val="001511CB"/>
    <w:rsid w:val="001518E1"/>
    <w:rsid w:val="00151E72"/>
    <w:rsid w:val="00152935"/>
    <w:rsid w:val="00153FD1"/>
    <w:rsid w:val="00154B2C"/>
    <w:rsid w:val="00154DC2"/>
    <w:rsid w:val="00157EFA"/>
    <w:rsid w:val="0016087B"/>
    <w:rsid w:val="001633A8"/>
    <w:rsid w:val="001649A1"/>
    <w:rsid w:val="00165101"/>
    <w:rsid w:val="00165BE7"/>
    <w:rsid w:val="00172C6A"/>
    <w:rsid w:val="00172D52"/>
    <w:rsid w:val="001733A5"/>
    <w:rsid w:val="001746D0"/>
    <w:rsid w:val="00174F6C"/>
    <w:rsid w:val="0017519E"/>
    <w:rsid w:val="00175BA9"/>
    <w:rsid w:val="00175BB5"/>
    <w:rsid w:val="00177882"/>
    <w:rsid w:val="00180E57"/>
    <w:rsid w:val="0018100E"/>
    <w:rsid w:val="0018136D"/>
    <w:rsid w:val="00182781"/>
    <w:rsid w:val="00182784"/>
    <w:rsid w:val="0018540B"/>
    <w:rsid w:val="001858FB"/>
    <w:rsid w:val="00185B01"/>
    <w:rsid w:val="00190904"/>
    <w:rsid w:val="00191F5A"/>
    <w:rsid w:val="0019305E"/>
    <w:rsid w:val="00193699"/>
    <w:rsid w:val="001939C1"/>
    <w:rsid w:val="00193E85"/>
    <w:rsid w:val="00194094"/>
    <w:rsid w:val="00195E28"/>
    <w:rsid w:val="00197603"/>
    <w:rsid w:val="001A1348"/>
    <w:rsid w:val="001A2426"/>
    <w:rsid w:val="001A4356"/>
    <w:rsid w:val="001A5E9D"/>
    <w:rsid w:val="001A6A04"/>
    <w:rsid w:val="001B0388"/>
    <w:rsid w:val="001B0ED8"/>
    <w:rsid w:val="001B1924"/>
    <w:rsid w:val="001B1EF4"/>
    <w:rsid w:val="001B44BF"/>
    <w:rsid w:val="001B58CA"/>
    <w:rsid w:val="001B6773"/>
    <w:rsid w:val="001B6AF6"/>
    <w:rsid w:val="001B6D13"/>
    <w:rsid w:val="001B7538"/>
    <w:rsid w:val="001B7599"/>
    <w:rsid w:val="001B762A"/>
    <w:rsid w:val="001C358B"/>
    <w:rsid w:val="001C42AE"/>
    <w:rsid w:val="001C5373"/>
    <w:rsid w:val="001C5C12"/>
    <w:rsid w:val="001C6E88"/>
    <w:rsid w:val="001C700D"/>
    <w:rsid w:val="001D04C8"/>
    <w:rsid w:val="001D1DB3"/>
    <w:rsid w:val="001D3C59"/>
    <w:rsid w:val="001D4053"/>
    <w:rsid w:val="001D45D1"/>
    <w:rsid w:val="001D5236"/>
    <w:rsid w:val="001D78EC"/>
    <w:rsid w:val="001E03E3"/>
    <w:rsid w:val="001E0772"/>
    <w:rsid w:val="001E284B"/>
    <w:rsid w:val="001E2A63"/>
    <w:rsid w:val="001E313A"/>
    <w:rsid w:val="001E53EA"/>
    <w:rsid w:val="001F0762"/>
    <w:rsid w:val="001F097E"/>
    <w:rsid w:val="001F0C46"/>
    <w:rsid w:val="001F0D45"/>
    <w:rsid w:val="001F0E04"/>
    <w:rsid w:val="001F11FE"/>
    <w:rsid w:val="001F19EF"/>
    <w:rsid w:val="001F1B29"/>
    <w:rsid w:val="001F2922"/>
    <w:rsid w:val="001F2DC0"/>
    <w:rsid w:val="001F4F12"/>
    <w:rsid w:val="001F65CE"/>
    <w:rsid w:val="001F76B7"/>
    <w:rsid w:val="00201F56"/>
    <w:rsid w:val="002023EE"/>
    <w:rsid w:val="00202728"/>
    <w:rsid w:val="00202C9E"/>
    <w:rsid w:val="002038D2"/>
    <w:rsid w:val="00203ED1"/>
    <w:rsid w:val="00210B95"/>
    <w:rsid w:val="00210F48"/>
    <w:rsid w:val="00211C85"/>
    <w:rsid w:val="00212CA2"/>
    <w:rsid w:val="002142D0"/>
    <w:rsid w:val="0021511A"/>
    <w:rsid w:val="00215531"/>
    <w:rsid w:val="0021782D"/>
    <w:rsid w:val="00222AD8"/>
    <w:rsid w:val="00224108"/>
    <w:rsid w:val="00224EAD"/>
    <w:rsid w:val="002274DA"/>
    <w:rsid w:val="00227842"/>
    <w:rsid w:val="002310CB"/>
    <w:rsid w:val="00232866"/>
    <w:rsid w:val="00234163"/>
    <w:rsid w:val="0023430F"/>
    <w:rsid w:val="002346DF"/>
    <w:rsid w:val="00235011"/>
    <w:rsid w:val="002359CD"/>
    <w:rsid w:val="00235FD4"/>
    <w:rsid w:val="002418DE"/>
    <w:rsid w:val="00241C9F"/>
    <w:rsid w:val="0024205A"/>
    <w:rsid w:val="00244A08"/>
    <w:rsid w:val="0024584D"/>
    <w:rsid w:val="002469EE"/>
    <w:rsid w:val="00247B8A"/>
    <w:rsid w:val="00251BF8"/>
    <w:rsid w:val="0025374E"/>
    <w:rsid w:val="002560A2"/>
    <w:rsid w:val="002565D2"/>
    <w:rsid w:val="002578BA"/>
    <w:rsid w:val="00257B5E"/>
    <w:rsid w:val="00260FB2"/>
    <w:rsid w:val="0026108C"/>
    <w:rsid w:val="0026168C"/>
    <w:rsid w:val="00265A8D"/>
    <w:rsid w:val="00265EAA"/>
    <w:rsid w:val="002662ED"/>
    <w:rsid w:val="002669EA"/>
    <w:rsid w:val="00267C8C"/>
    <w:rsid w:val="00267DB4"/>
    <w:rsid w:val="00270610"/>
    <w:rsid w:val="002708DE"/>
    <w:rsid w:val="00272047"/>
    <w:rsid w:val="0027290E"/>
    <w:rsid w:val="00272EEA"/>
    <w:rsid w:val="0027356A"/>
    <w:rsid w:val="002736E1"/>
    <w:rsid w:val="00273FF6"/>
    <w:rsid w:val="0027631A"/>
    <w:rsid w:val="0028140C"/>
    <w:rsid w:val="002816E9"/>
    <w:rsid w:val="0028207B"/>
    <w:rsid w:val="0028209C"/>
    <w:rsid w:val="002827A9"/>
    <w:rsid w:val="002834DF"/>
    <w:rsid w:val="00284604"/>
    <w:rsid w:val="00284A60"/>
    <w:rsid w:val="00284D3A"/>
    <w:rsid w:val="002852C9"/>
    <w:rsid w:val="002861E6"/>
    <w:rsid w:val="002878EB"/>
    <w:rsid w:val="0028792B"/>
    <w:rsid w:val="002907CE"/>
    <w:rsid w:val="00290C97"/>
    <w:rsid w:val="00293E05"/>
    <w:rsid w:val="00295656"/>
    <w:rsid w:val="0029605E"/>
    <w:rsid w:val="002961E3"/>
    <w:rsid w:val="002A0203"/>
    <w:rsid w:val="002A1247"/>
    <w:rsid w:val="002A15E5"/>
    <w:rsid w:val="002A26F9"/>
    <w:rsid w:val="002A2ABA"/>
    <w:rsid w:val="002A2D86"/>
    <w:rsid w:val="002A34E2"/>
    <w:rsid w:val="002A38ED"/>
    <w:rsid w:val="002A7D75"/>
    <w:rsid w:val="002B026C"/>
    <w:rsid w:val="002B214A"/>
    <w:rsid w:val="002B2AAD"/>
    <w:rsid w:val="002B2E8D"/>
    <w:rsid w:val="002B3619"/>
    <w:rsid w:val="002B4A65"/>
    <w:rsid w:val="002B540A"/>
    <w:rsid w:val="002B6783"/>
    <w:rsid w:val="002B76F6"/>
    <w:rsid w:val="002C019E"/>
    <w:rsid w:val="002C039F"/>
    <w:rsid w:val="002C0FA1"/>
    <w:rsid w:val="002C182A"/>
    <w:rsid w:val="002C1F4D"/>
    <w:rsid w:val="002C4781"/>
    <w:rsid w:val="002C55EF"/>
    <w:rsid w:val="002C622A"/>
    <w:rsid w:val="002C7923"/>
    <w:rsid w:val="002D0063"/>
    <w:rsid w:val="002D0118"/>
    <w:rsid w:val="002D01D0"/>
    <w:rsid w:val="002D0824"/>
    <w:rsid w:val="002D3DFA"/>
    <w:rsid w:val="002D68D4"/>
    <w:rsid w:val="002D6D37"/>
    <w:rsid w:val="002D7485"/>
    <w:rsid w:val="002D7E76"/>
    <w:rsid w:val="002E0255"/>
    <w:rsid w:val="002E0D53"/>
    <w:rsid w:val="002E23E5"/>
    <w:rsid w:val="002E39D0"/>
    <w:rsid w:val="002E3F1C"/>
    <w:rsid w:val="002E486D"/>
    <w:rsid w:val="002E5378"/>
    <w:rsid w:val="002E64AD"/>
    <w:rsid w:val="002E6C6C"/>
    <w:rsid w:val="002E7F09"/>
    <w:rsid w:val="002F0621"/>
    <w:rsid w:val="002F16E8"/>
    <w:rsid w:val="002F1A04"/>
    <w:rsid w:val="002F1BDE"/>
    <w:rsid w:val="002F1EAC"/>
    <w:rsid w:val="002F57A1"/>
    <w:rsid w:val="002F57D5"/>
    <w:rsid w:val="002F72F3"/>
    <w:rsid w:val="00300430"/>
    <w:rsid w:val="00301463"/>
    <w:rsid w:val="00301D36"/>
    <w:rsid w:val="003029FD"/>
    <w:rsid w:val="00303346"/>
    <w:rsid w:val="0030727C"/>
    <w:rsid w:val="00307567"/>
    <w:rsid w:val="003101D2"/>
    <w:rsid w:val="00310A81"/>
    <w:rsid w:val="00311085"/>
    <w:rsid w:val="00311E87"/>
    <w:rsid w:val="00312A4B"/>
    <w:rsid w:val="00316981"/>
    <w:rsid w:val="00325566"/>
    <w:rsid w:val="00325E3C"/>
    <w:rsid w:val="0032669B"/>
    <w:rsid w:val="003327DA"/>
    <w:rsid w:val="0033296C"/>
    <w:rsid w:val="00332EF3"/>
    <w:rsid w:val="00334F84"/>
    <w:rsid w:val="003350AF"/>
    <w:rsid w:val="00335A3F"/>
    <w:rsid w:val="003366F1"/>
    <w:rsid w:val="003371BB"/>
    <w:rsid w:val="003372C3"/>
    <w:rsid w:val="00337E46"/>
    <w:rsid w:val="00337E78"/>
    <w:rsid w:val="00340856"/>
    <w:rsid w:val="00340D61"/>
    <w:rsid w:val="00342613"/>
    <w:rsid w:val="00343474"/>
    <w:rsid w:val="00343B02"/>
    <w:rsid w:val="003444A8"/>
    <w:rsid w:val="003446E0"/>
    <w:rsid w:val="00345143"/>
    <w:rsid w:val="00345212"/>
    <w:rsid w:val="0034603A"/>
    <w:rsid w:val="00346EF4"/>
    <w:rsid w:val="003471DE"/>
    <w:rsid w:val="003479F2"/>
    <w:rsid w:val="00347A58"/>
    <w:rsid w:val="00350070"/>
    <w:rsid w:val="00352631"/>
    <w:rsid w:val="00352E84"/>
    <w:rsid w:val="00354CEE"/>
    <w:rsid w:val="003572BD"/>
    <w:rsid w:val="003573DB"/>
    <w:rsid w:val="00357415"/>
    <w:rsid w:val="003579FD"/>
    <w:rsid w:val="00360B61"/>
    <w:rsid w:val="00360CE2"/>
    <w:rsid w:val="0036105D"/>
    <w:rsid w:val="00365743"/>
    <w:rsid w:val="00365904"/>
    <w:rsid w:val="00365D39"/>
    <w:rsid w:val="00366F22"/>
    <w:rsid w:val="00370C51"/>
    <w:rsid w:val="00371C0C"/>
    <w:rsid w:val="00371E87"/>
    <w:rsid w:val="00375EC2"/>
    <w:rsid w:val="00375FB1"/>
    <w:rsid w:val="0038078C"/>
    <w:rsid w:val="00380C81"/>
    <w:rsid w:val="00381492"/>
    <w:rsid w:val="0038311B"/>
    <w:rsid w:val="00384236"/>
    <w:rsid w:val="00385E1C"/>
    <w:rsid w:val="003860CB"/>
    <w:rsid w:val="0038642C"/>
    <w:rsid w:val="00387872"/>
    <w:rsid w:val="003918B0"/>
    <w:rsid w:val="00392736"/>
    <w:rsid w:val="003939E1"/>
    <w:rsid w:val="00393EFF"/>
    <w:rsid w:val="00394591"/>
    <w:rsid w:val="00395233"/>
    <w:rsid w:val="00396CA9"/>
    <w:rsid w:val="003972A4"/>
    <w:rsid w:val="003973DD"/>
    <w:rsid w:val="00397DF1"/>
    <w:rsid w:val="003A05B4"/>
    <w:rsid w:val="003A0E33"/>
    <w:rsid w:val="003A1075"/>
    <w:rsid w:val="003A3675"/>
    <w:rsid w:val="003A459A"/>
    <w:rsid w:val="003A59AF"/>
    <w:rsid w:val="003A60F7"/>
    <w:rsid w:val="003A6359"/>
    <w:rsid w:val="003A6A35"/>
    <w:rsid w:val="003A6D28"/>
    <w:rsid w:val="003A6E68"/>
    <w:rsid w:val="003A7A98"/>
    <w:rsid w:val="003B1482"/>
    <w:rsid w:val="003B20B6"/>
    <w:rsid w:val="003B2DEB"/>
    <w:rsid w:val="003B4F32"/>
    <w:rsid w:val="003B53FB"/>
    <w:rsid w:val="003B6018"/>
    <w:rsid w:val="003C019C"/>
    <w:rsid w:val="003C1949"/>
    <w:rsid w:val="003C31DF"/>
    <w:rsid w:val="003C40BA"/>
    <w:rsid w:val="003C4FF4"/>
    <w:rsid w:val="003C6107"/>
    <w:rsid w:val="003C6D38"/>
    <w:rsid w:val="003C6FA7"/>
    <w:rsid w:val="003C7C3C"/>
    <w:rsid w:val="003D0646"/>
    <w:rsid w:val="003D0A7A"/>
    <w:rsid w:val="003D1126"/>
    <w:rsid w:val="003D1D70"/>
    <w:rsid w:val="003D2880"/>
    <w:rsid w:val="003D332A"/>
    <w:rsid w:val="003D47EE"/>
    <w:rsid w:val="003D4898"/>
    <w:rsid w:val="003D5964"/>
    <w:rsid w:val="003D67D7"/>
    <w:rsid w:val="003D6FE3"/>
    <w:rsid w:val="003D70D8"/>
    <w:rsid w:val="003D7178"/>
    <w:rsid w:val="003D7919"/>
    <w:rsid w:val="003E3341"/>
    <w:rsid w:val="003E600A"/>
    <w:rsid w:val="003E70B9"/>
    <w:rsid w:val="003F0EA6"/>
    <w:rsid w:val="003F1087"/>
    <w:rsid w:val="003F1689"/>
    <w:rsid w:val="003F2081"/>
    <w:rsid w:val="003F34B7"/>
    <w:rsid w:val="003F398E"/>
    <w:rsid w:val="003F3A54"/>
    <w:rsid w:val="003F6579"/>
    <w:rsid w:val="003F733A"/>
    <w:rsid w:val="003F7B2F"/>
    <w:rsid w:val="004002CB"/>
    <w:rsid w:val="00400AEE"/>
    <w:rsid w:val="00400CD5"/>
    <w:rsid w:val="00400D3B"/>
    <w:rsid w:val="00400FD1"/>
    <w:rsid w:val="00401990"/>
    <w:rsid w:val="00402A28"/>
    <w:rsid w:val="00404A51"/>
    <w:rsid w:val="004053C0"/>
    <w:rsid w:val="00405744"/>
    <w:rsid w:val="004110E2"/>
    <w:rsid w:val="004116C9"/>
    <w:rsid w:val="00411E0C"/>
    <w:rsid w:val="004150AC"/>
    <w:rsid w:val="004154B3"/>
    <w:rsid w:val="004166C7"/>
    <w:rsid w:val="00416857"/>
    <w:rsid w:val="00416994"/>
    <w:rsid w:val="00417B10"/>
    <w:rsid w:val="00420AE1"/>
    <w:rsid w:val="00420CEA"/>
    <w:rsid w:val="004212A7"/>
    <w:rsid w:val="00421D2A"/>
    <w:rsid w:val="0042235C"/>
    <w:rsid w:val="0042250A"/>
    <w:rsid w:val="00423C70"/>
    <w:rsid w:val="004260F6"/>
    <w:rsid w:val="00427551"/>
    <w:rsid w:val="00430BB3"/>
    <w:rsid w:val="00430FAD"/>
    <w:rsid w:val="00431EBA"/>
    <w:rsid w:val="00432A63"/>
    <w:rsid w:val="0043371A"/>
    <w:rsid w:val="00433738"/>
    <w:rsid w:val="00433C0C"/>
    <w:rsid w:val="00434159"/>
    <w:rsid w:val="00434733"/>
    <w:rsid w:val="004348E2"/>
    <w:rsid w:val="004353FF"/>
    <w:rsid w:val="004354FB"/>
    <w:rsid w:val="0043576A"/>
    <w:rsid w:val="00435955"/>
    <w:rsid w:val="0043712B"/>
    <w:rsid w:val="00437E5F"/>
    <w:rsid w:val="00441229"/>
    <w:rsid w:val="004418F2"/>
    <w:rsid w:val="0044300B"/>
    <w:rsid w:val="0044492B"/>
    <w:rsid w:val="00446880"/>
    <w:rsid w:val="00450E39"/>
    <w:rsid w:val="00452F0F"/>
    <w:rsid w:val="00452FB4"/>
    <w:rsid w:val="00453A06"/>
    <w:rsid w:val="00453AA4"/>
    <w:rsid w:val="00455173"/>
    <w:rsid w:val="004555D9"/>
    <w:rsid w:val="00455748"/>
    <w:rsid w:val="00456376"/>
    <w:rsid w:val="004572A2"/>
    <w:rsid w:val="00460958"/>
    <w:rsid w:val="004619E3"/>
    <w:rsid w:val="00461F19"/>
    <w:rsid w:val="004625A7"/>
    <w:rsid w:val="00464250"/>
    <w:rsid w:val="0046482C"/>
    <w:rsid w:val="00465349"/>
    <w:rsid w:val="00465570"/>
    <w:rsid w:val="00465C83"/>
    <w:rsid w:val="00470151"/>
    <w:rsid w:val="00470484"/>
    <w:rsid w:val="0047452E"/>
    <w:rsid w:val="00475134"/>
    <w:rsid w:val="004767F5"/>
    <w:rsid w:val="0048010E"/>
    <w:rsid w:val="00480673"/>
    <w:rsid w:val="00480A88"/>
    <w:rsid w:val="0048229E"/>
    <w:rsid w:val="00483735"/>
    <w:rsid w:val="004842D4"/>
    <w:rsid w:val="00484E89"/>
    <w:rsid w:val="00485B80"/>
    <w:rsid w:val="00485F09"/>
    <w:rsid w:val="00486A16"/>
    <w:rsid w:val="00486DE9"/>
    <w:rsid w:val="00487887"/>
    <w:rsid w:val="004908B5"/>
    <w:rsid w:val="00492402"/>
    <w:rsid w:val="00492ADC"/>
    <w:rsid w:val="00495338"/>
    <w:rsid w:val="004955E8"/>
    <w:rsid w:val="004958B8"/>
    <w:rsid w:val="00495DA0"/>
    <w:rsid w:val="00495FC3"/>
    <w:rsid w:val="00496227"/>
    <w:rsid w:val="00496B44"/>
    <w:rsid w:val="004979B3"/>
    <w:rsid w:val="004A04C7"/>
    <w:rsid w:val="004A106E"/>
    <w:rsid w:val="004A1462"/>
    <w:rsid w:val="004A34E5"/>
    <w:rsid w:val="004A3EBC"/>
    <w:rsid w:val="004A44AC"/>
    <w:rsid w:val="004A4727"/>
    <w:rsid w:val="004A4A4E"/>
    <w:rsid w:val="004A4E62"/>
    <w:rsid w:val="004A5186"/>
    <w:rsid w:val="004A6A28"/>
    <w:rsid w:val="004A6D82"/>
    <w:rsid w:val="004A6E27"/>
    <w:rsid w:val="004A6F6B"/>
    <w:rsid w:val="004A799D"/>
    <w:rsid w:val="004B0109"/>
    <w:rsid w:val="004B11FD"/>
    <w:rsid w:val="004B1ED6"/>
    <w:rsid w:val="004B273B"/>
    <w:rsid w:val="004B30EF"/>
    <w:rsid w:val="004B4B77"/>
    <w:rsid w:val="004B5669"/>
    <w:rsid w:val="004B5EF9"/>
    <w:rsid w:val="004B5FF6"/>
    <w:rsid w:val="004B7EA2"/>
    <w:rsid w:val="004B7F64"/>
    <w:rsid w:val="004C15E7"/>
    <w:rsid w:val="004C1D21"/>
    <w:rsid w:val="004C3BFA"/>
    <w:rsid w:val="004C3F3E"/>
    <w:rsid w:val="004C4126"/>
    <w:rsid w:val="004C5272"/>
    <w:rsid w:val="004C6E40"/>
    <w:rsid w:val="004C7A1F"/>
    <w:rsid w:val="004D03FB"/>
    <w:rsid w:val="004D0843"/>
    <w:rsid w:val="004D0F8A"/>
    <w:rsid w:val="004D11FC"/>
    <w:rsid w:val="004D12D3"/>
    <w:rsid w:val="004D2160"/>
    <w:rsid w:val="004D3E51"/>
    <w:rsid w:val="004E0159"/>
    <w:rsid w:val="004E1863"/>
    <w:rsid w:val="004E204B"/>
    <w:rsid w:val="004E2808"/>
    <w:rsid w:val="004E3795"/>
    <w:rsid w:val="004E42D6"/>
    <w:rsid w:val="004E45A5"/>
    <w:rsid w:val="004E5A59"/>
    <w:rsid w:val="004E5AFB"/>
    <w:rsid w:val="004E5DC6"/>
    <w:rsid w:val="004E7A23"/>
    <w:rsid w:val="004F0935"/>
    <w:rsid w:val="004F15FF"/>
    <w:rsid w:val="004F16A0"/>
    <w:rsid w:val="004F2F17"/>
    <w:rsid w:val="004F32F1"/>
    <w:rsid w:val="004F61E2"/>
    <w:rsid w:val="004F62A6"/>
    <w:rsid w:val="004F69A7"/>
    <w:rsid w:val="00500AA3"/>
    <w:rsid w:val="00500D3A"/>
    <w:rsid w:val="005014E6"/>
    <w:rsid w:val="00501C6D"/>
    <w:rsid w:val="00502B41"/>
    <w:rsid w:val="0050314F"/>
    <w:rsid w:val="0050347A"/>
    <w:rsid w:val="005055BE"/>
    <w:rsid w:val="00505AB2"/>
    <w:rsid w:val="00505CE3"/>
    <w:rsid w:val="0050771B"/>
    <w:rsid w:val="00507B5F"/>
    <w:rsid w:val="00507C21"/>
    <w:rsid w:val="00511558"/>
    <w:rsid w:val="0051582E"/>
    <w:rsid w:val="00517DA0"/>
    <w:rsid w:val="0052057D"/>
    <w:rsid w:val="0052061A"/>
    <w:rsid w:val="00520E90"/>
    <w:rsid w:val="005211D9"/>
    <w:rsid w:val="00524BA0"/>
    <w:rsid w:val="005263FA"/>
    <w:rsid w:val="00527BB2"/>
    <w:rsid w:val="00530628"/>
    <w:rsid w:val="00530B94"/>
    <w:rsid w:val="005316F2"/>
    <w:rsid w:val="00531D26"/>
    <w:rsid w:val="00532B79"/>
    <w:rsid w:val="00532B9C"/>
    <w:rsid w:val="00533CFE"/>
    <w:rsid w:val="00535C65"/>
    <w:rsid w:val="005364A3"/>
    <w:rsid w:val="0053654A"/>
    <w:rsid w:val="0053743C"/>
    <w:rsid w:val="00537F23"/>
    <w:rsid w:val="00540664"/>
    <w:rsid w:val="005429ED"/>
    <w:rsid w:val="00544B07"/>
    <w:rsid w:val="00546FAA"/>
    <w:rsid w:val="00553C35"/>
    <w:rsid w:val="00554B1D"/>
    <w:rsid w:val="00555AD1"/>
    <w:rsid w:val="00556291"/>
    <w:rsid w:val="00556885"/>
    <w:rsid w:val="00557250"/>
    <w:rsid w:val="00560036"/>
    <w:rsid w:val="00560989"/>
    <w:rsid w:val="005616E4"/>
    <w:rsid w:val="00561804"/>
    <w:rsid w:val="005635C4"/>
    <w:rsid w:val="005642FA"/>
    <w:rsid w:val="005643A1"/>
    <w:rsid w:val="00564D8A"/>
    <w:rsid w:val="0057000F"/>
    <w:rsid w:val="0057299A"/>
    <w:rsid w:val="00573B56"/>
    <w:rsid w:val="005764B5"/>
    <w:rsid w:val="005766A6"/>
    <w:rsid w:val="00581AF3"/>
    <w:rsid w:val="00581F54"/>
    <w:rsid w:val="00585680"/>
    <w:rsid w:val="00587BEB"/>
    <w:rsid w:val="00587BFD"/>
    <w:rsid w:val="0059039A"/>
    <w:rsid w:val="00591B9E"/>
    <w:rsid w:val="0059226E"/>
    <w:rsid w:val="00592768"/>
    <w:rsid w:val="005928D4"/>
    <w:rsid w:val="00592FC5"/>
    <w:rsid w:val="0059432D"/>
    <w:rsid w:val="005947CB"/>
    <w:rsid w:val="0059603E"/>
    <w:rsid w:val="005A217F"/>
    <w:rsid w:val="005A2C17"/>
    <w:rsid w:val="005A3852"/>
    <w:rsid w:val="005A3A88"/>
    <w:rsid w:val="005A54A8"/>
    <w:rsid w:val="005A572F"/>
    <w:rsid w:val="005A5F67"/>
    <w:rsid w:val="005A637F"/>
    <w:rsid w:val="005A7ADB"/>
    <w:rsid w:val="005B4C6B"/>
    <w:rsid w:val="005B6F22"/>
    <w:rsid w:val="005B71B3"/>
    <w:rsid w:val="005B76C3"/>
    <w:rsid w:val="005C00BB"/>
    <w:rsid w:val="005C1186"/>
    <w:rsid w:val="005C15BE"/>
    <w:rsid w:val="005C15F0"/>
    <w:rsid w:val="005C3B39"/>
    <w:rsid w:val="005C4CE6"/>
    <w:rsid w:val="005C6A0C"/>
    <w:rsid w:val="005C6A6C"/>
    <w:rsid w:val="005C723A"/>
    <w:rsid w:val="005C73CE"/>
    <w:rsid w:val="005D0483"/>
    <w:rsid w:val="005D15B1"/>
    <w:rsid w:val="005D2B99"/>
    <w:rsid w:val="005D2E0A"/>
    <w:rsid w:val="005D3A3F"/>
    <w:rsid w:val="005D4DB5"/>
    <w:rsid w:val="005D4E74"/>
    <w:rsid w:val="005D515E"/>
    <w:rsid w:val="005D5A12"/>
    <w:rsid w:val="005D6487"/>
    <w:rsid w:val="005E03C7"/>
    <w:rsid w:val="005E27BE"/>
    <w:rsid w:val="005E3041"/>
    <w:rsid w:val="005E36A6"/>
    <w:rsid w:val="005E4D41"/>
    <w:rsid w:val="005E4FF3"/>
    <w:rsid w:val="005E50A8"/>
    <w:rsid w:val="005E72EA"/>
    <w:rsid w:val="005E7898"/>
    <w:rsid w:val="005F0DC1"/>
    <w:rsid w:val="005F1759"/>
    <w:rsid w:val="005F4227"/>
    <w:rsid w:val="005F469C"/>
    <w:rsid w:val="005F5A9A"/>
    <w:rsid w:val="005F688B"/>
    <w:rsid w:val="005F75CD"/>
    <w:rsid w:val="005F7F2F"/>
    <w:rsid w:val="006014F1"/>
    <w:rsid w:val="00602A0E"/>
    <w:rsid w:val="006040C1"/>
    <w:rsid w:val="00605138"/>
    <w:rsid w:val="00606200"/>
    <w:rsid w:val="006069C0"/>
    <w:rsid w:val="0060773F"/>
    <w:rsid w:val="006115DA"/>
    <w:rsid w:val="00611BFE"/>
    <w:rsid w:val="006124CC"/>
    <w:rsid w:val="00613FAB"/>
    <w:rsid w:val="00614C55"/>
    <w:rsid w:val="0061514C"/>
    <w:rsid w:val="006179E4"/>
    <w:rsid w:val="006200EA"/>
    <w:rsid w:val="00621F8E"/>
    <w:rsid w:val="0062316C"/>
    <w:rsid w:val="006232F7"/>
    <w:rsid w:val="00623695"/>
    <w:rsid w:val="006236F7"/>
    <w:rsid w:val="006245F3"/>
    <w:rsid w:val="00625754"/>
    <w:rsid w:val="00626027"/>
    <w:rsid w:val="006322D6"/>
    <w:rsid w:val="006323DE"/>
    <w:rsid w:val="006326A2"/>
    <w:rsid w:val="006358DA"/>
    <w:rsid w:val="00635D3C"/>
    <w:rsid w:val="006360CD"/>
    <w:rsid w:val="00640DB5"/>
    <w:rsid w:val="0064242A"/>
    <w:rsid w:val="006425E9"/>
    <w:rsid w:val="006429A8"/>
    <w:rsid w:val="006433B7"/>
    <w:rsid w:val="00643F36"/>
    <w:rsid w:val="006449CF"/>
    <w:rsid w:val="006449E4"/>
    <w:rsid w:val="00647BEF"/>
    <w:rsid w:val="00652309"/>
    <w:rsid w:val="006526EE"/>
    <w:rsid w:val="006531B0"/>
    <w:rsid w:val="00653825"/>
    <w:rsid w:val="00654AF0"/>
    <w:rsid w:val="00654E67"/>
    <w:rsid w:val="00655FDB"/>
    <w:rsid w:val="0065674E"/>
    <w:rsid w:val="00656B84"/>
    <w:rsid w:val="00661078"/>
    <w:rsid w:val="00661730"/>
    <w:rsid w:val="00661A1D"/>
    <w:rsid w:val="00662224"/>
    <w:rsid w:val="00662892"/>
    <w:rsid w:val="00663042"/>
    <w:rsid w:val="00663838"/>
    <w:rsid w:val="006675F0"/>
    <w:rsid w:val="006676DF"/>
    <w:rsid w:val="006708B5"/>
    <w:rsid w:val="00672614"/>
    <w:rsid w:val="00672819"/>
    <w:rsid w:val="006736C3"/>
    <w:rsid w:val="00675AC1"/>
    <w:rsid w:val="0067602A"/>
    <w:rsid w:val="00676A08"/>
    <w:rsid w:val="0067740B"/>
    <w:rsid w:val="0067763C"/>
    <w:rsid w:val="00677CDC"/>
    <w:rsid w:val="00681CE5"/>
    <w:rsid w:val="00684BD2"/>
    <w:rsid w:val="00684D35"/>
    <w:rsid w:val="00685780"/>
    <w:rsid w:val="00685E7E"/>
    <w:rsid w:val="00686EA8"/>
    <w:rsid w:val="00690EA4"/>
    <w:rsid w:val="00692EEC"/>
    <w:rsid w:val="00696846"/>
    <w:rsid w:val="00696876"/>
    <w:rsid w:val="00697A9D"/>
    <w:rsid w:val="006A1340"/>
    <w:rsid w:val="006A1498"/>
    <w:rsid w:val="006A16DA"/>
    <w:rsid w:val="006B1A5B"/>
    <w:rsid w:val="006B4D16"/>
    <w:rsid w:val="006B6C60"/>
    <w:rsid w:val="006B7DA4"/>
    <w:rsid w:val="006C03A8"/>
    <w:rsid w:val="006C0B1E"/>
    <w:rsid w:val="006C2424"/>
    <w:rsid w:val="006C277A"/>
    <w:rsid w:val="006C4B54"/>
    <w:rsid w:val="006C5AA4"/>
    <w:rsid w:val="006C5F1B"/>
    <w:rsid w:val="006D022E"/>
    <w:rsid w:val="006D0720"/>
    <w:rsid w:val="006D18A5"/>
    <w:rsid w:val="006D26BD"/>
    <w:rsid w:val="006D26C3"/>
    <w:rsid w:val="006D4FEE"/>
    <w:rsid w:val="006D5007"/>
    <w:rsid w:val="006D5D03"/>
    <w:rsid w:val="006D6827"/>
    <w:rsid w:val="006D6FEC"/>
    <w:rsid w:val="006D78BE"/>
    <w:rsid w:val="006E0159"/>
    <w:rsid w:val="006E180E"/>
    <w:rsid w:val="006E1EAF"/>
    <w:rsid w:val="006E2D0C"/>
    <w:rsid w:val="006E40F0"/>
    <w:rsid w:val="006E58B2"/>
    <w:rsid w:val="006E5C45"/>
    <w:rsid w:val="006E60F6"/>
    <w:rsid w:val="006E68C2"/>
    <w:rsid w:val="006E6D0C"/>
    <w:rsid w:val="006E6EB9"/>
    <w:rsid w:val="006E7417"/>
    <w:rsid w:val="006E7892"/>
    <w:rsid w:val="006E7A40"/>
    <w:rsid w:val="006F17C2"/>
    <w:rsid w:val="006F53B3"/>
    <w:rsid w:val="006F6073"/>
    <w:rsid w:val="006F61B7"/>
    <w:rsid w:val="006F7651"/>
    <w:rsid w:val="00701267"/>
    <w:rsid w:val="007014B1"/>
    <w:rsid w:val="007014CB"/>
    <w:rsid w:val="00703171"/>
    <w:rsid w:val="0070359B"/>
    <w:rsid w:val="00703A07"/>
    <w:rsid w:val="00703DD5"/>
    <w:rsid w:val="0070576D"/>
    <w:rsid w:val="007063C4"/>
    <w:rsid w:val="00707EB8"/>
    <w:rsid w:val="007100DE"/>
    <w:rsid w:val="0071019C"/>
    <w:rsid w:val="00710724"/>
    <w:rsid w:val="007110B8"/>
    <w:rsid w:val="00711A3F"/>
    <w:rsid w:val="007121D5"/>
    <w:rsid w:val="00712413"/>
    <w:rsid w:val="00713C22"/>
    <w:rsid w:val="00713EE8"/>
    <w:rsid w:val="00715032"/>
    <w:rsid w:val="0071655B"/>
    <w:rsid w:val="007165E3"/>
    <w:rsid w:val="00716E7D"/>
    <w:rsid w:val="00720719"/>
    <w:rsid w:val="0072272F"/>
    <w:rsid w:val="00722DB5"/>
    <w:rsid w:val="00723525"/>
    <w:rsid w:val="00725707"/>
    <w:rsid w:val="007259C9"/>
    <w:rsid w:val="0073238C"/>
    <w:rsid w:val="00733018"/>
    <w:rsid w:val="007330E3"/>
    <w:rsid w:val="00736E70"/>
    <w:rsid w:val="00737B2B"/>
    <w:rsid w:val="007404B7"/>
    <w:rsid w:val="00740D5B"/>
    <w:rsid w:val="00740E0F"/>
    <w:rsid w:val="00743242"/>
    <w:rsid w:val="00744FC3"/>
    <w:rsid w:val="00745CEE"/>
    <w:rsid w:val="00747F04"/>
    <w:rsid w:val="00750B77"/>
    <w:rsid w:val="00750C04"/>
    <w:rsid w:val="0075181E"/>
    <w:rsid w:val="00754CCD"/>
    <w:rsid w:val="007555DA"/>
    <w:rsid w:val="007567FA"/>
    <w:rsid w:val="00756BBD"/>
    <w:rsid w:val="007625DA"/>
    <w:rsid w:val="00763504"/>
    <w:rsid w:val="00764642"/>
    <w:rsid w:val="0076509E"/>
    <w:rsid w:val="00772E04"/>
    <w:rsid w:val="00773698"/>
    <w:rsid w:val="00777952"/>
    <w:rsid w:val="007804E1"/>
    <w:rsid w:val="00780B33"/>
    <w:rsid w:val="00781DDA"/>
    <w:rsid w:val="00781FC8"/>
    <w:rsid w:val="0078291F"/>
    <w:rsid w:val="007843EA"/>
    <w:rsid w:val="00784458"/>
    <w:rsid w:val="007846C4"/>
    <w:rsid w:val="007868E6"/>
    <w:rsid w:val="00786A3D"/>
    <w:rsid w:val="00787518"/>
    <w:rsid w:val="00787B6E"/>
    <w:rsid w:val="0079091F"/>
    <w:rsid w:val="0079295E"/>
    <w:rsid w:val="00793CE1"/>
    <w:rsid w:val="00794402"/>
    <w:rsid w:val="00794442"/>
    <w:rsid w:val="00794817"/>
    <w:rsid w:val="007A324F"/>
    <w:rsid w:val="007A6017"/>
    <w:rsid w:val="007A7E91"/>
    <w:rsid w:val="007B0255"/>
    <w:rsid w:val="007B0992"/>
    <w:rsid w:val="007B1A6A"/>
    <w:rsid w:val="007B32B9"/>
    <w:rsid w:val="007B43F2"/>
    <w:rsid w:val="007B4ADF"/>
    <w:rsid w:val="007B6551"/>
    <w:rsid w:val="007B6E55"/>
    <w:rsid w:val="007B6E7F"/>
    <w:rsid w:val="007B79CE"/>
    <w:rsid w:val="007C1540"/>
    <w:rsid w:val="007C32D5"/>
    <w:rsid w:val="007C466F"/>
    <w:rsid w:val="007C475F"/>
    <w:rsid w:val="007C58FF"/>
    <w:rsid w:val="007C5CDC"/>
    <w:rsid w:val="007C5D48"/>
    <w:rsid w:val="007C6C4E"/>
    <w:rsid w:val="007D0EE9"/>
    <w:rsid w:val="007D1FB3"/>
    <w:rsid w:val="007D2000"/>
    <w:rsid w:val="007D22B1"/>
    <w:rsid w:val="007D2415"/>
    <w:rsid w:val="007D24FB"/>
    <w:rsid w:val="007D3B34"/>
    <w:rsid w:val="007D3CC2"/>
    <w:rsid w:val="007D3E4F"/>
    <w:rsid w:val="007D5585"/>
    <w:rsid w:val="007D6C17"/>
    <w:rsid w:val="007D708E"/>
    <w:rsid w:val="007D7473"/>
    <w:rsid w:val="007E042C"/>
    <w:rsid w:val="007E24A4"/>
    <w:rsid w:val="007E317C"/>
    <w:rsid w:val="007E4329"/>
    <w:rsid w:val="007E4A6E"/>
    <w:rsid w:val="007E5DD4"/>
    <w:rsid w:val="007E75C7"/>
    <w:rsid w:val="007E7D4E"/>
    <w:rsid w:val="007F01A2"/>
    <w:rsid w:val="007F07EF"/>
    <w:rsid w:val="007F0FD2"/>
    <w:rsid w:val="007F1882"/>
    <w:rsid w:val="007F260B"/>
    <w:rsid w:val="007F3877"/>
    <w:rsid w:val="007F4F93"/>
    <w:rsid w:val="007F77FE"/>
    <w:rsid w:val="0080082F"/>
    <w:rsid w:val="008012F9"/>
    <w:rsid w:val="00802080"/>
    <w:rsid w:val="0080235D"/>
    <w:rsid w:val="00805001"/>
    <w:rsid w:val="00807828"/>
    <w:rsid w:val="0080782B"/>
    <w:rsid w:val="00807AFB"/>
    <w:rsid w:val="0081068E"/>
    <w:rsid w:val="00812DA1"/>
    <w:rsid w:val="00813FFC"/>
    <w:rsid w:val="00814FA0"/>
    <w:rsid w:val="008174FB"/>
    <w:rsid w:val="00817781"/>
    <w:rsid w:val="00817927"/>
    <w:rsid w:val="00821FB7"/>
    <w:rsid w:val="00823C5F"/>
    <w:rsid w:val="00824E21"/>
    <w:rsid w:val="008250F5"/>
    <w:rsid w:val="00825A27"/>
    <w:rsid w:val="00827747"/>
    <w:rsid w:val="0083268B"/>
    <w:rsid w:val="008326F3"/>
    <w:rsid w:val="00833665"/>
    <w:rsid w:val="008341A1"/>
    <w:rsid w:val="00834FF3"/>
    <w:rsid w:val="00835F84"/>
    <w:rsid w:val="00836EA2"/>
    <w:rsid w:val="008378F1"/>
    <w:rsid w:val="00840843"/>
    <w:rsid w:val="00840E00"/>
    <w:rsid w:val="008451B5"/>
    <w:rsid w:val="0084622E"/>
    <w:rsid w:val="008469FC"/>
    <w:rsid w:val="008470DB"/>
    <w:rsid w:val="0084785E"/>
    <w:rsid w:val="00847F04"/>
    <w:rsid w:val="008501B4"/>
    <w:rsid w:val="00850683"/>
    <w:rsid w:val="00850EDF"/>
    <w:rsid w:val="008510BC"/>
    <w:rsid w:val="00851F88"/>
    <w:rsid w:val="00856596"/>
    <w:rsid w:val="00856735"/>
    <w:rsid w:val="00857EBD"/>
    <w:rsid w:val="00860CCD"/>
    <w:rsid w:val="0086129C"/>
    <w:rsid w:val="00862AD9"/>
    <w:rsid w:val="00862C05"/>
    <w:rsid w:val="00862E4B"/>
    <w:rsid w:val="00863262"/>
    <w:rsid w:val="008649E2"/>
    <w:rsid w:val="00867A24"/>
    <w:rsid w:val="00867BAA"/>
    <w:rsid w:val="00871CEC"/>
    <w:rsid w:val="00872830"/>
    <w:rsid w:val="00873D4F"/>
    <w:rsid w:val="008746D9"/>
    <w:rsid w:val="00874CAD"/>
    <w:rsid w:val="00875864"/>
    <w:rsid w:val="00875E40"/>
    <w:rsid w:val="0087639D"/>
    <w:rsid w:val="00876D2A"/>
    <w:rsid w:val="00877F48"/>
    <w:rsid w:val="00881772"/>
    <w:rsid w:val="008817F6"/>
    <w:rsid w:val="00882B30"/>
    <w:rsid w:val="00883AFB"/>
    <w:rsid w:val="00883E89"/>
    <w:rsid w:val="0088557A"/>
    <w:rsid w:val="0088699A"/>
    <w:rsid w:val="00886FAF"/>
    <w:rsid w:val="008878F6"/>
    <w:rsid w:val="00892AA9"/>
    <w:rsid w:val="008932F8"/>
    <w:rsid w:val="00893473"/>
    <w:rsid w:val="0089576A"/>
    <w:rsid w:val="00895D3F"/>
    <w:rsid w:val="0089681D"/>
    <w:rsid w:val="00897CFF"/>
    <w:rsid w:val="008A0BB1"/>
    <w:rsid w:val="008A4A1B"/>
    <w:rsid w:val="008A529A"/>
    <w:rsid w:val="008A6279"/>
    <w:rsid w:val="008A68AF"/>
    <w:rsid w:val="008A7E17"/>
    <w:rsid w:val="008B0A3E"/>
    <w:rsid w:val="008B0D1E"/>
    <w:rsid w:val="008B1CC1"/>
    <w:rsid w:val="008B280B"/>
    <w:rsid w:val="008B3814"/>
    <w:rsid w:val="008B44DF"/>
    <w:rsid w:val="008B5630"/>
    <w:rsid w:val="008B59F4"/>
    <w:rsid w:val="008B6398"/>
    <w:rsid w:val="008C3ECC"/>
    <w:rsid w:val="008C42D6"/>
    <w:rsid w:val="008C43AC"/>
    <w:rsid w:val="008C44C8"/>
    <w:rsid w:val="008C605D"/>
    <w:rsid w:val="008C6BB4"/>
    <w:rsid w:val="008C7120"/>
    <w:rsid w:val="008D05E9"/>
    <w:rsid w:val="008D0D84"/>
    <w:rsid w:val="008D3172"/>
    <w:rsid w:val="008D368D"/>
    <w:rsid w:val="008D3AB9"/>
    <w:rsid w:val="008D3D96"/>
    <w:rsid w:val="008D426F"/>
    <w:rsid w:val="008D58ED"/>
    <w:rsid w:val="008E036B"/>
    <w:rsid w:val="008E09F1"/>
    <w:rsid w:val="008E0B91"/>
    <w:rsid w:val="008E16B3"/>
    <w:rsid w:val="008E2FA6"/>
    <w:rsid w:val="008E3CE3"/>
    <w:rsid w:val="008E428C"/>
    <w:rsid w:val="008E5011"/>
    <w:rsid w:val="008E5C79"/>
    <w:rsid w:val="008E6784"/>
    <w:rsid w:val="008E7D7E"/>
    <w:rsid w:val="008F0A77"/>
    <w:rsid w:val="008F0A7E"/>
    <w:rsid w:val="008F0FFE"/>
    <w:rsid w:val="008F1088"/>
    <w:rsid w:val="008F12F1"/>
    <w:rsid w:val="008F21A7"/>
    <w:rsid w:val="008F6663"/>
    <w:rsid w:val="008F69B0"/>
    <w:rsid w:val="008F75FE"/>
    <w:rsid w:val="008F7C72"/>
    <w:rsid w:val="00900BAD"/>
    <w:rsid w:val="0090169E"/>
    <w:rsid w:val="00901D96"/>
    <w:rsid w:val="00902EE5"/>
    <w:rsid w:val="00903012"/>
    <w:rsid w:val="00903761"/>
    <w:rsid w:val="00903A42"/>
    <w:rsid w:val="0090400A"/>
    <w:rsid w:val="009046BA"/>
    <w:rsid w:val="00904902"/>
    <w:rsid w:val="00904936"/>
    <w:rsid w:val="00904A46"/>
    <w:rsid w:val="0090575F"/>
    <w:rsid w:val="00905A4D"/>
    <w:rsid w:val="0090666F"/>
    <w:rsid w:val="00906A08"/>
    <w:rsid w:val="00906A1A"/>
    <w:rsid w:val="00906B25"/>
    <w:rsid w:val="00907B02"/>
    <w:rsid w:val="00910B3D"/>
    <w:rsid w:val="009110E8"/>
    <w:rsid w:val="00912C70"/>
    <w:rsid w:val="0091311B"/>
    <w:rsid w:val="00913FF6"/>
    <w:rsid w:val="00914496"/>
    <w:rsid w:val="00916301"/>
    <w:rsid w:val="00921B2E"/>
    <w:rsid w:val="00922B9A"/>
    <w:rsid w:val="00922E4A"/>
    <w:rsid w:val="009238D9"/>
    <w:rsid w:val="00923E5C"/>
    <w:rsid w:val="009243C0"/>
    <w:rsid w:val="00926537"/>
    <w:rsid w:val="00927738"/>
    <w:rsid w:val="00932331"/>
    <w:rsid w:val="0093283E"/>
    <w:rsid w:val="0093394E"/>
    <w:rsid w:val="00933B41"/>
    <w:rsid w:val="00934840"/>
    <w:rsid w:val="00934F5C"/>
    <w:rsid w:val="00935421"/>
    <w:rsid w:val="009355A9"/>
    <w:rsid w:val="00937744"/>
    <w:rsid w:val="00941911"/>
    <w:rsid w:val="00941DAC"/>
    <w:rsid w:val="00944AF9"/>
    <w:rsid w:val="00950E71"/>
    <w:rsid w:val="009530A3"/>
    <w:rsid w:val="00954332"/>
    <w:rsid w:val="009544BB"/>
    <w:rsid w:val="009562F0"/>
    <w:rsid w:val="009570B8"/>
    <w:rsid w:val="00957F3A"/>
    <w:rsid w:val="00961494"/>
    <w:rsid w:val="00961D3A"/>
    <w:rsid w:val="00962CAC"/>
    <w:rsid w:val="00963E13"/>
    <w:rsid w:val="00965F38"/>
    <w:rsid w:val="00966CA0"/>
    <w:rsid w:val="00967592"/>
    <w:rsid w:val="00967F98"/>
    <w:rsid w:val="009702B6"/>
    <w:rsid w:val="00970740"/>
    <w:rsid w:val="00970AB3"/>
    <w:rsid w:val="0097137B"/>
    <w:rsid w:val="009723BD"/>
    <w:rsid w:val="00972AE2"/>
    <w:rsid w:val="00972D11"/>
    <w:rsid w:val="00973FFC"/>
    <w:rsid w:val="0097454E"/>
    <w:rsid w:val="00975956"/>
    <w:rsid w:val="00975E5D"/>
    <w:rsid w:val="00977067"/>
    <w:rsid w:val="009775D5"/>
    <w:rsid w:val="00981944"/>
    <w:rsid w:val="00981FD9"/>
    <w:rsid w:val="00982A30"/>
    <w:rsid w:val="00982E9B"/>
    <w:rsid w:val="00983CB2"/>
    <w:rsid w:val="009858C4"/>
    <w:rsid w:val="00986213"/>
    <w:rsid w:val="00986D70"/>
    <w:rsid w:val="00987F12"/>
    <w:rsid w:val="00991A3A"/>
    <w:rsid w:val="00992381"/>
    <w:rsid w:val="0099249E"/>
    <w:rsid w:val="009934DC"/>
    <w:rsid w:val="00993635"/>
    <w:rsid w:val="00993844"/>
    <w:rsid w:val="00996241"/>
    <w:rsid w:val="009A1412"/>
    <w:rsid w:val="009A15F5"/>
    <w:rsid w:val="009A162B"/>
    <w:rsid w:val="009A2BB5"/>
    <w:rsid w:val="009A2D16"/>
    <w:rsid w:val="009A2DA0"/>
    <w:rsid w:val="009A3E99"/>
    <w:rsid w:val="009A3FEB"/>
    <w:rsid w:val="009A4448"/>
    <w:rsid w:val="009A5CEF"/>
    <w:rsid w:val="009A7846"/>
    <w:rsid w:val="009B039B"/>
    <w:rsid w:val="009B1244"/>
    <w:rsid w:val="009B2180"/>
    <w:rsid w:val="009B23FD"/>
    <w:rsid w:val="009B2FCB"/>
    <w:rsid w:val="009B410F"/>
    <w:rsid w:val="009B4C8F"/>
    <w:rsid w:val="009B525E"/>
    <w:rsid w:val="009B619B"/>
    <w:rsid w:val="009B64A5"/>
    <w:rsid w:val="009B6E30"/>
    <w:rsid w:val="009B727F"/>
    <w:rsid w:val="009C0645"/>
    <w:rsid w:val="009C1470"/>
    <w:rsid w:val="009C15BF"/>
    <w:rsid w:val="009C2DA0"/>
    <w:rsid w:val="009C371F"/>
    <w:rsid w:val="009C6734"/>
    <w:rsid w:val="009C73B7"/>
    <w:rsid w:val="009C7FFC"/>
    <w:rsid w:val="009D22C2"/>
    <w:rsid w:val="009D29A9"/>
    <w:rsid w:val="009D2DDA"/>
    <w:rsid w:val="009D4972"/>
    <w:rsid w:val="009D562B"/>
    <w:rsid w:val="009D6AD2"/>
    <w:rsid w:val="009D7A32"/>
    <w:rsid w:val="009D7ACD"/>
    <w:rsid w:val="009E03A5"/>
    <w:rsid w:val="009E089C"/>
    <w:rsid w:val="009E3A82"/>
    <w:rsid w:val="009E3E5F"/>
    <w:rsid w:val="009E4747"/>
    <w:rsid w:val="009E5199"/>
    <w:rsid w:val="009E53E2"/>
    <w:rsid w:val="009E5D05"/>
    <w:rsid w:val="009E5E91"/>
    <w:rsid w:val="009F01D0"/>
    <w:rsid w:val="009F087A"/>
    <w:rsid w:val="009F1A30"/>
    <w:rsid w:val="009F1CD2"/>
    <w:rsid w:val="009F29A0"/>
    <w:rsid w:val="009F318F"/>
    <w:rsid w:val="009F49A1"/>
    <w:rsid w:val="009F547E"/>
    <w:rsid w:val="009F61F1"/>
    <w:rsid w:val="009F75B0"/>
    <w:rsid w:val="00A0003B"/>
    <w:rsid w:val="00A00761"/>
    <w:rsid w:val="00A00A23"/>
    <w:rsid w:val="00A01540"/>
    <w:rsid w:val="00A01AE2"/>
    <w:rsid w:val="00A01D3A"/>
    <w:rsid w:val="00A0366C"/>
    <w:rsid w:val="00A03F94"/>
    <w:rsid w:val="00A049D8"/>
    <w:rsid w:val="00A04F5D"/>
    <w:rsid w:val="00A0629B"/>
    <w:rsid w:val="00A06CD4"/>
    <w:rsid w:val="00A07CC6"/>
    <w:rsid w:val="00A10173"/>
    <w:rsid w:val="00A10D1D"/>
    <w:rsid w:val="00A11AC5"/>
    <w:rsid w:val="00A1285C"/>
    <w:rsid w:val="00A13093"/>
    <w:rsid w:val="00A13120"/>
    <w:rsid w:val="00A14711"/>
    <w:rsid w:val="00A14CB2"/>
    <w:rsid w:val="00A169E2"/>
    <w:rsid w:val="00A16DF3"/>
    <w:rsid w:val="00A21C8C"/>
    <w:rsid w:val="00A21F41"/>
    <w:rsid w:val="00A220E7"/>
    <w:rsid w:val="00A2330F"/>
    <w:rsid w:val="00A2390B"/>
    <w:rsid w:val="00A23D4A"/>
    <w:rsid w:val="00A258F3"/>
    <w:rsid w:val="00A300E3"/>
    <w:rsid w:val="00A3110E"/>
    <w:rsid w:val="00A31B7E"/>
    <w:rsid w:val="00A32053"/>
    <w:rsid w:val="00A3279F"/>
    <w:rsid w:val="00A3369A"/>
    <w:rsid w:val="00A34B1A"/>
    <w:rsid w:val="00A36599"/>
    <w:rsid w:val="00A369F4"/>
    <w:rsid w:val="00A40251"/>
    <w:rsid w:val="00A40564"/>
    <w:rsid w:val="00A40CBE"/>
    <w:rsid w:val="00A42F82"/>
    <w:rsid w:val="00A43493"/>
    <w:rsid w:val="00A446A9"/>
    <w:rsid w:val="00A45879"/>
    <w:rsid w:val="00A47C3C"/>
    <w:rsid w:val="00A518EB"/>
    <w:rsid w:val="00A54BC5"/>
    <w:rsid w:val="00A55C17"/>
    <w:rsid w:val="00A5665F"/>
    <w:rsid w:val="00A56D2B"/>
    <w:rsid w:val="00A62F4F"/>
    <w:rsid w:val="00A6489B"/>
    <w:rsid w:val="00A6515A"/>
    <w:rsid w:val="00A67632"/>
    <w:rsid w:val="00A70276"/>
    <w:rsid w:val="00A70453"/>
    <w:rsid w:val="00A71661"/>
    <w:rsid w:val="00A73228"/>
    <w:rsid w:val="00A73CCF"/>
    <w:rsid w:val="00A73DAA"/>
    <w:rsid w:val="00A73E0D"/>
    <w:rsid w:val="00A74102"/>
    <w:rsid w:val="00A748D8"/>
    <w:rsid w:val="00A7499F"/>
    <w:rsid w:val="00A76D2E"/>
    <w:rsid w:val="00A81025"/>
    <w:rsid w:val="00A81834"/>
    <w:rsid w:val="00A82490"/>
    <w:rsid w:val="00A83161"/>
    <w:rsid w:val="00A844A2"/>
    <w:rsid w:val="00A85D24"/>
    <w:rsid w:val="00A86D50"/>
    <w:rsid w:val="00A87AF7"/>
    <w:rsid w:val="00A90F6F"/>
    <w:rsid w:val="00A91027"/>
    <w:rsid w:val="00A92D25"/>
    <w:rsid w:val="00A92FF9"/>
    <w:rsid w:val="00A93679"/>
    <w:rsid w:val="00A938A4"/>
    <w:rsid w:val="00A93DFF"/>
    <w:rsid w:val="00A95372"/>
    <w:rsid w:val="00A95B5E"/>
    <w:rsid w:val="00A96E33"/>
    <w:rsid w:val="00A97662"/>
    <w:rsid w:val="00AA01EE"/>
    <w:rsid w:val="00AA262F"/>
    <w:rsid w:val="00AA453C"/>
    <w:rsid w:val="00AA566A"/>
    <w:rsid w:val="00AA5C2A"/>
    <w:rsid w:val="00AA6571"/>
    <w:rsid w:val="00AA7A93"/>
    <w:rsid w:val="00AA7F21"/>
    <w:rsid w:val="00AB0394"/>
    <w:rsid w:val="00AB15B7"/>
    <w:rsid w:val="00AB4951"/>
    <w:rsid w:val="00AC00E0"/>
    <w:rsid w:val="00AC34A1"/>
    <w:rsid w:val="00AC3CDB"/>
    <w:rsid w:val="00AC3F22"/>
    <w:rsid w:val="00AC5E1F"/>
    <w:rsid w:val="00AC6477"/>
    <w:rsid w:val="00AC6C3D"/>
    <w:rsid w:val="00AC6C55"/>
    <w:rsid w:val="00AD13F1"/>
    <w:rsid w:val="00AD157A"/>
    <w:rsid w:val="00AD1B9A"/>
    <w:rsid w:val="00AD3B7C"/>
    <w:rsid w:val="00AD4016"/>
    <w:rsid w:val="00AD7DE8"/>
    <w:rsid w:val="00AE0150"/>
    <w:rsid w:val="00AE07A2"/>
    <w:rsid w:val="00AE0927"/>
    <w:rsid w:val="00AE116C"/>
    <w:rsid w:val="00AE1C7F"/>
    <w:rsid w:val="00AE2B05"/>
    <w:rsid w:val="00AE44B0"/>
    <w:rsid w:val="00AE5945"/>
    <w:rsid w:val="00AE59CF"/>
    <w:rsid w:val="00AE64A7"/>
    <w:rsid w:val="00AE6918"/>
    <w:rsid w:val="00AE6EBD"/>
    <w:rsid w:val="00AE7EE6"/>
    <w:rsid w:val="00AF0270"/>
    <w:rsid w:val="00AF12BC"/>
    <w:rsid w:val="00AF19DB"/>
    <w:rsid w:val="00AF3EE1"/>
    <w:rsid w:val="00AF50BF"/>
    <w:rsid w:val="00AF62C6"/>
    <w:rsid w:val="00AF6CE2"/>
    <w:rsid w:val="00AF6EDF"/>
    <w:rsid w:val="00B00A90"/>
    <w:rsid w:val="00B00E0B"/>
    <w:rsid w:val="00B01163"/>
    <w:rsid w:val="00B014B4"/>
    <w:rsid w:val="00B015D6"/>
    <w:rsid w:val="00B0224E"/>
    <w:rsid w:val="00B02786"/>
    <w:rsid w:val="00B02AC3"/>
    <w:rsid w:val="00B05A93"/>
    <w:rsid w:val="00B060DB"/>
    <w:rsid w:val="00B06672"/>
    <w:rsid w:val="00B06D13"/>
    <w:rsid w:val="00B10500"/>
    <w:rsid w:val="00B113C0"/>
    <w:rsid w:val="00B11880"/>
    <w:rsid w:val="00B11E12"/>
    <w:rsid w:val="00B1212F"/>
    <w:rsid w:val="00B12A64"/>
    <w:rsid w:val="00B1356B"/>
    <w:rsid w:val="00B1393B"/>
    <w:rsid w:val="00B13E8F"/>
    <w:rsid w:val="00B1520D"/>
    <w:rsid w:val="00B20ACD"/>
    <w:rsid w:val="00B20DFE"/>
    <w:rsid w:val="00B2119D"/>
    <w:rsid w:val="00B212CC"/>
    <w:rsid w:val="00B22FDF"/>
    <w:rsid w:val="00B24122"/>
    <w:rsid w:val="00B25249"/>
    <w:rsid w:val="00B25259"/>
    <w:rsid w:val="00B2548B"/>
    <w:rsid w:val="00B25B37"/>
    <w:rsid w:val="00B3025E"/>
    <w:rsid w:val="00B30291"/>
    <w:rsid w:val="00B32BD8"/>
    <w:rsid w:val="00B361E2"/>
    <w:rsid w:val="00B369AE"/>
    <w:rsid w:val="00B36D27"/>
    <w:rsid w:val="00B37817"/>
    <w:rsid w:val="00B37FA1"/>
    <w:rsid w:val="00B42923"/>
    <w:rsid w:val="00B42C63"/>
    <w:rsid w:val="00B436CC"/>
    <w:rsid w:val="00B44D2D"/>
    <w:rsid w:val="00B44D5F"/>
    <w:rsid w:val="00B44E35"/>
    <w:rsid w:val="00B45259"/>
    <w:rsid w:val="00B45999"/>
    <w:rsid w:val="00B45CCB"/>
    <w:rsid w:val="00B4614F"/>
    <w:rsid w:val="00B461D3"/>
    <w:rsid w:val="00B46552"/>
    <w:rsid w:val="00B50C87"/>
    <w:rsid w:val="00B51BAE"/>
    <w:rsid w:val="00B5424B"/>
    <w:rsid w:val="00B54396"/>
    <w:rsid w:val="00B55451"/>
    <w:rsid w:val="00B55B45"/>
    <w:rsid w:val="00B56A28"/>
    <w:rsid w:val="00B57977"/>
    <w:rsid w:val="00B60FD4"/>
    <w:rsid w:val="00B63348"/>
    <w:rsid w:val="00B6365A"/>
    <w:rsid w:val="00B639BF"/>
    <w:rsid w:val="00B65B11"/>
    <w:rsid w:val="00B66736"/>
    <w:rsid w:val="00B7281E"/>
    <w:rsid w:val="00B73224"/>
    <w:rsid w:val="00B74488"/>
    <w:rsid w:val="00B749FD"/>
    <w:rsid w:val="00B835EA"/>
    <w:rsid w:val="00B84180"/>
    <w:rsid w:val="00B867AC"/>
    <w:rsid w:val="00B86F16"/>
    <w:rsid w:val="00B902AD"/>
    <w:rsid w:val="00B90A8B"/>
    <w:rsid w:val="00B90C8B"/>
    <w:rsid w:val="00B9502A"/>
    <w:rsid w:val="00B9706E"/>
    <w:rsid w:val="00B971A7"/>
    <w:rsid w:val="00BA1145"/>
    <w:rsid w:val="00BA3300"/>
    <w:rsid w:val="00BA336A"/>
    <w:rsid w:val="00BA4109"/>
    <w:rsid w:val="00BA6AD7"/>
    <w:rsid w:val="00BA6F19"/>
    <w:rsid w:val="00BA7047"/>
    <w:rsid w:val="00BA7417"/>
    <w:rsid w:val="00BB1EC7"/>
    <w:rsid w:val="00BB30FB"/>
    <w:rsid w:val="00BB3CA4"/>
    <w:rsid w:val="00BB5267"/>
    <w:rsid w:val="00BB6141"/>
    <w:rsid w:val="00BB6CF9"/>
    <w:rsid w:val="00BC1B7F"/>
    <w:rsid w:val="00BC1D4B"/>
    <w:rsid w:val="00BC1FF8"/>
    <w:rsid w:val="00BC237C"/>
    <w:rsid w:val="00BC35E2"/>
    <w:rsid w:val="00BC3AFB"/>
    <w:rsid w:val="00BC48B6"/>
    <w:rsid w:val="00BD0805"/>
    <w:rsid w:val="00BD095E"/>
    <w:rsid w:val="00BD0EE7"/>
    <w:rsid w:val="00BD1A40"/>
    <w:rsid w:val="00BD34B3"/>
    <w:rsid w:val="00BD36FC"/>
    <w:rsid w:val="00BD389E"/>
    <w:rsid w:val="00BD57C9"/>
    <w:rsid w:val="00BD5BFA"/>
    <w:rsid w:val="00BD6679"/>
    <w:rsid w:val="00BD7D0B"/>
    <w:rsid w:val="00BE0129"/>
    <w:rsid w:val="00BE26F8"/>
    <w:rsid w:val="00BE2860"/>
    <w:rsid w:val="00BE2F7E"/>
    <w:rsid w:val="00BE34BF"/>
    <w:rsid w:val="00BE4281"/>
    <w:rsid w:val="00BE5671"/>
    <w:rsid w:val="00BE616C"/>
    <w:rsid w:val="00BE781D"/>
    <w:rsid w:val="00BE79BA"/>
    <w:rsid w:val="00BF14EE"/>
    <w:rsid w:val="00BF2F46"/>
    <w:rsid w:val="00BF3626"/>
    <w:rsid w:val="00BF39F4"/>
    <w:rsid w:val="00BF496A"/>
    <w:rsid w:val="00BF4A36"/>
    <w:rsid w:val="00BF4F59"/>
    <w:rsid w:val="00BF75EC"/>
    <w:rsid w:val="00C01DB1"/>
    <w:rsid w:val="00C021D6"/>
    <w:rsid w:val="00C02BBA"/>
    <w:rsid w:val="00C04161"/>
    <w:rsid w:val="00C04401"/>
    <w:rsid w:val="00C0444F"/>
    <w:rsid w:val="00C04C3F"/>
    <w:rsid w:val="00C06E68"/>
    <w:rsid w:val="00C07354"/>
    <w:rsid w:val="00C104F4"/>
    <w:rsid w:val="00C118A5"/>
    <w:rsid w:val="00C11A31"/>
    <w:rsid w:val="00C12D11"/>
    <w:rsid w:val="00C1367F"/>
    <w:rsid w:val="00C14CFF"/>
    <w:rsid w:val="00C1508C"/>
    <w:rsid w:val="00C153B0"/>
    <w:rsid w:val="00C15C93"/>
    <w:rsid w:val="00C161A7"/>
    <w:rsid w:val="00C1724D"/>
    <w:rsid w:val="00C206C1"/>
    <w:rsid w:val="00C20F57"/>
    <w:rsid w:val="00C2119F"/>
    <w:rsid w:val="00C21952"/>
    <w:rsid w:val="00C21C61"/>
    <w:rsid w:val="00C2353E"/>
    <w:rsid w:val="00C24C59"/>
    <w:rsid w:val="00C25B19"/>
    <w:rsid w:val="00C26125"/>
    <w:rsid w:val="00C26F88"/>
    <w:rsid w:val="00C273EB"/>
    <w:rsid w:val="00C27716"/>
    <w:rsid w:val="00C3045C"/>
    <w:rsid w:val="00C31B07"/>
    <w:rsid w:val="00C34867"/>
    <w:rsid w:val="00C3703C"/>
    <w:rsid w:val="00C4195C"/>
    <w:rsid w:val="00C436CD"/>
    <w:rsid w:val="00C44A57"/>
    <w:rsid w:val="00C4629A"/>
    <w:rsid w:val="00C462FA"/>
    <w:rsid w:val="00C46416"/>
    <w:rsid w:val="00C46B66"/>
    <w:rsid w:val="00C524CA"/>
    <w:rsid w:val="00C52CF6"/>
    <w:rsid w:val="00C570A3"/>
    <w:rsid w:val="00C57985"/>
    <w:rsid w:val="00C61930"/>
    <w:rsid w:val="00C620A6"/>
    <w:rsid w:val="00C62690"/>
    <w:rsid w:val="00C62BA8"/>
    <w:rsid w:val="00C63323"/>
    <w:rsid w:val="00C64909"/>
    <w:rsid w:val="00C64B20"/>
    <w:rsid w:val="00C65EE1"/>
    <w:rsid w:val="00C6608A"/>
    <w:rsid w:val="00C669C3"/>
    <w:rsid w:val="00C72BDA"/>
    <w:rsid w:val="00C73AAB"/>
    <w:rsid w:val="00C74502"/>
    <w:rsid w:val="00C74824"/>
    <w:rsid w:val="00C7549A"/>
    <w:rsid w:val="00C75B2D"/>
    <w:rsid w:val="00C77103"/>
    <w:rsid w:val="00C77F6E"/>
    <w:rsid w:val="00C8100C"/>
    <w:rsid w:val="00C81609"/>
    <w:rsid w:val="00C8162C"/>
    <w:rsid w:val="00C819AB"/>
    <w:rsid w:val="00C81B2A"/>
    <w:rsid w:val="00C81B70"/>
    <w:rsid w:val="00C81EF1"/>
    <w:rsid w:val="00C82CA5"/>
    <w:rsid w:val="00C832E2"/>
    <w:rsid w:val="00C855CB"/>
    <w:rsid w:val="00C861BE"/>
    <w:rsid w:val="00C87A19"/>
    <w:rsid w:val="00C93566"/>
    <w:rsid w:val="00C93A6A"/>
    <w:rsid w:val="00C93A99"/>
    <w:rsid w:val="00C94345"/>
    <w:rsid w:val="00C96956"/>
    <w:rsid w:val="00C96E84"/>
    <w:rsid w:val="00C974C6"/>
    <w:rsid w:val="00C977EB"/>
    <w:rsid w:val="00CA0B18"/>
    <w:rsid w:val="00CA223C"/>
    <w:rsid w:val="00CA4D11"/>
    <w:rsid w:val="00CB0810"/>
    <w:rsid w:val="00CB4717"/>
    <w:rsid w:val="00CB47D9"/>
    <w:rsid w:val="00CB4DB1"/>
    <w:rsid w:val="00CB4FFE"/>
    <w:rsid w:val="00CB56C9"/>
    <w:rsid w:val="00CB5AB4"/>
    <w:rsid w:val="00CB634B"/>
    <w:rsid w:val="00CB7233"/>
    <w:rsid w:val="00CB7BBD"/>
    <w:rsid w:val="00CC0E81"/>
    <w:rsid w:val="00CC5AC6"/>
    <w:rsid w:val="00CC7892"/>
    <w:rsid w:val="00CD0AB8"/>
    <w:rsid w:val="00CD0FD9"/>
    <w:rsid w:val="00CD1C4C"/>
    <w:rsid w:val="00CD1D39"/>
    <w:rsid w:val="00CD1DF0"/>
    <w:rsid w:val="00CD48FE"/>
    <w:rsid w:val="00CD579C"/>
    <w:rsid w:val="00CD7D4C"/>
    <w:rsid w:val="00CE025F"/>
    <w:rsid w:val="00CE0A1E"/>
    <w:rsid w:val="00CE0EAB"/>
    <w:rsid w:val="00CE1D1B"/>
    <w:rsid w:val="00CE2DA4"/>
    <w:rsid w:val="00CE33E5"/>
    <w:rsid w:val="00CE354A"/>
    <w:rsid w:val="00CE3D3B"/>
    <w:rsid w:val="00CE5068"/>
    <w:rsid w:val="00CE60E0"/>
    <w:rsid w:val="00CE68C1"/>
    <w:rsid w:val="00CE692C"/>
    <w:rsid w:val="00CE6CCD"/>
    <w:rsid w:val="00CE6FD2"/>
    <w:rsid w:val="00CE7B66"/>
    <w:rsid w:val="00CE7D84"/>
    <w:rsid w:val="00CE7FAC"/>
    <w:rsid w:val="00CF12BB"/>
    <w:rsid w:val="00CF28F3"/>
    <w:rsid w:val="00CF3377"/>
    <w:rsid w:val="00CF3EA2"/>
    <w:rsid w:val="00CF58FA"/>
    <w:rsid w:val="00CF5A9D"/>
    <w:rsid w:val="00CF63B3"/>
    <w:rsid w:val="00CF6F9B"/>
    <w:rsid w:val="00CF7DB5"/>
    <w:rsid w:val="00D02389"/>
    <w:rsid w:val="00D02724"/>
    <w:rsid w:val="00D049BD"/>
    <w:rsid w:val="00D10542"/>
    <w:rsid w:val="00D108B8"/>
    <w:rsid w:val="00D10AAF"/>
    <w:rsid w:val="00D118C6"/>
    <w:rsid w:val="00D126CF"/>
    <w:rsid w:val="00D173E4"/>
    <w:rsid w:val="00D22AF3"/>
    <w:rsid w:val="00D23A61"/>
    <w:rsid w:val="00D255A0"/>
    <w:rsid w:val="00D27CA5"/>
    <w:rsid w:val="00D27FB0"/>
    <w:rsid w:val="00D30227"/>
    <w:rsid w:val="00D30927"/>
    <w:rsid w:val="00D318E5"/>
    <w:rsid w:val="00D31BA7"/>
    <w:rsid w:val="00D35319"/>
    <w:rsid w:val="00D35782"/>
    <w:rsid w:val="00D40472"/>
    <w:rsid w:val="00D4075C"/>
    <w:rsid w:val="00D41983"/>
    <w:rsid w:val="00D41DDA"/>
    <w:rsid w:val="00D42FBE"/>
    <w:rsid w:val="00D44497"/>
    <w:rsid w:val="00D4450C"/>
    <w:rsid w:val="00D44DC1"/>
    <w:rsid w:val="00D45A53"/>
    <w:rsid w:val="00D4732D"/>
    <w:rsid w:val="00D47520"/>
    <w:rsid w:val="00D52006"/>
    <w:rsid w:val="00D5284E"/>
    <w:rsid w:val="00D5387C"/>
    <w:rsid w:val="00D5468E"/>
    <w:rsid w:val="00D562CF"/>
    <w:rsid w:val="00D6056C"/>
    <w:rsid w:val="00D615BA"/>
    <w:rsid w:val="00D6171F"/>
    <w:rsid w:val="00D6194F"/>
    <w:rsid w:val="00D61B53"/>
    <w:rsid w:val="00D61E5C"/>
    <w:rsid w:val="00D623AA"/>
    <w:rsid w:val="00D62677"/>
    <w:rsid w:val="00D62BA2"/>
    <w:rsid w:val="00D62F5C"/>
    <w:rsid w:val="00D64C39"/>
    <w:rsid w:val="00D66C98"/>
    <w:rsid w:val="00D70B2C"/>
    <w:rsid w:val="00D71149"/>
    <w:rsid w:val="00D72C57"/>
    <w:rsid w:val="00D73171"/>
    <w:rsid w:val="00D74E52"/>
    <w:rsid w:val="00D76261"/>
    <w:rsid w:val="00D7786A"/>
    <w:rsid w:val="00D807AE"/>
    <w:rsid w:val="00D81B88"/>
    <w:rsid w:val="00D81FF5"/>
    <w:rsid w:val="00D82C55"/>
    <w:rsid w:val="00D82C5C"/>
    <w:rsid w:val="00D8337F"/>
    <w:rsid w:val="00D83A51"/>
    <w:rsid w:val="00D83C5F"/>
    <w:rsid w:val="00D841FB"/>
    <w:rsid w:val="00D872CF"/>
    <w:rsid w:val="00D87F3B"/>
    <w:rsid w:val="00D90158"/>
    <w:rsid w:val="00D90D6A"/>
    <w:rsid w:val="00D90EDE"/>
    <w:rsid w:val="00D91F25"/>
    <w:rsid w:val="00D94918"/>
    <w:rsid w:val="00D9694A"/>
    <w:rsid w:val="00D97EBF"/>
    <w:rsid w:val="00DA07FB"/>
    <w:rsid w:val="00DA0D41"/>
    <w:rsid w:val="00DA3DBE"/>
    <w:rsid w:val="00DA492A"/>
    <w:rsid w:val="00DA549F"/>
    <w:rsid w:val="00DA6B0F"/>
    <w:rsid w:val="00DA6C2D"/>
    <w:rsid w:val="00DB0DFB"/>
    <w:rsid w:val="00DB1F33"/>
    <w:rsid w:val="00DB2AB1"/>
    <w:rsid w:val="00DB327B"/>
    <w:rsid w:val="00DB4729"/>
    <w:rsid w:val="00DB503D"/>
    <w:rsid w:val="00DB5616"/>
    <w:rsid w:val="00DB6474"/>
    <w:rsid w:val="00DB6B33"/>
    <w:rsid w:val="00DB77A4"/>
    <w:rsid w:val="00DC0FF1"/>
    <w:rsid w:val="00DC1B65"/>
    <w:rsid w:val="00DC258E"/>
    <w:rsid w:val="00DC29F0"/>
    <w:rsid w:val="00DC37EF"/>
    <w:rsid w:val="00DC419F"/>
    <w:rsid w:val="00DC4668"/>
    <w:rsid w:val="00DC5E06"/>
    <w:rsid w:val="00DC623F"/>
    <w:rsid w:val="00DC7494"/>
    <w:rsid w:val="00DD0B82"/>
    <w:rsid w:val="00DD1264"/>
    <w:rsid w:val="00DD1AA3"/>
    <w:rsid w:val="00DD322B"/>
    <w:rsid w:val="00DD51DF"/>
    <w:rsid w:val="00DD574C"/>
    <w:rsid w:val="00DD5F21"/>
    <w:rsid w:val="00DD72FE"/>
    <w:rsid w:val="00DD76CE"/>
    <w:rsid w:val="00DE065A"/>
    <w:rsid w:val="00DE1FEB"/>
    <w:rsid w:val="00DE3BE7"/>
    <w:rsid w:val="00DE4C8C"/>
    <w:rsid w:val="00DE7285"/>
    <w:rsid w:val="00DE7CAC"/>
    <w:rsid w:val="00DE7FB3"/>
    <w:rsid w:val="00DF102A"/>
    <w:rsid w:val="00DF1164"/>
    <w:rsid w:val="00DF182E"/>
    <w:rsid w:val="00DF2726"/>
    <w:rsid w:val="00DF3328"/>
    <w:rsid w:val="00DF5357"/>
    <w:rsid w:val="00DF6162"/>
    <w:rsid w:val="00DF73C7"/>
    <w:rsid w:val="00E00298"/>
    <w:rsid w:val="00E005F3"/>
    <w:rsid w:val="00E01F13"/>
    <w:rsid w:val="00E02916"/>
    <w:rsid w:val="00E02A16"/>
    <w:rsid w:val="00E03E2A"/>
    <w:rsid w:val="00E04EDD"/>
    <w:rsid w:val="00E051F4"/>
    <w:rsid w:val="00E1189B"/>
    <w:rsid w:val="00E14C4A"/>
    <w:rsid w:val="00E14D13"/>
    <w:rsid w:val="00E15C36"/>
    <w:rsid w:val="00E16C7F"/>
    <w:rsid w:val="00E16F06"/>
    <w:rsid w:val="00E176D3"/>
    <w:rsid w:val="00E17BDE"/>
    <w:rsid w:val="00E23AAE"/>
    <w:rsid w:val="00E2530F"/>
    <w:rsid w:val="00E257DB"/>
    <w:rsid w:val="00E258DB"/>
    <w:rsid w:val="00E2765E"/>
    <w:rsid w:val="00E27DB0"/>
    <w:rsid w:val="00E31F38"/>
    <w:rsid w:val="00E32D5D"/>
    <w:rsid w:val="00E34A75"/>
    <w:rsid w:val="00E35BEC"/>
    <w:rsid w:val="00E36617"/>
    <w:rsid w:val="00E373E4"/>
    <w:rsid w:val="00E374DE"/>
    <w:rsid w:val="00E37DE6"/>
    <w:rsid w:val="00E41BB9"/>
    <w:rsid w:val="00E421C1"/>
    <w:rsid w:val="00E42344"/>
    <w:rsid w:val="00E423FC"/>
    <w:rsid w:val="00E42AD8"/>
    <w:rsid w:val="00E44632"/>
    <w:rsid w:val="00E448A5"/>
    <w:rsid w:val="00E46961"/>
    <w:rsid w:val="00E47CD5"/>
    <w:rsid w:val="00E531A4"/>
    <w:rsid w:val="00E5362D"/>
    <w:rsid w:val="00E561DF"/>
    <w:rsid w:val="00E56686"/>
    <w:rsid w:val="00E5696C"/>
    <w:rsid w:val="00E57229"/>
    <w:rsid w:val="00E57647"/>
    <w:rsid w:val="00E601C2"/>
    <w:rsid w:val="00E6077A"/>
    <w:rsid w:val="00E60CE2"/>
    <w:rsid w:val="00E60CF1"/>
    <w:rsid w:val="00E615F7"/>
    <w:rsid w:val="00E62B60"/>
    <w:rsid w:val="00E62DF9"/>
    <w:rsid w:val="00E63B8A"/>
    <w:rsid w:val="00E63FCB"/>
    <w:rsid w:val="00E64725"/>
    <w:rsid w:val="00E64901"/>
    <w:rsid w:val="00E65224"/>
    <w:rsid w:val="00E66D4A"/>
    <w:rsid w:val="00E70C91"/>
    <w:rsid w:val="00E70DF8"/>
    <w:rsid w:val="00E713B9"/>
    <w:rsid w:val="00E71E7B"/>
    <w:rsid w:val="00E73125"/>
    <w:rsid w:val="00E73D0E"/>
    <w:rsid w:val="00E741D9"/>
    <w:rsid w:val="00E746CD"/>
    <w:rsid w:val="00E76BB5"/>
    <w:rsid w:val="00E80912"/>
    <w:rsid w:val="00E80EBF"/>
    <w:rsid w:val="00E8199F"/>
    <w:rsid w:val="00E8258A"/>
    <w:rsid w:val="00E82E22"/>
    <w:rsid w:val="00E84FDE"/>
    <w:rsid w:val="00E8659A"/>
    <w:rsid w:val="00E865B1"/>
    <w:rsid w:val="00E86E69"/>
    <w:rsid w:val="00E8779A"/>
    <w:rsid w:val="00E87877"/>
    <w:rsid w:val="00E87CFA"/>
    <w:rsid w:val="00E90E4A"/>
    <w:rsid w:val="00E91942"/>
    <w:rsid w:val="00E93A6C"/>
    <w:rsid w:val="00E955EC"/>
    <w:rsid w:val="00EA0B29"/>
    <w:rsid w:val="00EA40C7"/>
    <w:rsid w:val="00EA59A8"/>
    <w:rsid w:val="00EA698B"/>
    <w:rsid w:val="00EA6F79"/>
    <w:rsid w:val="00EA72E8"/>
    <w:rsid w:val="00EA7408"/>
    <w:rsid w:val="00EA7823"/>
    <w:rsid w:val="00EB24AC"/>
    <w:rsid w:val="00EB32B5"/>
    <w:rsid w:val="00EB6721"/>
    <w:rsid w:val="00EB688F"/>
    <w:rsid w:val="00EB7A1C"/>
    <w:rsid w:val="00EC13DA"/>
    <w:rsid w:val="00EC1D1A"/>
    <w:rsid w:val="00EC1D5E"/>
    <w:rsid w:val="00EC2B50"/>
    <w:rsid w:val="00EC2FC1"/>
    <w:rsid w:val="00EC5051"/>
    <w:rsid w:val="00EC69EB"/>
    <w:rsid w:val="00ED4471"/>
    <w:rsid w:val="00ED4EB0"/>
    <w:rsid w:val="00ED4F6B"/>
    <w:rsid w:val="00ED56CF"/>
    <w:rsid w:val="00ED5D23"/>
    <w:rsid w:val="00ED5DBC"/>
    <w:rsid w:val="00ED7768"/>
    <w:rsid w:val="00ED788D"/>
    <w:rsid w:val="00EE0204"/>
    <w:rsid w:val="00EE2301"/>
    <w:rsid w:val="00EE471F"/>
    <w:rsid w:val="00EE4995"/>
    <w:rsid w:val="00EE4BF1"/>
    <w:rsid w:val="00EE4C6D"/>
    <w:rsid w:val="00EE56D8"/>
    <w:rsid w:val="00EE5DB1"/>
    <w:rsid w:val="00EE6139"/>
    <w:rsid w:val="00EE6D60"/>
    <w:rsid w:val="00EF0F10"/>
    <w:rsid w:val="00EF0FDC"/>
    <w:rsid w:val="00EF3991"/>
    <w:rsid w:val="00EF4981"/>
    <w:rsid w:val="00EF4D11"/>
    <w:rsid w:val="00EF56E8"/>
    <w:rsid w:val="00EF6BE9"/>
    <w:rsid w:val="00EF781F"/>
    <w:rsid w:val="00EF7D2B"/>
    <w:rsid w:val="00F00866"/>
    <w:rsid w:val="00F0161F"/>
    <w:rsid w:val="00F023E3"/>
    <w:rsid w:val="00F02852"/>
    <w:rsid w:val="00F02977"/>
    <w:rsid w:val="00F02D43"/>
    <w:rsid w:val="00F045C0"/>
    <w:rsid w:val="00F04E03"/>
    <w:rsid w:val="00F052A7"/>
    <w:rsid w:val="00F05D05"/>
    <w:rsid w:val="00F060E1"/>
    <w:rsid w:val="00F10297"/>
    <w:rsid w:val="00F1141B"/>
    <w:rsid w:val="00F11CAE"/>
    <w:rsid w:val="00F11F80"/>
    <w:rsid w:val="00F121C3"/>
    <w:rsid w:val="00F1420B"/>
    <w:rsid w:val="00F1470A"/>
    <w:rsid w:val="00F14FA6"/>
    <w:rsid w:val="00F151B1"/>
    <w:rsid w:val="00F16982"/>
    <w:rsid w:val="00F16C38"/>
    <w:rsid w:val="00F20A77"/>
    <w:rsid w:val="00F2231E"/>
    <w:rsid w:val="00F225FB"/>
    <w:rsid w:val="00F22649"/>
    <w:rsid w:val="00F226CB"/>
    <w:rsid w:val="00F231C7"/>
    <w:rsid w:val="00F2341C"/>
    <w:rsid w:val="00F23499"/>
    <w:rsid w:val="00F2411D"/>
    <w:rsid w:val="00F24A5B"/>
    <w:rsid w:val="00F260B5"/>
    <w:rsid w:val="00F273A2"/>
    <w:rsid w:val="00F273D7"/>
    <w:rsid w:val="00F30659"/>
    <w:rsid w:val="00F309DD"/>
    <w:rsid w:val="00F32A55"/>
    <w:rsid w:val="00F33FE1"/>
    <w:rsid w:val="00F3497F"/>
    <w:rsid w:val="00F34A3A"/>
    <w:rsid w:val="00F3642B"/>
    <w:rsid w:val="00F3719A"/>
    <w:rsid w:val="00F424B7"/>
    <w:rsid w:val="00F42764"/>
    <w:rsid w:val="00F430BD"/>
    <w:rsid w:val="00F440AF"/>
    <w:rsid w:val="00F4413D"/>
    <w:rsid w:val="00F44DA1"/>
    <w:rsid w:val="00F45B51"/>
    <w:rsid w:val="00F4679C"/>
    <w:rsid w:val="00F47AA0"/>
    <w:rsid w:val="00F50B0D"/>
    <w:rsid w:val="00F50C56"/>
    <w:rsid w:val="00F51118"/>
    <w:rsid w:val="00F5180F"/>
    <w:rsid w:val="00F52483"/>
    <w:rsid w:val="00F52BBF"/>
    <w:rsid w:val="00F53A79"/>
    <w:rsid w:val="00F5424D"/>
    <w:rsid w:val="00F54DBF"/>
    <w:rsid w:val="00F556DF"/>
    <w:rsid w:val="00F576DC"/>
    <w:rsid w:val="00F60816"/>
    <w:rsid w:val="00F612CA"/>
    <w:rsid w:val="00F61E12"/>
    <w:rsid w:val="00F6244C"/>
    <w:rsid w:val="00F660E4"/>
    <w:rsid w:val="00F66D74"/>
    <w:rsid w:val="00F6730F"/>
    <w:rsid w:val="00F679BE"/>
    <w:rsid w:val="00F70AF1"/>
    <w:rsid w:val="00F71C3A"/>
    <w:rsid w:val="00F71C7F"/>
    <w:rsid w:val="00F722AE"/>
    <w:rsid w:val="00F72F79"/>
    <w:rsid w:val="00F74CC6"/>
    <w:rsid w:val="00F75426"/>
    <w:rsid w:val="00F75636"/>
    <w:rsid w:val="00F76936"/>
    <w:rsid w:val="00F76A37"/>
    <w:rsid w:val="00F76E8E"/>
    <w:rsid w:val="00F81F23"/>
    <w:rsid w:val="00F81F4A"/>
    <w:rsid w:val="00F824AA"/>
    <w:rsid w:val="00F84001"/>
    <w:rsid w:val="00F84488"/>
    <w:rsid w:val="00F84AE2"/>
    <w:rsid w:val="00F85F64"/>
    <w:rsid w:val="00F85FC8"/>
    <w:rsid w:val="00F868BE"/>
    <w:rsid w:val="00F87090"/>
    <w:rsid w:val="00F87902"/>
    <w:rsid w:val="00F87D6B"/>
    <w:rsid w:val="00F91312"/>
    <w:rsid w:val="00F924E9"/>
    <w:rsid w:val="00F92D06"/>
    <w:rsid w:val="00F94D67"/>
    <w:rsid w:val="00F958B9"/>
    <w:rsid w:val="00F95B4B"/>
    <w:rsid w:val="00FA08F3"/>
    <w:rsid w:val="00FA2B2A"/>
    <w:rsid w:val="00FA3016"/>
    <w:rsid w:val="00FA30FC"/>
    <w:rsid w:val="00FA37E7"/>
    <w:rsid w:val="00FA52F9"/>
    <w:rsid w:val="00FA563F"/>
    <w:rsid w:val="00FA58CD"/>
    <w:rsid w:val="00FA7673"/>
    <w:rsid w:val="00FB2305"/>
    <w:rsid w:val="00FB4A75"/>
    <w:rsid w:val="00FB5FBA"/>
    <w:rsid w:val="00FC02FA"/>
    <w:rsid w:val="00FC10AD"/>
    <w:rsid w:val="00FC4F2D"/>
    <w:rsid w:val="00FC5893"/>
    <w:rsid w:val="00FC5D14"/>
    <w:rsid w:val="00FC6614"/>
    <w:rsid w:val="00FC6EE9"/>
    <w:rsid w:val="00FC7871"/>
    <w:rsid w:val="00FC7E8C"/>
    <w:rsid w:val="00FD0081"/>
    <w:rsid w:val="00FD2CD8"/>
    <w:rsid w:val="00FD351D"/>
    <w:rsid w:val="00FD3943"/>
    <w:rsid w:val="00FD3B33"/>
    <w:rsid w:val="00FD4B58"/>
    <w:rsid w:val="00FD5B59"/>
    <w:rsid w:val="00FD6F1F"/>
    <w:rsid w:val="00FD7037"/>
    <w:rsid w:val="00FD74EA"/>
    <w:rsid w:val="00FE1366"/>
    <w:rsid w:val="00FE142F"/>
    <w:rsid w:val="00FE3146"/>
    <w:rsid w:val="00FE42EA"/>
    <w:rsid w:val="00FE4B2F"/>
    <w:rsid w:val="00FE6428"/>
    <w:rsid w:val="00FF1EA3"/>
    <w:rsid w:val="00FF2456"/>
    <w:rsid w:val="00FF34AA"/>
    <w:rsid w:val="00FF38AB"/>
    <w:rsid w:val="00FF4519"/>
    <w:rsid w:val="00FF4D77"/>
    <w:rsid w:val="00FF60DA"/>
    <w:rsid w:val="00FF6DD6"/>
    <w:rsid w:val="00FF6EA0"/>
    <w:rsid w:val="00FF7A2E"/>
    <w:rsid w:val="05AED47C"/>
    <w:rsid w:val="198D62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CC1126"/>
  <w15:chartTrackingRefBased/>
  <w15:docId w15:val="{B60F1F0C-F9D7-42D0-9F2E-0F4C299E7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825"/>
    <w:pPr>
      <w:spacing w:after="200" w:line="276" w:lineRule="auto"/>
    </w:pPr>
    <w:rPr>
      <w:sz w:val="22"/>
      <w:szCs w:val="22"/>
    </w:rPr>
  </w:style>
  <w:style w:type="paragraph" w:styleId="Heading1">
    <w:name w:val="heading 1"/>
    <w:basedOn w:val="Normal"/>
    <w:next w:val="Normal"/>
    <w:link w:val="Heading1Char"/>
    <w:qFormat/>
    <w:locked/>
    <w:rsid w:val="008D426F"/>
    <w:pPr>
      <w:spacing w:after="0" w:line="240" w:lineRule="auto"/>
      <w:jc w:val="center"/>
      <w:outlineLvl w:val="0"/>
    </w:pPr>
    <w:rPr>
      <w:rFonts w:ascii="Times New Roman" w:hAnsi="Times New Roman"/>
      <w:b/>
      <w:color w:val="000000"/>
      <w:sz w:val="24"/>
      <w:szCs w:val="24"/>
    </w:rPr>
  </w:style>
  <w:style w:type="paragraph" w:styleId="Heading2">
    <w:name w:val="heading 2"/>
    <w:basedOn w:val="Normal"/>
    <w:next w:val="Normal"/>
    <w:link w:val="Heading2Char"/>
    <w:unhideWhenUsed/>
    <w:qFormat/>
    <w:locked/>
    <w:rsid w:val="008D426F"/>
    <w:pPr>
      <w:spacing w:after="0" w:line="480" w:lineRule="auto"/>
      <w:jc w:val="center"/>
      <w:outlineLvl w:val="1"/>
    </w:pPr>
    <w:rPr>
      <w:rFonts w:ascii="Times New Roman" w:hAnsi="Times New Roman"/>
      <w:b/>
      <w:color w:val="000000"/>
      <w:sz w:val="24"/>
      <w:szCs w:val="24"/>
    </w:rPr>
  </w:style>
  <w:style w:type="paragraph" w:styleId="Heading3">
    <w:name w:val="heading 3"/>
    <w:basedOn w:val="Normal"/>
    <w:next w:val="Normal"/>
    <w:link w:val="Heading3Char"/>
    <w:unhideWhenUsed/>
    <w:qFormat/>
    <w:locked/>
    <w:rsid w:val="008D426F"/>
    <w:pPr>
      <w:keepNext/>
      <w:autoSpaceDE w:val="0"/>
      <w:autoSpaceDN w:val="0"/>
      <w:adjustRightInd w:val="0"/>
      <w:spacing w:after="0" w:line="480" w:lineRule="auto"/>
      <w:outlineLvl w:val="2"/>
    </w:pPr>
    <w:rPr>
      <w:rFonts w:ascii="Times New Roman" w:hAnsi="Times New Roman"/>
      <w:b/>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65FE7"/>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uiPriority w:val="99"/>
    <w:locked/>
    <w:rsid w:val="00065FE7"/>
    <w:rPr>
      <w:rFonts w:ascii="Times New Roman" w:hAnsi="Times New Roman" w:cs="Times New Roman"/>
      <w:sz w:val="24"/>
      <w:szCs w:val="24"/>
    </w:rPr>
  </w:style>
  <w:style w:type="character" w:styleId="PageNumber">
    <w:name w:val="page number"/>
    <w:uiPriority w:val="99"/>
    <w:semiHidden/>
    <w:rsid w:val="00065FE7"/>
    <w:rPr>
      <w:rFonts w:cs="Times New Roman"/>
    </w:rPr>
  </w:style>
  <w:style w:type="paragraph" w:styleId="Footer">
    <w:name w:val="footer"/>
    <w:basedOn w:val="Normal"/>
    <w:link w:val="FooterChar"/>
    <w:uiPriority w:val="99"/>
    <w:rsid w:val="00065FE7"/>
    <w:pPr>
      <w:tabs>
        <w:tab w:val="center" w:pos="4680"/>
        <w:tab w:val="right" w:pos="9360"/>
      </w:tabs>
      <w:spacing w:after="0" w:line="240" w:lineRule="auto"/>
    </w:pPr>
  </w:style>
  <w:style w:type="character" w:customStyle="1" w:styleId="FooterChar">
    <w:name w:val="Footer Char"/>
    <w:link w:val="Footer"/>
    <w:uiPriority w:val="99"/>
    <w:locked/>
    <w:rsid w:val="00065FE7"/>
    <w:rPr>
      <w:rFonts w:cs="Times New Roman"/>
    </w:rPr>
  </w:style>
  <w:style w:type="table" w:styleId="TableGrid">
    <w:name w:val="Table Grid"/>
    <w:basedOn w:val="TableNormal"/>
    <w:uiPriority w:val="59"/>
    <w:rsid w:val="00CB56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CB56C9"/>
    <w:pPr>
      <w:ind w:left="720"/>
      <w:contextualSpacing/>
    </w:pPr>
  </w:style>
  <w:style w:type="character" w:styleId="Hyperlink">
    <w:name w:val="Hyperlink"/>
    <w:uiPriority w:val="99"/>
    <w:rsid w:val="00B369AE"/>
    <w:rPr>
      <w:rFonts w:cs="Times New Roman"/>
      <w:color w:val="0000FF"/>
      <w:u w:val="single"/>
    </w:rPr>
  </w:style>
  <w:style w:type="character" w:styleId="FollowedHyperlink">
    <w:name w:val="FollowedHyperlink"/>
    <w:uiPriority w:val="99"/>
    <w:semiHidden/>
    <w:rsid w:val="00C206C1"/>
    <w:rPr>
      <w:rFonts w:cs="Times New Roman"/>
      <w:color w:val="800080"/>
      <w:u w:val="single"/>
    </w:rPr>
  </w:style>
  <w:style w:type="character" w:customStyle="1" w:styleId="apple-converted-space">
    <w:name w:val="apple-converted-space"/>
    <w:uiPriority w:val="99"/>
    <w:rsid w:val="00145FB1"/>
    <w:rPr>
      <w:rFonts w:cs="Times New Roman"/>
    </w:rPr>
  </w:style>
  <w:style w:type="character" w:styleId="Strong">
    <w:name w:val="Strong"/>
    <w:uiPriority w:val="99"/>
    <w:qFormat/>
    <w:rsid w:val="00145FB1"/>
    <w:rPr>
      <w:rFonts w:cs="Times New Roman"/>
      <w:b/>
      <w:bCs/>
    </w:rPr>
  </w:style>
  <w:style w:type="character" w:customStyle="1" w:styleId="super">
    <w:name w:val="super"/>
    <w:uiPriority w:val="99"/>
    <w:rsid w:val="00145FB1"/>
    <w:rPr>
      <w:rFonts w:cs="Times New Roman"/>
    </w:rPr>
  </w:style>
  <w:style w:type="character" w:styleId="CommentReference">
    <w:name w:val="annotation reference"/>
    <w:uiPriority w:val="99"/>
    <w:semiHidden/>
    <w:unhideWhenUsed/>
    <w:rsid w:val="00E63FCB"/>
    <w:rPr>
      <w:sz w:val="16"/>
      <w:szCs w:val="16"/>
    </w:rPr>
  </w:style>
  <w:style w:type="paragraph" w:styleId="CommentText">
    <w:name w:val="annotation text"/>
    <w:basedOn w:val="Normal"/>
    <w:link w:val="CommentTextChar"/>
    <w:uiPriority w:val="99"/>
    <w:unhideWhenUsed/>
    <w:rsid w:val="00E63FCB"/>
    <w:pPr>
      <w:spacing w:line="240" w:lineRule="auto"/>
    </w:pPr>
    <w:rPr>
      <w:sz w:val="20"/>
      <w:szCs w:val="20"/>
    </w:rPr>
  </w:style>
  <w:style w:type="character" w:customStyle="1" w:styleId="CommentTextChar">
    <w:name w:val="Comment Text Char"/>
    <w:link w:val="CommentText"/>
    <w:uiPriority w:val="99"/>
    <w:rsid w:val="00E63FCB"/>
    <w:rPr>
      <w:sz w:val="20"/>
      <w:szCs w:val="20"/>
    </w:rPr>
  </w:style>
  <w:style w:type="paragraph" w:styleId="CommentSubject">
    <w:name w:val="annotation subject"/>
    <w:basedOn w:val="CommentText"/>
    <w:next w:val="CommentText"/>
    <w:link w:val="CommentSubjectChar"/>
    <w:uiPriority w:val="99"/>
    <w:semiHidden/>
    <w:unhideWhenUsed/>
    <w:rsid w:val="00E63FCB"/>
    <w:rPr>
      <w:b/>
      <w:bCs/>
    </w:rPr>
  </w:style>
  <w:style w:type="character" w:customStyle="1" w:styleId="CommentSubjectChar">
    <w:name w:val="Comment Subject Char"/>
    <w:link w:val="CommentSubject"/>
    <w:uiPriority w:val="99"/>
    <w:semiHidden/>
    <w:rsid w:val="00E63FCB"/>
    <w:rPr>
      <w:b/>
      <w:bCs/>
      <w:sz w:val="20"/>
      <w:szCs w:val="20"/>
    </w:rPr>
  </w:style>
  <w:style w:type="paragraph" w:styleId="BalloonText">
    <w:name w:val="Balloon Text"/>
    <w:basedOn w:val="Normal"/>
    <w:link w:val="BalloonTextChar"/>
    <w:uiPriority w:val="99"/>
    <w:semiHidden/>
    <w:unhideWhenUsed/>
    <w:rsid w:val="00E63FC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3FCB"/>
    <w:rPr>
      <w:rFonts w:ascii="Tahoma" w:hAnsi="Tahoma" w:cs="Tahoma"/>
      <w:sz w:val="16"/>
      <w:szCs w:val="16"/>
    </w:rPr>
  </w:style>
  <w:style w:type="paragraph" w:styleId="z-BottomofForm">
    <w:name w:val="HTML Bottom of Form"/>
    <w:basedOn w:val="Normal"/>
    <w:next w:val="Normal"/>
    <w:link w:val="z-BottomofFormChar"/>
    <w:hidden/>
    <w:uiPriority w:val="99"/>
    <w:semiHidden/>
    <w:unhideWhenUsed/>
    <w:rsid w:val="00941DAC"/>
    <w:pPr>
      <w:pBdr>
        <w:top w:val="single" w:sz="6" w:space="1" w:color="auto"/>
      </w:pBdr>
      <w:spacing w:after="0"/>
      <w:jc w:val="center"/>
    </w:pPr>
    <w:rPr>
      <w:rFonts w:ascii="Arial" w:hAnsi="Arial" w:cs="Arial"/>
      <w:vanish/>
      <w:sz w:val="16"/>
      <w:szCs w:val="16"/>
    </w:rPr>
  </w:style>
  <w:style w:type="character" w:customStyle="1" w:styleId="z-BottomofFormChar">
    <w:name w:val="z-Bottom of Form Char"/>
    <w:link w:val="z-BottomofForm"/>
    <w:uiPriority w:val="99"/>
    <w:semiHidden/>
    <w:rsid w:val="00941DAC"/>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941DAC"/>
    <w:pPr>
      <w:pBdr>
        <w:bottom w:val="single" w:sz="6" w:space="1" w:color="auto"/>
      </w:pBdr>
      <w:spacing w:after="0"/>
      <w:jc w:val="center"/>
    </w:pPr>
    <w:rPr>
      <w:rFonts w:ascii="Arial" w:hAnsi="Arial" w:cs="Arial"/>
      <w:vanish/>
      <w:sz w:val="16"/>
      <w:szCs w:val="16"/>
    </w:rPr>
  </w:style>
  <w:style w:type="character" w:customStyle="1" w:styleId="z-TopofFormChar">
    <w:name w:val="z-Top of Form Char"/>
    <w:link w:val="z-TopofForm"/>
    <w:uiPriority w:val="99"/>
    <w:semiHidden/>
    <w:rsid w:val="00941DAC"/>
    <w:rPr>
      <w:rFonts w:ascii="Arial" w:hAnsi="Arial" w:cs="Arial"/>
      <w:vanish/>
      <w:sz w:val="16"/>
      <w:szCs w:val="16"/>
    </w:rPr>
  </w:style>
  <w:style w:type="character" w:customStyle="1" w:styleId="Heading1Char">
    <w:name w:val="Heading 1 Char"/>
    <w:basedOn w:val="DefaultParagraphFont"/>
    <w:link w:val="Heading1"/>
    <w:rsid w:val="008D426F"/>
    <w:rPr>
      <w:rFonts w:ascii="Times New Roman" w:hAnsi="Times New Roman"/>
      <w:b/>
      <w:color w:val="000000"/>
      <w:sz w:val="24"/>
      <w:szCs w:val="24"/>
    </w:rPr>
  </w:style>
  <w:style w:type="character" w:customStyle="1" w:styleId="Heading2Char">
    <w:name w:val="Heading 2 Char"/>
    <w:basedOn w:val="DefaultParagraphFont"/>
    <w:link w:val="Heading2"/>
    <w:rsid w:val="008D426F"/>
    <w:rPr>
      <w:rFonts w:ascii="Times New Roman" w:hAnsi="Times New Roman"/>
      <w:b/>
      <w:color w:val="000000"/>
      <w:sz w:val="24"/>
      <w:szCs w:val="24"/>
    </w:rPr>
  </w:style>
  <w:style w:type="character" w:customStyle="1" w:styleId="Heading3Char">
    <w:name w:val="Heading 3 Char"/>
    <w:basedOn w:val="DefaultParagraphFont"/>
    <w:link w:val="Heading3"/>
    <w:rsid w:val="008D426F"/>
    <w:rPr>
      <w:rFonts w:ascii="Times New Roman" w:hAnsi="Times New Roman"/>
      <w:b/>
      <w:sz w:val="24"/>
      <w:szCs w:val="24"/>
      <w:u w:val="single"/>
    </w:rPr>
  </w:style>
  <w:style w:type="paragraph" w:styleId="Revision">
    <w:name w:val="Revision"/>
    <w:hidden/>
    <w:uiPriority w:val="99"/>
    <w:semiHidden/>
    <w:rsid w:val="00154DC2"/>
    <w:rPr>
      <w:sz w:val="22"/>
      <w:szCs w:val="22"/>
    </w:rPr>
  </w:style>
  <w:style w:type="paragraph" w:styleId="Bibliography">
    <w:name w:val="Bibliography"/>
    <w:basedOn w:val="Normal"/>
    <w:next w:val="Normal"/>
    <w:uiPriority w:val="37"/>
    <w:unhideWhenUsed/>
    <w:rsid w:val="003446E0"/>
  </w:style>
  <w:style w:type="character" w:styleId="PlaceholderText">
    <w:name w:val="Placeholder Text"/>
    <w:basedOn w:val="DefaultParagraphFont"/>
    <w:uiPriority w:val="99"/>
    <w:semiHidden/>
    <w:rsid w:val="00EB6721"/>
    <w:rPr>
      <w:color w:val="808080"/>
    </w:rPr>
  </w:style>
  <w:style w:type="paragraph" w:styleId="TOCHeading">
    <w:name w:val="TOC Heading"/>
    <w:basedOn w:val="Heading1"/>
    <w:next w:val="Normal"/>
    <w:uiPriority w:val="39"/>
    <w:unhideWhenUsed/>
    <w:qFormat/>
    <w:rsid w:val="000F4B37"/>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locked/>
    <w:rsid w:val="000F4B37"/>
    <w:pPr>
      <w:spacing w:after="100" w:line="259" w:lineRule="auto"/>
      <w:ind w:left="220"/>
    </w:pPr>
    <w:rPr>
      <w:rFonts w:asciiTheme="minorHAnsi" w:eastAsiaTheme="minorEastAsia" w:hAnsiTheme="minorHAnsi"/>
    </w:rPr>
  </w:style>
  <w:style w:type="paragraph" w:styleId="TOC1">
    <w:name w:val="toc 1"/>
    <w:basedOn w:val="Normal"/>
    <w:next w:val="Normal"/>
    <w:autoRedefine/>
    <w:uiPriority w:val="39"/>
    <w:unhideWhenUsed/>
    <w:locked/>
    <w:rsid w:val="000F4B37"/>
    <w:pPr>
      <w:spacing w:after="100" w:line="259" w:lineRule="auto"/>
    </w:pPr>
    <w:rPr>
      <w:rFonts w:asciiTheme="minorHAnsi" w:eastAsiaTheme="minorEastAsia" w:hAnsiTheme="minorHAnsi"/>
    </w:rPr>
  </w:style>
  <w:style w:type="paragraph" w:styleId="TOC3">
    <w:name w:val="toc 3"/>
    <w:basedOn w:val="Normal"/>
    <w:next w:val="Normal"/>
    <w:autoRedefine/>
    <w:uiPriority w:val="39"/>
    <w:unhideWhenUsed/>
    <w:locked/>
    <w:rsid w:val="000F4B37"/>
    <w:pPr>
      <w:spacing w:after="100" w:line="259" w:lineRule="auto"/>
      <w:ind w:left="440"/>
    </w:pPr>
    <w:rPr>
      <w:rFonts w:asciiTheme="minorHAnsi" w:eastAsiaTheme="minorEastAsia" w:hAnsiTheme="minorHAnsi"/>
    </w:rPr>
  </w:style>
  <w:style w:type="character" w:styleId="Emphasis">
    <w:name w:val="Emphasis"/>
    <w:basedOn w:val="DefaultParagraphFont"/>
    <w:qFormat/>
    <w:locked/>
    <w:rsid w:val="00983C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827882">
      <w:bodyDiv w:val="1"/>
      <w:marLeft w:val="0"/>
      <w:marRight w:val="0"/>
      <w:marTop w:val="0"/>
      <w:marBottom w:val="0"/>
      <w:divBdr>
        <w:top w:val="none" w:sz="0" w:space="0" w:color="auto"/>
        <w:left w:val="none" w:sz="0" w:space="0" w:color="auto"/>
        <w:bottom w:val="none" w:sz="0" w:space="0" w:color="auto"/>
        <w:right w:val="none" w:sz="0" w:space="0" w:color="auto"/>
      </w:divBdr>
      <w:divsChild>
        <w:div w:id="248469965">
          <w:marLeft w:val="1008"/>
          <w:marRight w:val="0"/>
          <w:marTop w:val="106"/>
          <w:marBottom w:val="0"/>
          <w:divBdr>
            <w:top w:val="none" w:sz="0" w:space="0" w:color="auto"/>
            <w:left w:val="none" w:sz="0" w:space="0" w:color="auto"/>
            <w:bottom w:val="none" w:sz="0" w:space="0" w:color="auto"/>
            <w:right w:val="none" w:sz="0" w:space="0" w:color="auto"/>
          </w:divBdr>
        </w:div>
        <w:div w:id="345601670">
          <w:marLeft w:val="1008"/>
          <w:marRight w:val="0"/>
          <w:marTop w:val="106"/>
          <w:marBottom w:val="0"/>
          <w:divBdr>
            <w:top w:val="none" w:sz="0" w:space="0" w:color="auto"/>
            <w:left w:val="none" w:sz="0" w:space="0" w:color="auto"/>
            <w:bottom w:val="none" w:sz="0" w:space="0" w:color="auto"/>
            <w:right w:val="none" w:sz="0" w:space="0" w:color="auto"/>
          </w:divBdr>
        </w:div>
        <w:div w:id="873035116">
          <w:marLeft w:val="1008"/>
          <w:marRight w:val="0"/>
          <w:marTop w:val="106"/>
          <w:marBottom w:val="0"/>
          <w:divBdr>
            <w:top w:val="none" w:sz="0" w:space="0" w:color="auto"/>
            <w:left w:val="none" w:sz="0" w:space="0" w:color="auto"/>
            <w:bottom w:val="none" w:sz="0" w:space="0" w:color="auto"/>
            <w:right w:val="none" w:sz="0" w:space="0" w:color="auto"/>
          </w:divBdr>
        </w:div>
        <w:div w:id="1249584808">
          <w:marLeft w:val="1008"/>
          <w:marRight w:val="0"/>
          <w:marTop w:val="106"/>
          <w:marBottom w:val="0"/>
          <w:divBdr>
            <w:top w:val="none" w:sz="0" w:space="0" w:color="auto"/>
            <w:left w:val="none" w:sz="0" w:space="0" w:color="auto"/>
            <w:bottom w:val="none" w:sz="0" w:space="0" w:color="auto"/>
            <w:right w:val="none" w:sz="0" w:space="0" w:color="auto"/>
          </w:divBdr>
        </w:div>
        <w:div w:id="1282762695">
          <w:marLeft w:val="1440"/>
          <w:marRight w:val="0"/>
          <w:marTop w:val="96"/>
          <w:marBottom w:val="0"/>
          <w:divBdr>
            <w:top w:val="none" w:sz="0" w:space="0" w:color="auto"/>
            <w:left w:val="none" w:sz="0" w:space="0" w:color="auto"/>
            <w:bottom w:val="none" w:sz="0" w:space="0" w:color="auto"/>
            <w:right w:val="none" w:sz="0" w:space="0" w:color="auto"/>
          </w:divBdr>
        </w:div>
        <w:div w:id="1335761321">
          <w:marLeft w:val="1440"/>
          <w:marRight w:val="0"/>
          <w:marTop w:val="96"/>
          <w:marBottom w:val="0"/>
          <w:divBdr>
            <w:top w:val="none" w:sz="0" w:space="0" w:color="auto"/>
            <w:left w:val="none" w:sz="0" w:space="0" w:color="auto"/>
            <w:bottom w:val="none" w:sz="0" w:space="0" w:color="auto"/>
            <w:right w:val="none" w:sz="0" w:space="0" w:color="auto"/>
          </w:divBdr>
        </w:div>
        <w:div w:id="2075347222">
          <w:marLeft w:val="547"/>
          <w:marRight w:val="0"/>
          <w:marTop w:val="115"/>
          <w:marBottom w:val="0"/>
          <w:divBdr>
            <w:top w:val="none" w:sz="0" w:space="0" w:color="auto"/>
            <w:left w:val="none" w:sz="0" w:space="0" w:color="auto"/>
            <w:bottom w:val="none" w:sz="0" w:space="0" w:color="auto"/>
            <w:right w:val="none" w:sz="0" w:space="0" w:color="auto"/>
          </w:divBdr>
        </w:div>
        <w:div w:id="2112846827">
          <w:marLeft w:val="1440"/>
          <w:marRight w:val="0"/>
          <w:marTop w:val="96"/>
          <w:marBottom w:val="0"/>
          <w:divBdr>
            <w:top w:val="none" w:sz="0" w:space="0" w:color="auto"/>
            <w:left w:val="none" w:sz="0" w:space="0" w:color="auto"/>
            <w:bottom w:val="none" w:sz="0" w:space="0" w:color="auto"/>
            <w:right w:val="none" w:sz="0" w:space="0" w:color="auto"/>
          </w:divBdr>
        </w:div>
      </w:divsChild>
    </w:div>
    <w:div w:id="769546320">
      <w:marLeft w:val="0"/>
      <w:marRight w:val="0"/>
      <w:marTop w:val="0"/>
      <w:marBottom w:val="0"/>
      <w:divBdr>
        <w:top w:val="none" w:sz="0" w:space="0" w:color="auto"/>
        <w:left w:val="none" w:sz="0" w:space="0" w:color="auto"/>
        <w:bottom w:val="none" w:sz="0" w:space="0" w:color="auto"/>
        <w:right w:val="none" w:sz="0" w:space="0" w:color="auto"/>
      </w:divBdr>
    </w:div>
    <w:div w:id="769546330">
      <w:marLeft w:val="0"/>
      <w:marRight w:val="0"/>
      <w:marTop w:val="0"/>
      <w:marBottom w:val="0"/>
      <w:divBdr>
        <w:top w:val="none" w:sz="0" w:space="0" w:color="auto"/>
        <w:left w:val="none" w:sz="0" w:space="0" w:color="auto"/>
        <w:bottom w:val="none" w:sz="0" w:space="0" w:color="auto"/>
        <w:right w:val="none" w:sz="0" w:space="0" w:color="auto"/>
      </w:divBdr>
      <w:divsChild>
        <w:div w:id="769546321">
          <w:marLeft w:val="0"/>
          <w:marRight w:val="0"/>
          <w:marTop w:val="0"/>
          <w:marBottom w:val="0"/>
          <w:divBdr>
            <w:top w:val="none" w:sz="0" w:space="0" w:color="auto"/>
            <w:left w:val="none" w:sz="0" w:space="0" w:color="auto"/>
            <w:bottom w:val="none" w:sz="0" w:space="0" w:color="auto"/>
            <w:right w:val="none" w:sz="0" w:space="0" w:color="auto"/>
          </w:divBdr>
          <w:divsChild>
            <w:div w:id="769546323">
              <w:marLeft w:val="0"/>
              <w:marRight w:val="0"/>
              <w:marTop w:val="0"/>
              <w:marBottom w:val="0"/>
              <w:divBdr>
                <w:top w:val="none" w:sz="0" w:space="0" w:color="auto"/>
                <w:left w:val="none" w:sz="0" w:space="0" w:color="auto"/>
                <w:bottom w:val="none" w:sz="0" w:space="0" w:color="auto"/>
                <w:right w:val="none" w:sz="0" w:space="0" w:color="auto"/>
              </w:divBdr>
            </w:div>
            <w:div w:id="769546325">
              <w:marLeft w:val="0"/>
              <w:marRight w:val="0"/>
              <w:marTop w:val="0"/>
              <w:marBottom w:val="0"/>
              <w:divBdr>
                <w:top w:val="none" w:sz="0" w:space="0" w:color="auto"/>
                <w:left w:val="none" w:sz="0" w:space="0" w:color="auto"/>
                <w:bottom w:val="none" w:sz="0" w:space="0" w:color="auto"/>
                <w:right w:val="none" w:sz="0" w:space="0" w:color="auto"/>
              </w:divBdr>
            </w:div>
            <w:div w:id="769546328">
              <w:marLeft w:val="0"/>
              <w:marRight w:val="0"/>
              <w:marTop w:val="0"/>
              <w:marBottom w:val="0"/>
              <w:divBdr>
                <w:top w:val="none" w:sz="0" w:space="0" w:color="auto"/>
                <w:left w:val="none" w:sz="0" w:space="0" w:color="auto"/>
                <w:bottom w:val="none" w:sz="0" w:space="0" w:color="auto"/>
                <w:right w:val="none" w:sz="0" w:space="0" w:color="auto"/>
              </w:divBdr>
            </w:div>
            <w:div w:id="769546331">
              <w:marLeft w:val="0"/>
              <w:marRight w:val="0"/>
              <w:marTop w:val="0"/>
              <w:marBottom w:val="0"/>
              <w:divBdr>
                <w:top w:val="none" w:sz="0" w:space="0" w:color="auto"/>
                <w:left w:val="none" w:sz="0" w:space="0" w:color="auto"/>
                <w:bottom w:val="none" w:sz="0" w:space="0" w:color="auto"/>
                <w:right w:val="none" w:sz="0" w:space="0" w:color="auto"/>
              </w:divBdr>
            </w:div>
            <w:div w:id="7695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46333">
      <w:marLeft w:val="0"/>
      <w:marRight w:val="0"/>
      <w:marTop w:val="0"/>
      <w:marBottom w:val="0"/>
      <w:divBdr>
        <w:top w:val="none" w:sz="0" w:space="0" w:color="auto"/>
        <w:left w:val="none" w:sz="0" w:space="0" w:color="auto"/>
        <w:bottom w:val="none" w:sz="0" w:space="0" w:color="auto"/>
        <w:right w:val="none" w:sz="0" w:space="0" w:color="auto"/>
      </w:divBdr>
      <w:divsChild>
        <w:div w:id="769546329">
          <w:marLeft w:val="0"/>
          <w:marRight w:val="0"/>
          <w:marTop w:val="0"/>
          <w:marBottom w:val="0"/>
          <w:divBdr>
            <w:top w:val="none" w:sz="0" w:space="0" w:color="auto"/>
            <w:left w:val="none" w:sz="0" w:space="0" w:color="auto"/>
            <w:bottom w:val="none" w:sz="0" w:space="0" w:color="auto"/>
            <w:right w:val="none" w:sz="0" w:space="0" w:color="auto"/>
          </w:divBdr>
          <w:divsChild>
            <w:div w:id="769546322">
              <w:marLeft w:val="0"/>
              <w:marRight w:val="0"/>
              <w:marTop w:val="0"/>
              <w:marBottom w:val="0"/>
              <w:divBdr>
                <w:top w:val="none" w:sz="0" w:space="0" w:color="auto"/>
                <w:left w:val="none" w:sz="0" w:space="0" w:color="auto"/>
                <w:bottom w:val="none" w:sz="0" w:space="0" w:color="auto"/>
                <w:right w:val="none" w:sz="0" w:space="0" w:color="auto"/>
              </w:divBdr>
            </w:div>
            <w:div w:id="769546324">
              <w:marLeft w:val="0"/>
              <w:marRight w:val="0"/>
              <w:marTop w:val="0"/>
              <w:marBottom w:val="0"/>
              <w:divBdr>
                <w:top w:val="none" w:sz="0" w:space="0" w:color="auto"/>
                <w:left w:val="none" w:sz="0" w:space="0" w:color="auto"/>
                <w:bottom w:val="none" w:sz="0" w:space="0" w:color="auto"/>
                <w:right w:val="none" w:sz="0" w:space="0" w:color="auto"/>
              </w:divBdr>
            </w:div>
            <w:div w:id="769546326">
              <w:marLeft w:val="0"/>
              <w:marRight w:val="0"/>
              <w:marTop w:val="0"/>
              <w:marBottom w:val="0"/>
              <w:divBdr>
                <w:top w:val="none" w:sz="0" w:space="0" w:color="auto"/>
                <w:left w:val="none" w:sz="0" w:space="0" w:color="auto"/>
                <w:bottom w:val="none" w:sz="0" w:space="0" w:color="auto"/>
                <w:right w:val="none" w:sz="0" w:space="0" w:color="auto"/>
              </w:divBdr>
            </w:div>
            <w:div w:id="769546327">
              <w:marLeft w:val="0"/>
              <w:marRight w:val="0"/>
              <w:marTop w:val="0"/>
              <w:marBottom w:val="0"/>
              <w:divBdr>
                <w:top w:val="none" w:sz="0" w:space="0" w:color="auto"/>
                <w:left w:val="none" w:sz="0" w:space="0" w:color="auto"/>
                <w:bottom w:val="none" w:sz="0" w:space="0" w:color="auto"/>
                <w:right w:val="none" w:sz="0" w:space="0" w:color="auto"/>
              </w:divBdr>
            </w:div>
            <w:div w:id="7695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47044">
      <w:bodyDiv w:val="1"/>
      <w:marLeft w:val="0"/>
      <w:marRight w:val="0"/>
      <w:marTop w:val="0"/>
      <w:marBottom w:val="0"/>
      <w:divBdr>
        <w:top w:val="none" w:sz="0" w:space="0" w:color="auto"/>
        <w:left w:val="none" w:sz="0" w:space="0" w:color="auto"/>
        <w:bottom w:val="none" w:sz="0" w:space="0" w:color="auto"/>
        <w:right w:val="none" w:sz="0" w:space="0" w:color="auto"/>
      </w:divBdr>
    </w:div>
    <w:div w:id="1712995701">
      <w:bodyDiv w:val="1"/>
      <w:marLeft w:val="0"/>
      <w:marRight w:val="0"/>
      <w:marTop w:val="0"/>
      <w:marBottom w:val="0"/>
      <w:divBdr>
        <w:top w:val="none" w:sz="0" w:space="0" w:color="auto"/>
        <w:left w:val="none" w:sz="0" w:space="0" w:color="auto"/>
        <w:bottom w:val="none" w:sz="0" w:space="0" w:color="auto"/>
        <w:right w:val="none" w:sz="0" w:space="0" w:color="auto"/>
      </w:divBdr>
    </w:div>
    <w:div w:id="1925414312">
      <w:bodyDiv w:val="1"/>
      <w:marLeft w:val="0"/>
      <w:marRight w:val="0"/>
      <w:marTop w:val="0"/>
      <w:marBottom w:val="0"/>
      <w:divBdr>
        <w:top w:val="none" w:sz="0" w:space="0" w:color="auto"/>
        <w:left w:val="none" w:sz="0" w:space="0" w:color="auto"/>
        <w:bottom w:val="none" w:sz="0" w:space="0" w:color="auto"/>
        <w:right w:val="none" w:sz="0" w:space="0" w:color="auto"/>
      </w:divBdr>
      <w:divsChild>
        <w:div w:id="580875615">
          <w:marLeft w:val="547"/>
          <w:marRight w:val="0"/>
          <w:marTop w:val="115"/>
          <w:marBottom w:val="0"/>
          <w:divBdr>
            <w:top w:val="none" w:sz="0" w:space="0" w:color="auto"/>
            <w:left w:val="none" w:sz="0" w:space="0" w:color="auto"/>
            <w:bottom w:val="none" w:sz="0" w:space="0" w:color="auto"/>
            <w:right w:val="none" w:sz="0" w:space="0" w:color="auto"/>
          </w:divBdr>
        </w:div>
        <w:div w:id="830944169">
          <w:marLeft w:val="1008"/>
          <w:marRight w:val="0"/>
          <w:marTop w:val="106"/>
          <w:marBottom w:val="0"/>
          <w:divBdr>
            <w:top w:val="none" w:sz="0" w:space="0" w:color="auto"/>
            <w:left w:val="none" w:sz="0" w:space="0" w:color="auto"/>
            <w:bottom w:val="none" w:sz="0" w:space="0" w:color="auto"/>
            <w:right w:val="none" w:sz="0" w:space="0" w:color="auto"/>
          </w:divBdr>
        </w:div>
        <w:div w:id="964502052">
          <w:marLeft w:val="1008"/>
          <w:marRight w:val="0"/>
          <w:marTop w:val="106"/>
          <w:marBottom w:val="0"/>
          <w:divBdr>
            <w:top w:val="none" w:sz="0" w:space="0" w:color="auto"/>
            <w:left w:val="none" w:sz="0" w:space="0" w:color="auto"/>
            <w:bottom w:val="none" w:sz="0" w:space="0" w:color="auto"/>
            <w:right w:val="none" w:sz="0" w:space="0" w:color="auto"/>
          </w:divBdr>
        </w:div>
        <w:div w:id="1452675765">
          <w:marLeft w:val="547"/>
          <w:marRight w:val="0"/>
          <w:marTop w:val="115"/>
          <w:marBottom w:val="0"/>
          <w:divBdr>
            <w:top w:val="none" w:sz="0" w:space="0" w:color="auto"/>
            <w:left w:val="none" w:sz="0" w:space="0" w:color="auto"/>
            <w:bottom w:val="none" w:sz="0" w:space="0" w:color="auto"/>
            <w:right w:val="none" w:sz="0" w:space="0" w:color="auto"/>
          </w:divBdr>
        </w:div>
        <w:div w:id="1876693100">
          <w:marLeft w:val="547"/>
          <w:marRight w:val="0"/>
          <w:marTop w:val="115"/>
          <w:marBottom w:val="0"/>
          <w:divBdr>
            <w:top w:val="none" w:sz="0" w:space="0" w:color="auto"/>
            <w:left w:val="none" w:sz="0" w:space="0" w:color="auto"/>
            <w:bottom w:val="none" w:sz="0" w:space="0" w:color="auto"/>
            <w:right w:val="none" w:sz="0" w:space="0" w:color="auto"/>
          </w:divBdr>
        </w:div>
        <w:div w:id="2069068002">
          <w:marLeft w:val="1008"/>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F4FC9-2783-4ADE-B9F7-E2CD3F7C1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3677</Words>
  <Characters>77965</Characters>
  <Application>Microsoft Office Word</Application>
  <DocSecurity>0</DocSecurity>
  <Lines>649</Lines>
  <Paragraphs>182</Paragraphs>
  <ScaleCrop>false</ScaleCrop>
  <Company>HP</Company>
  <LinksUpToDate>false</LinksUpToDate>
  <CharactersWithSpaces>91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NIVERSITY OF SOUTH ALABAMA</dc:title>
  <dc:subject/>
  <dc:creator>Anna</dc:creator>
  <cp:keywords/>
  <cp:lastModifiedBy>jude thomas</cp:lastModifiedBy>
  <cp:revision>2</cp:revision>
  <cp:lastPrinted>2013-10-16T21:45:00Z</cp:lastPrinted>
  <dcterms:created xsi:type="dcterms:W3CDTF">2024-02-11T02:49:00Z</dcterms:created>
  <dcterms:modified xsi:type="dcterms:W3CDTF">2024-02-11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CEivWvJ"/&gt;&lt;style id="http://www.zotero.org/styles/ieee" locale="en-US" hasBibliography="1" bibliographyStyleHasBeenSet="1"/&gt;&lt;prefs&gt;&lt;pref name="fieldType" value="Field"/&gt;&lt;/prefs&gt;&lt;/data&gt;</vt:lpwstr>
  </property>
</Properties>
</file>